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0B5" w:rsidRPr="00DB3D8E" w:rsidRDefault="009A40B5" w:rsidP="007F6D34">
      <w:pPr>
        <w:spacing w:before="120" w:after="120" w:line="320" w:lineRule="atLeast"/>
      </w:pPr>
      <w:bookmarkStart w:id="0" w:name="_GoBack"/>
      <w:bookmarkEnd w:id="0"/>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7133BA" w:rsidRDefault="00B623A6" w:rsidP="007F6D34">
      <w:pPr>
        <w:pStyle w:val="Cov-Title"/>
        <w:spacing w:before="120" w:after="120" w:line="320" w:lineRule="atLeast"/>
        <w:rPr>
          <w:szCs w:val="40"/>
        </w:rPr>
      </w:pPr>
      <w:r>
        <w:rPr>
          <w:szCs w:val="40"/>
        </w:rPr>
        <w:t>2012</w:t>
      </w:r>
      <w:r w:rsidR="009A40B5" w:rsidRPr="007133BA">
        <w:rPr>
          <w:szCs w:val="40"/>
        </w:rPr>
        <w:t>/1</w:t>
      </w:r>
      <w:r>
        <w:rPr>
          <w:szCs w:val="40"/>
        </w:rPr>
        <w:t>4</w:t>
      </w:r>
      <w:r w:rsidR="009A40B5" w:rsidRPr="007133BA">
        <w:rPr>
          <w:szCs w:val="40"/>
        </w:rPr>
        <w:t xml:space="preserve"> B</w:t>
      </w:r>
      <w:r>
        <w:rPr>
          <w:szCs w:val="40"/>
        </w:rPr>
        <w:t>eginning Postsecondary Students</w:t>
      </w:r>
    </w:p>
    <w:p w:rsidR="009A40B5" w:rsidRDefault="009A40B5" w:rsidP="007F6D34">
      <w:pPr>
        <w:pStyle w:val="Cov-Title"/>
        <w:spacing w:before="120" w:after="120" w:line="320" w:lineRule="atLeast"/>
        <w:rPr>
          <w:szCs w:val="40"/>
        </w:rPr>
      </w:pPr>
      <w:r w:rsidRPr="007133BA">
        <w:rPr>
          <w:szCs w:val="40"/>
        </w:rPr>
        <w:t>Longitudinal Study: (B</w:t>
      </w:r>
      <w:r w:rsidR="00B623A6">
        <w:rPr>
          <w:szCs w:val="40"/>
        </w:rPr>
        <w:t>PS</w:t>
      </w:r>
      <w:r w:rsidRPr="007133BA">
        <w:rPr>
          <w:szCs w:val="40"/>
        </w:rPr>
        <w:t>:12</w:t>
      </w:r>
      <w:r w:rsidR="00B623A6">
        <w:rPr>
          <w:szCs w:val="40"/>
        </w:rPr>
        <w:t>/14</w:t>
      </w:r>
      <w:r w:rsidRPr="007133BA">
        <w:rPr>
          <w:szCs w:val="40"/>
        </w:rPr>
        <w:t>)</w:t>
      </w:r>
    </w:p>
    <w:p w:rsidR="00802512" w:rsidRPr="007133BA" w:rsidRDefault="00802512" w:rsidP="007F6D34">
      <w:pPr>
        <w:pStyle w:val="Cov-Title"/>
        <w:spacing w:before="120" w:after="120" w:line="320" w:lineRule="atLeast"/>
        <w:rPr>
          <w:szCs w:val="40"/>
        </w:rPr>
      </w:pPr>
    </w:p>
    <w:p w:rsidR="009A40B5" w:rsidRPr="007133BA" w:rsidRDefault="009A40B5" w:rsidP="007F6D34">
      <w:pPr>
        <w:pStyle w:val="Cov-Title"/>
        <w:spacing w:before="120" w:after="120" w:line="320" w:lineRule="atLeast"/>
      </w:pPr>
    </w:p>
    <w:p w:rsidR="009A40B5" w:rsidRPr="007133BA" w:rsidRDefault="009A40B5" w:rsidP="007F6D34">
      <w:pPr>
        <w:pStyle w:val="Cov-Title"/>
        <w:spacing w:before="120" w:after="120" w:line="320" w:lineRule="atLeast"/>
      </w:pPr>
    </w:p>
    <w:p w:rsidR="009A40B5" w:rsidRPr="00DB3D8E" w:rsidRDefault="009A40B5" w:rsidP="007F6D34">
      <w:pPr>
        <w:spacing w:before="120" w:after="120" w:line="320" w:lineRule="atLeast"/>
      </w:pPr>
    </w:p>
    <w:p w:rsidR="009A40B5" w:rsidRPr="007133BA" w:rsidRDefault="002C65E7" w:rsidP="007F6D34">
      <w:pPr>
        <w:pStyle w:val="Cov-Subtitle"/>
        <w:spacing w:before="120" w:after="120" w:line="320" w:lineRule="atLeast"/>
      </w:pPr>
      <w:r>
        <w:t>S</w:t>
      </w:r>
      <w:r w:rsidR="009A40B5" w:rsidRPr="007133BA">
        <w:t>upporting Statement Part</w:t>
      </w:r>
      <w:r w:rsidR="0020207E">
        <w:t>s</w:t>
      </w:r>
      <w:r w:rsidR="009A40B5" w:rsidRPr="007133BA">
        <w:t xml:space="preserve"> B</w:t>
      </w:r>
      <w:r w:rsidR="0020207E">
        <w:t xml:space="preserve"> and C</w:t>
      </w:r>
    </w:p>
    <w:p w:rsidR="009A40B5" w:rsidRPr="007133BA" w:rsidRDefault="009A40B5" w:rsidP="007F6D34">
      <w:pPr>
        <w:pStyle w:val="Cov-Subtitle"/>
        <w:spacing w:before="120" w:after="120" w:line="320" w:lineRule="atLeast"/>
      </w:pPr>
      <w:r w:rsidRPr="007133BA">
        <w:t>Request for OMB Review</w:t>
      </w:r>
    </w:p>
    <w:p w:rsidR="009A40B5" w:rsidRPr="007133BA" w:rsidRDefault="009A40B5" w:rsidP="005E5491">
      <w:pPr>
        <w:pStyle w:val="Cov-Subtitle"/>
        <w:spacing w:before="120" w:after="120" w:line="320" w:lineRule="atLeast"/>
      </w:pPr>
      <w:r w:rsidRPr="007133BA">
        <w:t xml:space="preserve">OMB # </w:t>
      </w:r>
      <w:r w:rsidR="00B623A6" w:rsidRPr="00547FA9">
        <w:t>1850-0</w:t>
      </w:r>
      <w:r w:rsidR="00B623A6">
        <w:t>631</w:t>
      </w:r>
      <w:r w:rsidR="00EC2764">
        <w:t xml:space="preserve"> v.</w:t>
      </w:r>
      <w:r w:rsidR="005E5491">
        <w:t>8</w:t>
      </w: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DB3D8E" w:rsidRDefault="009A40B5" w:rsidP="007F6D34">
      <w:pPr>
        <w:spacing w:before="120" w:after="120" w:line="320" w:lineRule="atLeast"/>
      </w:pPr>
    </w:p>
    <w:p w:rsidR="009A40B5" w:rsidRPr="007133BA" w:rsidRDefault="009A40B5" w:rsidP="007F6D34">
      <w:pPr>
        <w:pStyle w:val="Cov-Address"/>
        <w:spacing w:before="120" w:after="120" w:line="320" w:lineRule="atLeast"/>
      </w:pPr>
      <w:r w:rsidRPr="007133BA">
        <w:t>Submitted by</w:t>
      </w:r>
    </w:p>
    <w:p w:rsidR="009A40B5" w:rsidRPr="007133BA" w:rsidRDefault="009A40B5" w:rsidP="007F6D34">
      <w:pPr>
        <w:pStyle w:val="Cov-Address"/>
        <w:spacing w:before="120" w:after="120" w:line="320" w:lineRule="atLeast"/>
      </w:pPr>
      <w:r w:rsidRPr="007133BA">
        <w:t>National Center for Education Statistics</w:t>
      </w:r>
    </w:p>
    <w:p w:rsidR="009A40B5" w:rsidRPr="007133BA" w:rsidRDefault="009A40B5" w:rsidP="007F6D34">
      <w:pPr>
        <w:pStyle w:val="Cov-Address"/>
        <w:spacing w:before="120" w:after="120" w:line="320" w:lineRule="atLeast"/>
      </w:pPr>
      <w:r w:rsidRPr="007133BA">
        <w:t>U.S. Department of Education</w:t>
      </w:r>
    </w:p>
    <w:p w:rsidR="009A40B5" w:rsidRPr="007133BA" w:rsidRDefault="009A40B5" w:rsidP="007F6D34">
      <w:pPr>
        <w:pStyle w:val="Cov-Address"/>
        <w:spacing w:before="120" w:after="120" w:line="320" w:lineRule="atLeast"/>
        <w:rPr>
          <w:rFonts w:ascii="Arial Black" w:hAnsi="Arial Black"/>
          <w:szCs w:val="24"/>
        </w:rPr>
      </w:pPr>
    </w:p>
    <w:p w:rsidR="009A40B5" w:rsidRPr="007133BA" w:rsidRDefault="009A40B5" w:rsidP="007F6D34">
      <w:pPr>
        <w:pStyle w:val="Cov-Address"/>
        <w:spacing w:before="120" w:after="120" w:line="320" w:lineRule="atLeast"/>
        <w:rPr>
          <w:rFonts w:ascii="Arial Black" w:hAnsi="Arial Black"/>
          <w:szCs w:val="24"/>
        </w:rPr>
      </w:pPr>
    </w:p>
    <w:p w:rsidR="009A40B5" w:rsidRPr="007133BA" w:rsidRDefault="00B623A6" w:rsidP="007F6D34">
      <w:pPr>
        <w:pStyle w:val="Cov-Address"/>
        <w:spacing w:before="120" w:after="120" w:line="320" w:lineRule="atLeast"/>
      </w:pPr>
      <w:r>
        <w:rPr>
          <w:rFonts w:ascii="Arial Black" w:hAnsi="Arial Black"/>
          <w:szCs w:val="24"/>
        </w:rPr>
        <w:t>October</w:t>
      </w:r>
      <w:r w:rsidR="007356B0">
        <w:rPr>
          <w:rFonts w:ascii="Arial Black" w:hAnsi="Arial Black"/>
          <w:szCs w:val="24"/>
        </w:rPr>
        <w:t xml:space="preserve"> </w:t>
      </w:r>
      <w:r w:rsidR="006805CA">
        <w:rPr>
          <w:rFonts w:ascii="Arial Black" w:hAnsi="Arial Black"/>
          <w:szCs w:val="24"/>
        </w:rPr>
        <w:t>24</w:t>
      </w:r>
      <w:r w:rsidR="009818B2">
        <w:rPr>
          <w:rFonts w:ascii="Arial Black" w:hAnsi="Arial Black"/>
          <w:szCs w:val="24"/>
        </w:rPr>
        <w:t>,</w:t>
      </w:r>
      <w:r w:rsidR="009A40B5" w:rsidRPr="007133BA">
        <w:rPr>
          <w:rFonts w:ascii="Arial Black" w:hAnsi="Arial Black"/>
          <w:szCs w:val="24"/>
        </w:rPr>
        <w:t xml:space="preserve"> 201</w:t>
      </w:r>
      <w:r w:rsidR="00C47264">
        <w:rPr>
          <w:rFonts w:ascii="Arial Black" w:hAnsi="Arial Black"/>
          <w:szCs w:val="24"/>
        </w:rPr>
        <w:t>3</w:t>
      </w:r>
    </w:p>
    <w:p w:rsidR="009A40B5" w:rsidRPr="00DB3D8E" w:rsidRDefault="009A40B5" w:rsidP="007F6D34">
      <w:pPr>
        <w:spacing w:before="120" w:after="120" w:line="320" w:lineRule="atLeast"/>
        <w:sectPr w:rsidR="009A40B5" w:rsidRPr="00DB3D8E" w:rsidSect="004A4568">
          <w:headerReference w:type="even" r:id="rId9"/>
          <w:footerReference w:type="even" r:id="rId10"/>
          <w:footerReference w:type="default" r:id="rId11"/>
          <w:type w:val="oddPage"/>
          <w:pgSz w:w="12240" w:h="15840" w:code="1"/>
          <w:pgMar w:top="1008" w:right="1008" w:bottom="1008" w:left="1008" w:header="720" w:footer="720" w:gutter="0"/>
          <w:pgNumType w:start="1"/>
          <w:cols w:space="720"/>
          <w:titlePg/>
          <w:docGrid w:linePitch="360"/>
        </w:sectPr>
      </w:pPr>
    </w:p>
    <w:p w:rsidR="009A40B5" w:rsidRPr="00DB3D8E" w:rsidRDefault="007467E0" w:rsidP="007F6D34">
      <w:pPr>
        <w:pStyle w:val="TOCHeading"/>
        <w:spacing w:before="120" w:after="120" w:line="320" w:lineRule="atLeast"/>
      </w:pPr>
      <w:bookmarkStart w:id="1" w:name="_Toc174182796"/>
      <w:bookmarkStart w:id="2" w:name="_Toc174182866"/>
      <w:bookmarkStart w:id="3" w:name="_Toc174182952"/>
      <w:bookmarkStart w:id="4" w:name="_Toc174183070"/>
      <w:bookmarkStart w:id="5" w:name="_Toc174183319"/>
      <w:bookmarkStart w:id="6" w:name="_Toc174183381"/>
      <w:bookmarkStart w:id="7" w:name="_Toc281389125"/>
      <w:bookmarkStart w:id="8" w:name="_Toc281391793"/>
      <w:bookmarkStart w:id="9" w:name="_Toc281392118"/>
      <w:bookmarkStart w:id="10" w:name="_Toc281400580"/>
      <w:bookmarkStart w:id="11" w:name="_Toc281402633"/>
      <w:bookmarkStart w:id="12" w:name="_Toc281405329"/>
      <w:bookmarkStart w:id="13" w:name="_Toc281389126"/>
      <w:bookmarkStart w:id="14" w:name="_Toc281391794"/>
      <w:bookmarkStart w:id="15" w:name="_Toc281392119"/>
      <w:bookmarkStart w:id="16" w:name="_Toc281400581"/>
      <w:bookmarkStart w:id="17" w:name="_Toc281402634"/>
      <w:bookmarkStart w:id="18" w:name="_Toc281405330"/>
      <w:bookmarkStart w:id="19" w:name="_Toc281389127"/>
      <w:bookmarkStart w:id="20" w:name="_Toc281391795"/>
      <w:bookmarkStart w:id="21" w:name="_Toc281392120"/>
      <w:bookmarkStart w:id="22" w:name="_Toc281400582"/>
      <w:bookmarkStart w:id="23" w:name="_Toc281402635"/>
      <w:bookmarkStart w:id="24" w:name="_Toc281405331"/>
      <w:bookmarkStart w:id="25" w:name="_Toc281389128"/>
      <w:bookmarkStart w:id="26" w:name="_Toc281391796"/>
      <w:bookmarkStart w:id="27" w:name="_Toc281392121"/>
      <w:bookmarkStart w:id="28" w:name="_Toc281400583"/>
      <w:bookmarkStart w:id="29" w:name="_Toc281402636"/>
      <w:bookmarkStart w:id="30" w:name="_Toc281405332"/>
      <w:bookmarkStart w:id="31" w:name="_Toc174182799"/>
      <w:bookmarkStart w:id="32" w:name="_Toc174182869"/>
      <w:bookmarkStart w:id="33" w:name="_Toc174182955"/>
      <w:bookmarkStart w:id="34" w:name="_Toc174183073"/>
      <w:bookmarkStart w:id="35" w:name="_Toc174183322"/>
      <w:bookmarkStart w:id="36" w:name="_Toc174183384"/>
      <w:bookmarkStart w:id="37" w:name="_Toc174182800"/>
      <w:bookmarkStart w:id="38" w:name="_Toc174182870"/>
      <w:bookmarkStart w:id="39" w:name="_Toc174182956"/>
      <w:bookmarkStart w:id="40" w:name="_Toc174183074"/>
      <w:bookmarkStart w:id="41" w:name="_Toc174183323"/>
      <w:bookmarkStart w:id="42" w:name="_Toc174183385"/>
      <w:bookmarkStart w:id="43" w:name="_Toc174182801"/>
      <w:bookmarkStart w:id="44" w:name="_Toc174182871"/>
      <w:bookmarkStart w:id="45" w:name="_Toc174182957"/>
      <w:bookmarkStart w:id="46" w:name="_Toc174183075"/>
      <w:bookmarkStart w:id="47" w:name="_Toc174183324"/>
      <w:bookmarkStart w:id="48" w:name="_Toc174183386"/>
      <w:bookmarkStart w:id="49" w:name="_Toc281389129"/>
      <w:bookmarkStart w:id="50" w:name="_Toc281391797"/>
      <w:bookmarkStart w:id="51" w:name="_Toc281392122"/>
      <w:bookmarkStart w:id="52" w:name="_Toc281400584"/>
      <w:bookmarkStart w:id="53" w:name="_Toc281402637"/>
      <w:bookmarkStart w:id="54" w:name="_Toc281405333"/>
      <w:bookmarkStart w:id="55" w:name="_Toc281516515"/>
      <w:bookmarkStart w:id="56" w:name="_Toc281389133"/>
      <w:bookmarkStart w:id="57" w:name="_Toc281391801"/>
      <w:bookmarkStart w:id="58" w:name="_Toc281392126"/>
      <w:bookmarkStart w:id="59" w:name="_Toc281400588"/>
      <w:bookmarkStart w:id="60" w:name="_Toc281402641"/>
      <w:bookmarkStart w:id="61" w:name="_Toc281405337"/>
      <w:bookmarkStart w:id="62" w:name="_Toc281516517"/>
      <w:bookmarkStart w:id="63" w:name="_Toc174172874"/>
      <w:bookmarkStart w:id="64" w:name="_Toc174182808"/>
      <w:bookmarkStart w:id="65" w:name="_Toc174182878"/>
      <w:bookmarkStart w:id="66" w:name="_Toc174182964"/>
      <w:bookmarkStart w:id="67" w:name="_Toc174183082"/>
      <w:bookmarkStart w:id="68" w:name="_Toc174183331"/>
      <w:bookmarkStart w:id="69" w:name="_Toc174183393"/>
      <w:bookmarkStart w:id="70" w:name="_Toc281389139"/>
      <w:bookmarkStart w:id="71" w:name="_Toc281391807"/>
      <w:bookmarkStart w:id="72" w:name="_Toc281392132"/>
      <w:bookmarkStart w:id="73" w:name="_Toc281400594"/>
      <w:bookmarkStart w:id="74" w:name="_Toc281402647"/>
      <w:bookmarkStart w:id="75" w:name="_Toc281405343"/>
      <w:bookmarkStart w:id="76" w:name="_Toc281516523"/>
      <w:bookmarkStart w:id="77" w:name="_Toc279660029"/>
      <w:bookmarkStart w:id="78" w:name="_Toc279661569"/>
      <w:bookmarkStart w:id="79" w:name="_Toc279662069"/>
      <w:bookmarkStart w:id="80" w:name="_Toc279662115"/>
      <w:bookmarkStart w:id="81" w:name="_Toc279662590"/>
      <w:bookmarkStart w:id="82" w:name="_Toc279662789"/>
      <w:bookmarkStart w:id="83" w:name="_Toc279663304"/>
      <w:bookmarkStart w:id="84" w:name="_Toc279664154"/>
      <w:bookmarkStart w:id="85" w:name="_Toc279664249"/>
      <w:bookmarkStart w:id="86" w:name="_Toc279664297"/>
      <w:bookmarkStart w:id="87" w:name="_Toc174172880"/>
      <w:bookmarkStart w:id="88" w:name="_Toc174182814"/>
      <w:bookmarkStart w:id="89" w:name="_Toc174182884"/>
      <w:bookmarkStart w:id="90" w:name="_Toc174182970"/>
      <w:bookmarkStart w:id="91" w:name="_Toc174183088"/>
      <w:bookmarkStart w:id="92" w:name="_Toc174183337"/>
      <w:bookmarkStart w:id="93" w:name="_Toc174183399"/>
      <w:bookmarkStart w:id="94" w:name="_Toc146530915"/>
      <w:bookmarkStart w:id="95" w:name="_Toc174172900"/>
      <w:bookmarkStart w:id="96" w:name="_Toc174182831"/>
      <w:bookmarkStart w:id="97" w:name="_Toc174182901"/>
      <w:bookmarkStart w:id="98" w:name="_Toc174182987"/>
      <w:bookmarkStart w:id="99" w:name="_Toc174183105"/>
      <w:bookmarkStart w:id="100" w:name="_Toc174183354"/>
      <w:bookmarkStart w:id="101" w:name="_Toc174183416"/>
      <w:bookmarkStart w:id="102" w:name="_Toc174183409"/>
      <w:bookmarkStart w:id="103" w:name="_Toc174435821"/>
      <w:bookmarkStart w:id="104" w:name="_Toc175106848"/>
      <w:bookmarkStart w:id="105" w:name="_Toc179362224"/>
      <w:bookmarkStart w:id="106" w:name="_Toc2815734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lastRenderedPageBreak/>
        <w:t>Table of Contents</w:t>
      </w:r>
    </w:p>
    <w:p w:rsidR="00EB1C38" w:rsidRPr="00EB1C38" w:rsidRDefault="00952D74">
      <w:pPr>
        <w:pStyle w:val="TOC1"/>
        <w:rPr>
          <w:rFonts w:asciiTheme="minorHAnsi" w:eastAsiaTheme="minorEastAsia" w:hAnsiTheme="minorHAnsi" w:cstheme="minorBidi"/>
          <w:bCs w:val="0"/>
        </w:rPr>
      </w:pPr>
      <w:r w:rsidRPr="007467E0">
        <w:rPr>
          <w:rFonts w:cs="Times New Roman"/>
        </w:rPr>
        <w:fldChar w:fldCharType="begin"/>
      </w:r>
      <w:r w:rsidR="009A40B5" w:rsidRPr="007467E0">
        <w:rPr>
          <w:rFonts w:cs="Times New Roman"/>
        </w:rPr>
        <w:instrText xml:space="preserve"> TOC \o "1-3" \h \z \u </w:instrText>
      </w:r>
      <w:r w:rsidRPr="007467E0">
        <w:rPr>
          <w:rFonts w:cs="Times New Roman"/>
        </w:rPr>
        <w:fldChar w:fldCharType="separate"/>
      </w:r>
      <w:hyperlink w:anchor="_Toc370482413" w:history="1">
        <w:r w:rsidR="00EB1C38" w:rsidRPr="00EB1C38">
          <w:rPr>
            <w:rStyle w:val="Hyperlink"/>
          </w:rPr>
          <w:t>List of Tables</w:t>
        </w:r>
        <w:r w:rsidR="00EB1C38" w:rsidRPr="00EB1C38">
          <w:rPr>
            <w:webHidden/>
          </w:rPr>
          <w:tab/>
        </w:r>
        <w:r w:rsidR="00EB1C38" w:rsidRPr="00EB1C38">
          <w:rPr>
            <w:webHidden/>
          </w:rPr>
          <w:fldChar w:fldCharType="begin"/>
        </w:r>
        <w:r w:rsidR="00EB1C38" w:rsidRPr="00EB1C38">
          <w:rPr>
            <w:webHidden/>
          </w:rPr>
          <w:instrText xml:space="preserve"> PAGEREF _Toc370482413 \h </w:instrText>
        </w:r>
        <w:r w:rsidR="00EB1C38" w:rsidRPr="00EB1C38">
          <w:rPr>
            <w:webHidden/>
          </w:rPr>
        </w:r>
        <w:r w:rsidR="00EB1C38" w:rsidRPr="00EB1C38">
          <w:rPr>
            <w:webHidden/>
          </w:rPr>
          <w:fldChar w:fldCharType="separate"/>
        </w:r>
        <w:r w:rsidR="00EB017F">
          <w:rPr>
            <w:webHidden/>
          </w:rPr>
          <w:t>ii</w:t>
        </w:r>
        <w:r w:rsidR="00EB1C38" w:rsidRPr="00EB1C38">
          <w:rPr>
            <w:webHidden/>
          </w:rPr>
          <w:fldChar w:fldCharType="end"/>
        </w:r>
      </w:hyperlink>
    </w:p>
    <w:p w:rsidR="00EB1C38" w:rsidRPr="00EB1C38" w:rsidRDefault="00427158">
      <w:pPr>
        <w:pStyle w:val="TOC1"/>
        <w:rPr>
          <w:rFonts w:asciiTheme="minorHAnsi" w:eastAsiaTheme="minorEastAsia" w:hAnsiTheme="minorHAnsi" w:cstheme="minorBidi"/>
          <w:bCs w:val="0"/>
        </w:rPr>
      </w:pPr>
      <w:hyperlink w:anchor="_Toc370482414" w:history="1">
        <w:r w:rsidR="00EB1C38" w:rsidRPr="00EB1C38">
          <w:rPr>
            <w:rStyle w:val="Hyperlink"/>
          </w:rPr>
          <w:t>B.</w:t>
        </w:r>
        <w:r w:rsidR="00EB1C38" w:rsidRPr="00EB1C38">
          <w:rPr>
            <w:rFonts w:asciiTheme="minorHAnsi" w:eastAsiaTheme="minorEastAsia" w:hAnsiTheme="minorHAnsi" w:cstheme="minorBidi"/>
            <w:bCs w:val="0"/>
          </w:rPr>
          <w:tab/>
        </w:r>
        <w:r w:rsidR="00EB1C38" w:rsidRPr="00EB1C38">
          <w:rPr>
            <w:rStyle w:val="Hyperlink"/>
          </w:rPr>
          <w:t>Collection of Information Employing Statistical Methods</w:t>
        </w:r>
        <w:r w:rsidR="00EB1C38" w:rsidRPr="00EB1C38">
          <w:rPr>
            <w:webHidden/>
          </w:rPr>
          <w:tab/>
        </w:r>
        <w:r w:rsidR="00EB1C38" w:rsidRPr="00EB1C38">
          <w:rPr>
            <w:webHidden/>
          </w:rPr>
          <w:fldChar w:fldCharType="begin"/>
        </w:r>
        <w:r w:rsidR="00EB1C38" w:rsidRPr="00EB1C38">
          <w:rPr>
            <w:webHidden/>
          </w:rPr>
          <w:instrText xml:space="preserve"> PAGEREF _Toc370482414 \h </w:instrText>
        </w:r>
        <w:r w:rsidR="00EB1C38" w:rsidRPr="00EB1C38">
          <w:rPr>
            <w:webHidden/>
          </w:rPr>
        </w:r>
        <w:r w:rsidR="00EB1C38" w:rsidRPr="00EB1C38">
          <w:rPr>
            <w:webHidden/>
          </w:rPr>
          <w:fldChar w:fldCharType="separate"/>
        </w:r>
        <w:r w:rsidR="00EB017F">
          <w:rPr>
            <w:webHidden/>
          </w:rPr>
          <w:t>3</w:t>
        </w:r>
        <w:r w:rsidR="00EB1C38" w:rsidRPr="00EB1C38">
          <w:rPr>
            <w:webHidden/>
          </w:rPr>
          <w:fldChar w:fldCharType="end"/>
        </w:r>
      </w:hyperlink>
    </w:p>
    <w:p w:rsidR="00EB1C38" w:rsidRPr="00EB1C38" w:rsidRDefault="00427158">
      <w:pPr>
        <w:pStyle w:val="TOC2"/>
        <w:tabs>
          <w:tab w:val="left" w:pos="1080"/>
        </w:tabs>
        <w:rPr>
          <w:rFonts w:asciiTheme="minorHAnsi" w:eastAsiaTheme="minorEastAsia" w:hAnsiTheme="minorHAnsi" w:cstheme="minorBidi"/>
          <w:bCs w:val="0"/>
          <w:sz w:val="24"/>
          <w:szCs w:val="24"/>
        </w:rPr>
      </w:pPr>
      <w:hyperlink w:anchor="_Toc370482415" w:history="1">
        <w:r w:rsidR="00EB1C38" w:rsidRPr="00EB1C38">
          <w:rPr>
            <w:rStyle w:val="Hyperlink"/>
            <w:sz w:val="24"/>
            <w:szCs w:val="24"/>
          </w:rPr>
          <w:t>1.</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Respondent Universe and Sampling</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5 \h </w:instrText>
        </w:r>
        <w:r w:rsidR="00EB1C38" w:rsidRPr="00EB1C38">
          <w:rPr>
            <w:webHidden/>
            <w:sz w:val="24"/>
            <w:szCs w:val="24"/>
          </w:rPr>
        </w:r>
        <w:r w:rsidR="00EB1C38" w:rsidRPr="00EB1C38">
          <w:rPr>
            <w:webHidden/>
            <w:sz w:val="24"/>
            <w:szCs w:val="24"/>
          </w:rPr>
          <w:fldChar w:fldCharType="separate"/>
        </w:r>
        <w:r w:rsidR="00EB017F">
          <w:rPr>
            <w:webHidden/>
            <w:sz w:val="24"/>
            <w:szCs w:val="24"/>
          </w:rPr>
          <w:t>3</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16"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NPSAS:12 Full-scale Institution Universe and Samp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6 \h </w:instrText>
        </w:r>
        <w:r w:rsidR="00EB1C38" w:rsidRPr="00EB1C38">
          <w:rPr>
            <w:webHidden/>
            <w:sz w:val="24"/>
            <w:szCs w:val="24"/>
          </w:rPr>
        </w:r>
        <w:r w:rsidR="00EB1C38" w:rsidRPr="00EB1C38">
          <w:rPr>
            <w:webHidden/>
            <w:sz w:val="24"/>
            <w:szCs w:val="24"/>
          </w:rPr>
          <w:fldChar w:fldCharType="separate"/>
        </w:r>
        <w:r w:rsidR="00EB017F">
          <w:rPr>
            <w:webHidden/>
            <w:sz w:val="24"/>
            <w:szCs w:val="24"/>
          </w:rPr>
          <w:t>3</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17"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NPSAS:12 Full-scale Student Universe and Samp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7 \h </w:instrText>
        </w:r>
        <w:r w:rsidR="00EB1C38" w:rsidRPr="00EB1C38">
          <w:rPr>
            <w:webHidden/>
            <w:sz w:val="24"/>
            <w:szCs w:val="24"/>
          </w:rPr>
        </w:r>
        <w:r w:rsidR="00EB1C38" w:rsidRPr="00EB1C38">
          <w:rPr>
            <w:webHidden/>
            <w:sz w:val="24"/>
            <w:szCs w:val="24"/>
          </w:rPr>
          <w:fldChar w:fldCharType="separate"/>
        </w:r>
        <w:r w:rsidR="00EB017F">
          <w:rPr>
            <w:webHidden/>
            <w:sz w:val="24"/>
            <w:szCs w:val="24"/>
          </w:rPr>
          <w:t>5</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18" w:history="1">
        <w:r w:rsidR="00EB1C38" w:rsidRPr="00EB1C38">
          <w:rPr>
            <w:rStyle w:val="Hyperlink"/>
            <w:sz w:val="24"/>
            <w:szCs w:val="24"/>
          </w:rPr>
          <w:t>c.</w:t>
        </w:r>
        <w:r w:rsidR="00EB1C38" w:rsidRPr="00EB1C38">
          <w:rPr>
            <w:rFonts w:asciiTheme="minorHAnsi" w:eastAsiaTheme="minorEastAsia" w:hAnsiTheme="minorHAnsi" w:cstheme="minorBidi"/>
            <w:sz w:val="24"/>
            <w:szCs w:val="24"/>
          </w:rPr>
          <w:tab/>
        </w:r>
        <w:r w:rsidR="00EB1C38" w:rsidRPr="00EB1C38">
          <w:rPr>
            <w:rStyle w:val="Hyperlink"/>
            <w:sz w:val="24"/>
            <w:szCs w:val="24"/>
          </w:rPr>
          <w:t>Identification of FTBs in NPSAS:12</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8 \h </w:instrText>
        </w:r>
        <w:r w:rsidR="00EB1C38" w:rsidRPr="00EB1C38">
          <w:rPr>
            <w:webHidden/>
            <w:sz w:val="24"/>
            <w:szCs w:val="24"/>
          </w:rPr>
        </w:r>
        <w:r w:rsidR="00EB1C38" w:rsidRPr="00EB1C38">
          <w:rPr>
            <w:webHidden/>
            <w:sz w:val="24"/>
            <w:szCs w:val="24"/>
          </w:rPr>
          <w:fldChar w:fldCharType="separate"/>
        </w:r>
        <w:r w:rsidR="00EB017F">
          <w:rPr>
            <w:webHidden/>
            <w:sz w:val="24"/>
            <w:szCs w:val="24"/>
          </w:rPr>
          <w:t>6</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19" w:history="1">
        <w:r w:rsidR="00EB1C38" w:rsidRPr="00EB1C38">
          <w:rPr>
            <w:rStyle w:val="Hyperlink"/>
            <w:sz w:val="24"/>
            <w:szCs w:val="24"/>
          </w:rPr>
          <w:t>d.</w:t>
        </w:r>
        <w:r w:rsidR="00EB1C38" w:rsidRPr="00EB1C38">
          <w:rPr>
            <w:rFonts w:asciiTheme="minorHAnsi" w:eastAsiaTheme="minorEastAsia" w:hAnsiTheme="minorHAnsi" w:cstheme="minorBidi"/>
            <w:sz w:val="24"/>
            <w:szCs w:val="24"/>
          </w:rPr>
          <w:tab/>
        </w:r>
        <w:r w:rsidR="00EB1C38" w:rsidRPr="00EB1C38">
          <w:rPr>
            <w:rStyle w:val="Hyperlink"/>
            <w:sz w:val="24"/>
            <w:szCs w:val="24"/>
          </w:rPr>
          <w:t>BPS:12/14 Full-scale Samp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19 \h </w:instrText>
        </w:r>
        <w:r w:rsidR="00EB1C38" w:rsidRPr="00EB1C38">
          <w:rPr>
            <w:webHidden/>
            <w:sz w:val="24"/>
            <w:szCs w:val="24"/>
          </w:rPr>
        </w:r>
        <w:r w:rsidR="00EB1C38" w:rsidRPr="00EB1C38">
          <w:rPr>
            <w:webHidden/>
            <w:sz w:val="24"/>
            <w:szCs w:val="24"/>
          </w:rPr>
          <w:fldChar w:fldCharType="separate"/>
        </w:r>
        <w:r w:rsidR="00EB017F">
          <w:rPr>
            <w:webHidden/>
            <w:sz w:val="24"/>
            <w:szCs w:val="24"/>
          </w:rPr>
          <w:t>7</w:t>
        </w:r>
        <w:r w:rsidR="00EB1C38" w:rsidRPr="00EB1C38">
          <w:rPr>
            <w:webHidden/>
            <w:sz w:val="24"/>
            <w:szCs w:val="24"/>
          </w:rPr>
          <w:fldChar w:fldCharType="end"/>
        </w:r>
      </w:hyperlink>
    </w:p>
    <w:p w:rsidR="00EB1C38" w:rsidRPr="00EB1C38" w:rsidRDefault="00427158">
      <w:pPr>
        <w:pStyle w:val="TOC2"/>
        <w:tabs>
          <w:tab w:val="left" w:pos="1080"/>
        </w:tabs>
        <w:rPr>
          <w:rFonts w:asciiTheme="minorHAnsi" w:eastAsiaTheme="minorEastAsia" w:hAnsiTheme="minorHAnsi" w:cstheme="minorBidi"/>
          <w:bCs w:val="0"/>
          <w:sz w:val="24"/>
          <w:szCs w:val="24"/>
        </w:rPr>
      </w:pPr>
      <w:hyperlink w:anchor="_Toc370482420" w:history="1">
        <w:r w:rsidR="00EB1C38" w:rsidRPr="00EB1C38">
          <w:rPr>
            <w:rStyle w:val="Hyperlink"/>
            <w:sz w:val="24"/>
            <w:szCs w:val="24"/>
          </w:rPr>
          <w:t>2.</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Procedures for the Collection of Informatio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0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1"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Statistical methodology for stratification and sample selectio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1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2"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Estimation procedur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2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3" w:history="1">
        <w:r w:rsidR="00EB1C38" w:rsidRPr="00EB1C38">
          <w:rPr>
            <w:rStyle w:val="Hyperlink"/>
            <w:sz w:val="24"/>
            <w:szCs w:val="24"/>
          </w:rPr>
          <w:t>c.</w:t>
        </w:r>
        <w:r w:rsidR="00EB1C38" w:rsidRPr="00EB1C38">
          <w:rPr>
            <w:rFonts w:asciiTheme="minorHAnsi" w:eastAsiaTheme="minorEastAsia" w:hAnsiTheme="minorHAnsi" w:cstheme="minorBidi"/>
            <w:sz w:val="24"/>
            <w:szCs w:val="24"/>
          </w:rPr>
          <w:tab/>
        </w:r>
        <w:r w:rsidR="00EB1C38" w:rsidRPr="00EB1C38">
          <w:rPr>
            <w:rStyle w:val="Hyperlink"/>
            <w:sz w:val="24"/>
            <w:szCs w:val="24"/>
          </w:rPr>
          <w:t>Degree of accuracy needed for the purpose described in the justificatio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3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4" w:history="1">
        <w:r w:rsidR="00EB1C38" w:rsidRPr="00EB1C38">
          <w:rPr>
            <w:rStyle w:val="Hyperlink"/>
            <w:sz w:val="24"/>
            <w:szCs w:val="24"/>
          </w:rPr>
          <w:t>d.</w:t>
        </w:r>
        <w:r w:rsidR="00EB1C38" w:rsidRPr="00EB1C38">
          <w:rPr>
            <w:rFonts w:asciiTheme="minorHAnsi" w:eastAsiaTheme="minorEastAsia" w:hAnsiTheme="minorHAnsi" w:cstheme="minorBidi"/>
            <w:sz w:val="24"/>
            <w:szCs w:val="24"/>
          </w:rPr>
          <w:tab/>
        </w:r>
        <w:r w:rsidR="00EB1C38" w:rsidRPr="00EB1C38">
          <w:rPr>
            <w:rStyle w:val="Hyperlink"/>
            <w:sz w:val="24"/>
            <w:szCs w:val="24"/>
          </w:rPr>
          <w:t>Unusual problems requiring specialized sample procedure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4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5" w:history="1">
        <w:r w:rsidR="00EB1C38" w:rsidRPr="00EB1C38">
          <w:rPr>
            <w:rStyle w:val="Hyperlink"/>
            <w:sz w:val="24"/>
            <w:szCs w:val="24"/>
          </w:rPr>
          <w:t>e.</w:t>
        </w:r>
        <w:r w:rsidR="00EB1C38" w:rsidRPr="00EB1C38">
          <w:rPr>
            <w:rFonts w:asciiTheme="minorHAnsi" w:eastAsiaTheme="minorEastAsia" w:hAnsiTheme="minorHAnsi" w:cstheme="minorBidi"/>
            <w:sz w:val="24"/>
            <w:szCs w:val="24"/>
          </w:rPr>
          <w:tab/>
        </w:r>
        <w:r w:rsidR="00EB1C38" w:rsidRPr="00EB1C38">
          <w:rPr>
            <w:rStyle w:val="Hyperlink"/>
            <w:sz w:val="24"/>
            <w:szCs w:val="24"/>
          </w:rPr>
          <w:t>Any use of periodic (less frequent than annual) data collection cycles to reduce the burden</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5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2"/>
        <w:tabs>
          <w:tab w:val="left" w:pos="1080"/>
        </w:tabs>
        <w:rPr>
          <w:rFonts w:asciiTheme="minorHAnsi" w:eastAsiaTheme="minorEastAsia" w:hAnsiTheme="minorHAnsi" w:cstheme="minorBidi"/>
          <w:bCs w:val="0"/>
          <w:sz w:val="24"/>
          <w:szCs w:val="24"/>
        </w:rPr>
      </w:pPr>
      <w:hyperlink w:anchor="_Toc370482426" w:history="1">
        <w:r w:rsidR="00EB1C38" w:rsidRPr="00EB1C38">
          <w:rPr>
            <w:rStyle w:val="Hyperlink"/>
            <w:sz w:val="24"/>
            <w:szCs w:val="24"/>
          </w:rPr>
          <w:t>3.</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Methods for Maximizing Response Rate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6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7"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Locating</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7 \h </w:instrText>
        </w:r>
        <w:r w:rsidR="00EB1C38" w:rsidRPr="00EB1C38">
          <w:rPr>
            <w:webHidden/>
            <w:sz w:val="24"/>
            <w:szCs w:val="24"/>
          </w:rPr>
        </w:r>
        <w:r w:rsidR="00EB1C38" w:rsidRPr="00EB1C38">
          <w:rPr>
            <w:webHidden/>
            <w:sz w:val="24"/>
            <w:szCs w:val="24"/>
          </w:rPr>
          <w:fldChar w:fldCharType="separate"/>
        </w:r>
        <w:r w:rsidR="00EB017F">
          <w:rPr>
            <w:webHidden/>
            <w:sz w:val="24"/>
            <w:szCs w:val="24"/>
          </w:rPr>
          <w:t>8</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8"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Prompting Cases with Mail, E-mail, and SMS Contact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8 \h </w:instrText>
        </w:r>
        <w:r w:rsidR="00EB1C38" w:rsidRPr="00EB1C38">
          <w:rPr>
            <w:webHidden/>
            <w:sz w:val="24"/>
            <w:szCs w:val="24"/>
          </w:rPr>
        </w:r>
        <w:r w:rsidR="00EB1C38" w:rsidRPr="00EB1C38">
          <w:rPr>
            <w:webHidden/>
            <w:sz w:val="24"/>
            <w:szCs w:val="24"/>
          </w:rPr>
          <w:fldChar w:fldCharType="separate"/>
        </w:r>
        <w:r w:rsidR="00EB017F">
          <w:rPr>
            <w:webHidden/>
            <w:sz w:val="24"/>
            <w:szCs w:val="24"/>
          </w:rPr>
          <w:t>9</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29" w:history="1">
        <w:r w:rsidR="00EB1C38" w:rsidRPr="00EB1C38">
          <w:rPr>
            <w:rStyle w:val="Hyperlink"/>
            <w:sz w:val="24"/>
            <w:szCs w:val="24"/>
          </w:rPr>
          <w:t>c.</w:t>
        </w:r>
        <w:r w:rsidR="00EB1C38" w:rsidRPr="00EB1C38">
          <w:rPr>
            <w:rFonts w:asciiTheme="minorHAnsi" w:eastAsiaTheme="minorEastAsia" w:hAnsiTheme="minorHAnsi" w:cstheme="minorBidi"/>
            <w:sz w:val="24"/>
            <w:szCs w:val="24"/>
          </w:rPr>
          <w:tab/>
        </w:r>
        <w:r w:rsidR="00EB1C38" w:rsidRPr="00EB1C38">
          <w:rPr>
            <w:rStyle w:val="Hyperlink"/>
            <w:sz w:val="24"/>
            <w:szCs w:val="24"/>
          </w:rPr>
          <w:t>Telephone Interviewing and Help Desk Support</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29 \h </w:instrText>
        </w:r>
        <w:r w:rsidR="00EB1C38" w:rsidRPr="00EB1C38">
          <w:rPr>
            <w:webHidden/>
            <w:sz w:val="24"/>
            <w:szCs w:val="24"/>
          </w:rPr>
        </w:r>
        <w:r w:rsidR="00EB1C38" w:rsidRPr="00EB1C38">
          <w:rPr>
            <w:webHidden/>
            <w:sz w:val="24"/>
            <w:szCs w:val="24"/>
          </w:rPr>
          <w:fldChar w:fldCharType="separate"/>
        </w:r>
        <w:r w:rsidR="00EB017F">
          <w:rPr>
            <w:webHidden/>
            <w:sz w:val="24"/>
            <w:szCs w:val="24"/>
          </w:rPr>
          <w:t>10</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30" w:history="1">
        <w:r w:rsidR="00EB1C38" w:rsidRPr="00EB1C38">
          <w:rPr>
            <w:rStyle w:val="Hyperlink"/>
            <w:sz w:val="24"/>
            <w:szCs w:val="24"/>
          </w:rPr>
          <w:t>d.</w:t>
        </w:r>
        <w:r w:rsidR="00EB1C38" w:rsidRPr="00EB1C38">
          <w:rPr>
            <w:rFonts w:asciiTheme="minorHAnsi" w:eastAsiaTheme="minorEastAsia" w:hAnsiTheme="minorHAnsi" w:cstheme="minorBidi"/>
            <w:sz w:val="24"/>
            <w:szCs w:val="24"/>
          </w:rPr>
          <w:tab/>
        </w:r>
        <w:r w:rsidR="00EB1C38" w:rsidRPr="00EB1C38">
          <w:rPr>
            <w:rStyle w:val="Hyperlink"/>
            <w:sz w:val="24"/>
            <w:szCs w:val="24"/>
          </w:rPr>
          <w:t>Quality Control</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0 \h </w:instrText>
        </w:r>
        <w:r w:rsidR="00EB1C38" w:rsidRPr="00EB1C38">
          <w:rPr>
            <w:webHidden/>
            <w:sz w:val="24"/>
            <w:szCs w:val="24"/>
          </w:rPr>
        </w:r>
        <w:r w:rsidR="00EB1C38" w:rsidRPr="00EB1C38">
          <w:rPr>
            <w:webHidden/>
            <w:sz w:val="24"/>
            <w:szCs w:val="24"/>
          </w:rPr>
          <w:fldChar w:fldCharType="separate"/>
        </w:r>
        <w:r w:rsidR="00EB017F">
          <w:rPr>
            <w:webHidden/>
            <w:sz w:val="24"/>
            <w:szCs w:val="24"/>
          </w:rPr>
          <w:t>11</w:t>
        </w:r>
        <w:r w:rsidR="00EB1C38" w:rsidRPr="00EB1C38">
          <w:rPr>
            <w:webHidden/>
            <w:sz w:val="24"/>
            <w:szCs w:val="24"/>
          </w:rPr>
          <w:fldChar w:fldCharType="end"/>
        </w:r>
      </w:hyperlink>
    </w:p>
    <w:p w:rsidR="00EB1C38" w:rsidRPr="00EB1C38" w:rsidRDefault="00427158">
      <w:pPr>
        <w:pStyle w:val="TOC2"/>
        <w:tabs>
          <w:tab w:val="left" w:pos="1080"/>
        </w:tabs>
        <w:rPr>
          <w:rFonts w:asciiTheme="minorHAnsi" w:eastAsiaTheme="minorEastAsia" w:hAnsiTheme="minorHAnsi" w:cstheme="minorBidi"/>
          <w:bCs w:val="0"/>
          <w:sz w:val="24"/>
          <w:szCs w:val="24"/>
        </w:rPr>
      </w:pPr>
      <w:hyperlink w:anchor="_Toc370482431" w:history="1">
        <w:r w:rsidR="00EB1C38" w:rsidRPr="00EB1C38">
          <w:rPr>
            <w:rStyle w:val="Hyperlink"/>
            <w:sz w:val="24"/>
            <w:szCs w:val="24"/>
          </w:rPr>
          <w:t>4.</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Tests of Procedures and Method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1 \h </w:instrText>
        </w:r>
        <w:r w:rsidR="00EB1C38" w:rsidRPr="00EB1C38">
          <w:rPr>
            <w:webHidden/>
            <w:sz w:val="24"/>
            <w:szCs w:val="24"/>
          </w:rPr>
        </w:r>
        <w:r w:rsidR="00EB1C38" w:rsidRPr="00EB1C38">
          <w:rPr>
            <w:webHidden/>
            <w:sz w:val="24"/>
            <w:szCs w:val="24"/>
          </w:rPr>
          <w:fldChar w:fldCharType="separate"/>
        </w:r>
        <w:r w:rsidR="00EB017F">
          <w:rPr>
            <w:webHidden/>
            <w:sz w:val="24"/>
            <w:szCs w:val="24"/>
          </w:rPr>
          <w:t>11</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32" w:history="1">
        <w:r w:rsidR="00EB1C38" w:rsidRPr="00EB1C38">
          <w:rPr>
            <w:rStyle w:val="Hyperlink"/>
            <w:sz w:val="24"/>
            <w:szCs w:val="24"/>
          </w:rPr>
          <w:t>a.</w:t>
        </w:r>
        <w:r w:rsidR="00EB1C38" w:rsidRPr="00EB1C38">
          <w:rPr>
            <w:rFonts w:asciiTheme="minorHAnsi" w:eastAsiaTheme="minorEastAsia" w:hAnsiTheme="minorHAnsi" w:cstheme="minorBidi"/>
            <w:sz w:val="24"/>
            <w:szCs w:val="24"/>
          </w:rPr>
          <w:tab/>
        </w:r>
        <w:r w:rsidR="00EB1C38" w:rsidRPr="00EB1C38">
          <w:rPr>
            <w:rStyle w:val="Hyperlink"/>
            <w:sz w:val="24"/>
            <w:szCs w:val="24"/>
          </w:rPr>
          <w:t>Previous Studies</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2 \h </w:instrText>
        </w:r>
        <w:r w:rsidR="00EB1C38" w:rsidRPr="00EB1C38">
          <w:rPr>
            <w:webHidden/>
            <w:sz w:val="24"/>
            <w:szCs w:val="24"/>
          </w:rPr>
        </w:r>
        <w:r w:rsidR="00EB1C38" w:rsidRPr="00EB1C38">
          <w:rPr>
            <w:webHidden/>
            <w:sz w:val="24"/>
            <w:szCs w:val="24"/>
          </w:rPr>
          <w:fldChar w:fldCharType="separate"/>
        </w:r>
        <w:r w:rsidR="00EB017F">
          <w:rPr>
            <w:webHidden/>
            <w:sz w:val="24"/>
            <w:szCs w:val="24"/>
          </w:rPr>
          <w:t>11</w:t>
        </w:r>
        <w:r w:rsidR="00EB1C38" w:rsidRPr="00EB1C38">
          <w:rPr>
            <w:webHidden/>
            <w:sz w:val="24"/>
            <w:szCs w:val="24"/>
          </w:rPr>
          <w:fldChar w:fldCharType="end"/>
        </w:r>
      </w:hyperlink>
    </w:p>
    <w:p w:rsidR="00EB1C38" w:rsidRPr="00EB1C38" w:rsidRDefault="00427158">
      <w:pPr>
        <w:pStyle w:val="TOC3"/>
        <w:tabs>
          <w:tab w:val="left" w:pos="1440"/>
        </w:tabs>
        <w:rPr>
          <w:rFonts w:asciiTheme="minorHAnsi" w:eastAsiaTheme="minorEastAsia" w:hAnsiTheme="minorHAnsi" w:cstheme="minorBidi"/>
          <w:sz w:val="24"/>
          <w:szCs w:val="24"/>
        </w:rPr>
      </w:pPr>
      <w:hyperlink w:anchor="_Toc370482433" w:history="1">
        <w:r w:rsidR="00EB1C38" w:rsidRPr="00EB1C38">
          <w:rPr>
            <w:rStyle w:val="Hyperlink"/>
            <w:sz w:val="24"/>
            <w:szCs w:val="24"/>
          </w:rPr>
          <w:t>b.</w:t>
        </w:r>
        <w:r w:rsidR="00EB1C38" w:rsidRPr="00EB1C38">
          <w:rPr>
            <w:rFonts w:asciiTheme="minorHAnsi" w:eastAsiaTheme="minorEastAsia" w:hAnsiTheme="minorHAnsi" w:cstheme="minorBidi"/>
            <w:sz w:val="24"/>
            <w:szCs w:val="24"/>
          </w:rPr>
          <w:tab/>
        </w:r>
        <w:r w:rsidR="00EB1C38" w:rsidRPr="00EB1C38">
          <w:rPr>
            <w:rStyle w:val="Hyperlink"/>
            <w:sz w:val="24"/>
            <w:szCs w:val="24"/>
          </w:rPr>
          <w:t>BPS:12/14 Full Scale</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3 \h </w:instrText>
        </w:r>
        <w:r w:rsidR="00EB1C38" w:rsidRPr="00EB1C38">
          <w:rPr>
            <w:webHidden/>
            <w:sz w:val="24"/>
            <w:szCs w:val="24"/>
          </w:rPr>
        </w:r>
        <w:r w:rsidR="00EB1C38" w:rsidRPr="00EB1C38">
          <w:rPr>
            <w:webHidden/>
            <w:sz w:val="24"/>
            <w:szCs w:val="24"/>
          </w:rPr>
          <w:fldChar w:fldCharType="separate"/>
        </w:r>
        <w:r w:rsidR="00EB017F">
          <w:rPr>
            <w:webHidden/>
            <w:sz w:val="24"/>
            <w:szCs w:val="24"/>
          </w:rPr>
          <w:t>12</w:t>
        </w:r>
        <w:r w:rsidR="00EB1C38" w:rsidRPr="00EB1C38">
          <w:rPr>
            <w:webHidden/>
            <w:sz w:val="24"/>
            <w:szCs w:val="24"/>
          </w:rPr>
          <w:fldChar w:fldCharType="end"/>
        </w:r>
      </w:hyperlink>
    </w:p>
    <w:p w:rsidR="00EB1C38" w:rsidRPr="00EB1C38" w:rsidRDefault="00427158">
      <w:pPr>
        <w:pStyle w:val="TOC2"/>
        <w:tabs>
          <w:tab w:val="left" w:pos="1080"/>
        </w:tabs>
        <w:rPr>
          <w:rFonts w:asciiTheme="minorHAnsi" w:eastAsiaTheme="minorEastAsia" w:hAnsiTheme="minorHAnsi" w:cstheme="minorBidi"/>
          <w:bCs w:val="0"/>
          <w:sz w:val="24"/>
          <w:szCs w:val="24"/>
        </w:rPr>
      </w:pPr>
      <w:hyperlink w:anchor="_Toc370482434" w:history="1">
        <w:r w:rsidR="00EB1C38" w:rsidRPr="00EB1C38">
          <w:rPr>
            <w:rStyle w:val="Hyperlink"/>
            <w:sz w:val="24"/>
            <w:szCs w:val="24"/>
          </w:rPr>
          <w:t>5.</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Reviewing Statisticians and Individuals Responsible for Designing and Conducting the Study</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4 \h </w:instrText>
        </w:r>
        <w:r w:rsidR="00EB1C38" w:rsidRPr="00EB1C38">
          <w:rPr>
            <w:webHidden/>
            <w:sz w:val="24"/>
            <w:szCs w:val="24"/>
          </w:rPr>
        </w:r>
        <w:r w:rsidR="00EB1C38" w:rsidRPr="00EB1C38">
          <w:rPr>
            <w:webHidden/>
            <w:sz w:val="24"/>
            <w:szCs w:val="24"/>
          </w:rPr>
          <w:fldChar w:fldCharType="separate"/>
        </w:r>
        <w:r w:rsidR="00EB017F">
          <w:rPr>
            <w:webHidden/>
            <w:sz w:val="24"/>
            <w:szCs w:val="24"/>
          </w:rPr>
          <w:t>21</w:t>
        </w:r>
        <w:r w:rsidR="00EB1C38" w:rsidRPr="00EB1C38">
          <w:rPr>
            <w:webHidden/>
            <w:sz w:val="24"/>
            <w:szCs w:val="24"/>
          </w:rPr>
          <w:fldChar w:fldCharType="end"/>
        </w:r>
      </w:hyperlink>
    </w:p>
    <w:p w:rsidR="00EB1C38" w:rsidRPr="00EB1C38" w:rsidRDefault="00427158">
      <w:pPr>
        <w:pStyle w:val="TOC2"/>
        <w:tabs>
          <w:tab w:val="left" w:pos="1080"/>
        </w:tabs>
        <w:rPr>
          <w:rFonts w:asciiTheme="minorHAnsi" w:eastAsiaTheme="minorEastAsia" w:hAnsiTheme="minorHAnsi" w:cstheme="minorBidi"/>
          <w:bCs w:val="0"/>
          <w:sz w:val="24"/>
          <w:szCs w:val="24"/>
        </w:rPr>
      </w:pPr>
      <w:hyperlink w:anchor="_Toc370482435" w:history="1">
        <w:r w:rsidR="00EB1C38" w:rsidRPr="00EB1C38">
          <w:rPr>
            <w:rStyle w:val="Hyperlink"/>
            <w:sz w:val="24"/>
            <w:szCs w:val="24"/>
          </w:rPr>
          <w:t>6.</w:t>
        </w:r>
        <w:r w:rsidR="00EB1C38" w:rsidRPr="00EB1C38">
          <w:rPr>
            <w:rFonts w:asciiTheme="minorHAnsi" w:eastAsiaTheme="minorEastAsia" w:hAnsiTheme="minorHAnsi" w:cstheme="minorBidi"/>
            <w:bCs w:val="0"/>
            <w:sz w:val="24"/>
            <w:szCs w:val="24"/>
          </w:rPr>
          <w:tab/>
        </w:r>
        <w:r w:rsidR="00EB1C38" w:rsidRPr="00EB1C38">
          <w:rPr>
            <w:rStyle w:val="Hyperlink"/>
            <w:sz w:val="24"/>
            <w:szCs w:val="24"/>
          </w:rPr>
          <w:t>Other Contractors’ Staff Responsible for Conducting the Study</w:t>
        </w:r>
        <w:r w:rsidR="00EB1C38" w:rsidRPr="00EB1C38">
          <w:rPr>
            <w:webHidden/>
            <w:sz w:val="24"/>
            <w:szCs w:val="24"/>
          </w:rPr>
          <w:tab/>
        </w:r>
        <w:r w:rsidR="00EB1C38" w:rsidRPr="00EB1C38">
          <w:rPr>
            <w:webHidden/>
            <w:sz w:val="24"/>
            <w:szCs w:val="24"/>
          </w:rPr>
          <w:fldChar w:fldCharType="begin"/>
        </w:r>
        <w:r w:rsidR="00EB1C38" w:rsidRPr="00EB1C38">
          <w:rPr>
            <w:webHidden/>
            <w:sz w:val="24"/>
            <w:szCs w:val="24"/>
          </w:rPr>
          <w:instrText xml:space="preserve"> PAGEREF _Toc370482435 \h </w:instrText>
        </w:r>
        <w:r w:rsidR="00EB1C38" w:rsidRPr="00EB1C38">
          <w:rPr>
            <w:webHidden/>
            <w:sz w:val="24"/>
            <w:szCs w:val="24"/>
          </w:rPr>
        </w:r>
        <w:r w:rsidR="00EB1C38" w:rsidRPr="00EB1C38">
          <w:rPr>
            <w:webHidden/>
            <w:sz w:val="24"/>
            <w:szCs w:val="24"/>
          </w:rPr>
          <w:fldChar w:fldCharType="separate"/>
        </w:r>
        <w:r w:rsidR="00EB017F">
          <w:rPr>
            <w:webHidden/>
            <w:sz w:val="24"/>
            <w:szCs w:val="24"/>
          </w:rPr>
          <w:t>21</w:t>
        </w:r>
        <w:r w:rsidR="00EB1C38" w:rsidRPr="00EB1C38">
          <w:rPr>
            <w:webHidden/>
            <w:sz w:val="24"/>
            <w:szCs w:val="24"/>
          </w:rPr>
          <w:fldChar w:fldCharType="end"/>
        </w:r>
      </w:hyperlink>
    </w:p>
    <w:p w:rsidR="00EB1C38" w:rsidRPr="00EB1C38" w:rsidRDefault="00427158">
      <w:pPr>
        <w:pStyle w:val="TOC1"/>
        <w:rPr>
          <w:rFonts w:asciiTheme="minorHAnsi" w:eastAsiaTheme="minorEastAsia" w:hAnsiTheme="minorHAnsi" w:cstheme="minorBidi"/>
          <w:bCs w:val="0"/>
        </w:rPr>
      </w:pPr>
      <w:hyperlink w:anchor="_Toc370482436" w:history="1">
        <w:r w:rsidR="00EB1C38" w:rsidRPr="00EB1C38">
          <w:rPr>
            <w:rStyle w:val="Hyperlink"/>
          </w:rPr>
          <w:t>C.</w:t>
        </w:r>
        <w:r w:rsidR="00EB1C38" w:rsidRPr="00EB1C38">
          <w:rPr>
            <w:rFonts w:asciiTheme="minorHAnsi" w:eastAsiaTheme="minorEastAsia" w:hAnsiTheme="minorHAnsi" w:cstheme="minorBidi"/>
            <w:bCs w:val="0"/>
          </w:rPr>
          <w:tab/>
        </w:r>
        <w:r w:rsidR="00EB1C38" w:rsidRPr="00EB1C38">
          <w:rPr>
            <w:rStyle w:val="Hyperlink"/>
          </w:rPr>
          <w:t>Overview of Analysis Topics and Survey Items</w:t>
        </w:r>
        <w:r w:rsidR="00EB1C38" w:rsidRPr="00EB1C38">
          <w:rPr>
            <w:webHidden/>
          </w:rPr>
          <w:tab/>
        </w:r>
        <w:r w:rsidR="00EB1C38" w:rsidRPr="00EB1C38">
          <w:rPr>
            <w:webHidden/>
          </w:rPr>
          <w:fldChar w:fldCharType="begin"/>
        </w:r>
        <w:r w:rsidR="00EB1C38" w:rsidRPr="00EB1C38">
          <w:rPr>
            <w:webHidden/>
          </w:rPr>
          <w:instrText xml:space="preserve"> PAGEREF _Toc370482436 \h </w:instrText>
        </w:r>
        <w:r w:rsidR="00EB1C38" w:rsidRPr="00EB1C38">
          <w:rPr>
            <w:webHidden/>
          </w:rPr>
        </w:r>
        <w:r w:rsidR="00EB1C38" w:rsidRPr="00EB1C38">
          <w:rPr>
            <w:webHidden/>
          </w:rPr>
          <w:fldChar w:fldCharType="separate"/>
        </w:r>
        <w:r w:rsidR="00EB017F">
          <w:rPr>
            <w:webHidden/>
          </w:rPr>
          <w:t>22</w:t>
        </w:r>
        <w:r w:rsidR="00EB1C38" w:rsidRPr="00EB1C38">
          <w:rPr>
            <w:webHidden/>
          </w:rPr>
          <w:fldChar w:fldCharType="end"/>
        </w:r>
      </w:hyperlink>
    </w:p>
    <w:p w:rsidR="00EB1C38" w:rsidRPr="00EB1C38" w:rsidRDefault="00427158">
      <w:pPr>
        <w:pStyle w:val="TOC1"/>
        <w:rPr>
          <w:rFonts w:asciiTheme="minorHAnsi" w:eastAsiaTheme="minorEastAsia" w:hAnsiTheme="minorHAnsi" w:cstheme="minorBidi"/>
          <w:bCs w:val="0"/>
        </w:rPr>
      </w:pPr>
      <w:hyperlink w:anchor="_Toc370482437" w:history="1">
        <w:r w:rsidR="00EB1C38" w:rsidRPr="00EB1C38">
          <w:rPr>
            <w:rStyle w:val="Hyperlink"/>
          </w:rPr>
          <w:t>References</w:t>
        </w:r>
        <w:r w:rsidR="00EB1C38" w:rsidRPr="00EB1C38">
          <w:rPr>
            <w:webHidden/>
          </w:rPr>
          <w:tab/>
        </w:r>
        <w:r w:rsidR="00EB1C38" w:rsidRPr="00EB1C38">
          <w:rPr>
            <w:webHidden/>
          </w:rPr>
          <w:fldChar w:fldCharType="begin"/>
        </w:r>
        <w:r w:rsidR="00EB1C38" w:rsidRPr="00EB1C38">
          <w:rPr>
            <w:webHidden/>
          </w:rPr>
          <w:instrText xml:space="preserve"> PAGEREF _Toc370482437 \h </w:instrText>
        </w:r>
        <w:r w:rsidR="00EB1C38" w:rsidRPr="00EB1C38">
          <w:rPr>
            <w:webHidden/>
          </w:rPr>
        </w:r>
        <w:r w:rsidR="00EB1C38" w:rsidRPr="00EB1C38">
          <w:rPr>
            <w:webHidden/>
          </w:rPr>
          <w:fldChar w:fldCharType="separate"/>
        </w:r>
        <w:r w:rsidR="00EB017F">
          <w:rPr>
            <w:webHidden/>
          </w:rPr>
          <w:t>22</w:t>
        </w:r>
        <w:r w:rsidR="00EB1C38" w:rsidRPr="00EB1C38">
          <w:rPr>
            <w:webHidden/>
          </w:rPr>
          <w:fldChar w:fldCharType="end"/>
        </w:r>
      </w:hyperlink>
    </w:p>
    <w:p w:rsidR="00872A4D" w:rsidRPr="007467E0" w:rsidRDefault="00952D74" w:rsidP="007F6D34">
      <w:pPr>
        <w:pStyle w:val="Title"/>
        <w:spacing w:before="120" w:after="120" w:line="320" w:lineRule="atLeast"/>
        <w:rPr>
          <w:b w:val="0"/>
          <w:sz w:val="24"/>
          <w:szCs w:val="24"/>
        </w:rPr>
      </w:pPr>
      <w:r w:rsidRPr="007467E0">
        <w:rPr>
          <w:b w:val="0"/>
          <w:sz w:val="24"/>
          <w:szCs w:val="24"/>
        </w:rPr>
        <w:fldChar w:fldCharType="end"/>
      </w:r>
      <w:bookmarkStart w:id="107" w:name="_Toc321166325"/>
      <w:bookmarkStart w:id="108" w:name="_Toc322354443"/>
    </w:p>
    <w:p w:rsidR="009A40B5" w:rsidRPr="00FF00E0" w:rsidRDefault="009A40B5" w:rsidP="007F6D34">
      <w:pPr>
        <w:pStyle w:val="Title"/>
        <w:spacing w:before="120" w:after="120" w:line="320" w:lineRule="atLeast"/>
      </w:pPr>
      <w:bookmarkStart w:id="109" w:name="_Toc369882745"/>
      <w:bookmarkStart w:id="110" w:name="_Toc370211160"/>
      <w:bookmarkStart w:id="111" w:name="_Toc370482413"/>
      <w:r w:rsidRPr="00FF00E0">
        <w:t>List of Tables</w:t>
      </w:r>
      <w:bookmarkEnd w:id="107"/>
      <w:bookmarkEnd w:id="108"/>
      <w:bookmarkEnd w:id="109"/>
      <w:bookmarkEnd w:id="110"/>
      <w:bookmarkEnd w:id="111"/>
    </w:p>
    <w:p w:rsidR="00EB1C38" w:rsidRPr="00EB1C38" w:rsidRDefault="00952D74">
      <w:pPr>
        <w:pStyle w:val="TOC5"/>
        <w:rPr>
          <w:rFonts w:asciiTheme="minorHAnsi" w:eastAsiaTheme="minorEastAsia" w:hAnsiTheme="minorHAnsi" w:cstheme="minorBidi"/>
          <w:szCs w:val="24"/>
        </w:rPr>
      </w:pPr>
      <w:r w:rsidRPr="00EB1C38">
        <w:rPr>
          <w:bCs/>
          <w:szCs w:val="24"/>
        </w:rPr>
        <w:fldChar w:fldCharType="begin"/>
      </w:r>
      <w:r w:rsidR="003A0B06" w:rsidRPr="00EB1C38">
        <w:rPr>
          <w:bCs/>
          <w:szCs w:val="24"/>
        </w:rPr>
        <w:instrText xml:space="preserve"> TOC \t "Table Title,5" </w:instrText>
      </w:r>
      <w:r w:rsidRPr="00EB1C38">
        <w:rPr>
          <w:bCs/>
          <w:szCs w:val="24"/>
        </w:rPr>
        <w:fldChar w:fldCharType="separate"/>
      </w:r>
      <w:r w:rsidR="00EB1C38" w:rsidRPr="00EB1C38">
        <w:rPr>
          <w:szCs w:val="24"/>
        </w:rPr>
        <w:t>Table 1.</w:t>
      </w:r>
      <w:r w:rsidR="00EB1C38" w:rsidRPr="00EB1C38">
        <w:rPr>
          <w:rFonts w:asciiTheme="minorHAnsi" w:eastAsiaTheme="minorEastAsia" w:hAnsiTheme="minorHAnsi" w:cstheme="minorBidi"/>
          <w:szCs w:val="24"/>
        </w:rPr>
        <w:tab/>
      </w:r>
      <w:r w:rsidR="00EB1C38" w:rsidRPr="00EB1C38">
        <w:rPr>
          <w:szCs w:val="24"/>
        </w:rPr>
        <w:t>BPS:12/14 Sample Size by institution characteristics: 2012</w:t>
      </w:r>
      <w:r w:rsidR="00EB1C38" w:rsidRPr="00EB1C38">
        <w:rPr>
          <w:szCs w:val="24"/>
        </w:rPr>
        <w:tab/>
      </w:r>
      <w:r w:rsidR="00EB1C38" w:rsidRPr="00EB1C38">
        <w:rPr>
          <w:szCs w:val="24"/>
        </w:rPr>
        <w:fldChar w:fldCharType="begin"/>
      </w:r>
      <w:r w:rsidR="00EB1C38" w:rsidRPr="00EB1C38">
        <w:rPr>
          <w:szCs w:val="24"/>
        </w:rPr>
        <w:instrText xml:space="preserve"> PAGEREF _Toc370482438 \h </w:instrText>
      </w:r>
      <w:r w:rsidR="00EB1C38" w:rsidRPr="00EB1C38">
        <w:rPr>
          <w:szCs w:val="24"/>
        </w:rPr>
      </w:r>
      <w:r w:rsidR="00EB1C38" w:rsidRPr="00EB1C38">
        <w:rPr>
          <w:szCs w:val="24"/>
        </w:rPr>
        <w:fldChar w:fldCharType="separate"/>
      </w:r>
      <w:r w:rsidR="00EB017F">
        <w:rPr>
          <w:szCs w:val="24"/>
        </w:rPr>
        <w:t>7</w:t>
      </w:r>
      <w:r w:rsidR="00EB1C38" w:rsidRPr="00EB1C38">
        <w:rPr>
          <w:szCs w:val="24"/>
        </w:rPr>
        <w:fldChar w:fldCharType="end"/>
      </w:r>
    </w:p>
    <w:p w:rsidR="00EB1C38" w:rsidRPr="00EB1C38" w:rsidRDefault="00EB1C38">
      <w:pPr>
        <w:pStyle w:val="TOC5"/>
        <w:rPr>
          <w:rFonts w:asciiTheme="minorHAnsi" w:eastAsiaTheme="minorEastAsia" w:hAnsiTheme="minorHAnsi" w:cstheme="minorBidi"/>
          <w:szCs w:val="24"/>
        </w:rPr>
      </w:pPr>
      <w:r w:rsidRPr="00EB1C38">
        <w:rPr>
          <w:szCs w:val="24"/>
        </w:rPr>
        <w:t>Table 2.</w:t>
      </w:r>
      <w:r w:rsidRPr="00EB1C38">
        <w:rPr>
          <w:rFonts w:asciiTheme="minorHAnsi" w:eastAsiaTheme="minorEastAsia" w:hAnsiTheme="minorHAnsi" w:cstheme="minorBidi"/>
          <w:szCs w:val="24"/>
        </w:rPr>
        <w:tab/>
      </w:r>
      <w:r w:rsidRPr="00EB1C38">
        <w:rPr>
          <w:szCs w:val="24"/>
        </w:rPr>
        <w:t>Summary of start dates and activities for each data collection phase, by sample</w:t>
      </w:r>
      <w:r w:rsidRPr="00EB1C38">
        <w:rPr>
          <w:szCs w:val="24"/>
        </w:rPr>
        <w:tab/>
      </w:r>
      <w:r w:rsidRPr="00EB1C38">
        <w:rPr>
          <w:szCs w:val="24"/>
        </w:rPr>
        <w:fldChar w:fldCharType="begin"/>
      </w:r>
      <w:r w:rsidRPr="00EB1C38">
        <w:rPr>
          <w:szCs w:val="24"/>
        </w:rPr>
        <w:instrText xml:space="preserve"> PAGEREF _Toc370482439 \h </w:instrText>
      </w:r>
      <w:r w:rsidRPr="00EB1C38">
        <w:rPr>
          <w:szCs w:val="24"/>
        </w:rPr>
      </w:r>
      <w:r w:rsidRPr="00EB1C38">
        <w:rPr>
          <w:szCs w:val="24"/>
        </w:rPr>
        <w:fldChar w:fldCharType="separate"/>
      </w:r>
      <w:r w:rsidR="00EB017F">
        <w:rPr>
          <w:szCs w:val="24"/>
        </w:rPr>
        <w:t>17</w:t>
      </w:r>
      <w:r w:rsidRPr="00EB1C38">
        <w:rPr>
          <w:szCs w:val="24"/>
        </w:rPr>
        <w:fldChar w:fldCharType="end"/>
      </w:r>
    </w:p>
    <w:p w:rsidR="00EB1C38" w:rsidRPr="00EB1C38" w:rsidRDefault="00EB1C38">
      <w:pPr>
        <w:pStyle w:val="TOC5"/>
        <w:rPr>
          <w:rFonts w:asciiTheme="minorHAnsi" w:eastAsiaTheme="minorEastAsia" w:hAnsiTheme="minorHAnsi" w:cstheme="minorBidi"/>
          <w:szCs w:val="24"/>
        </w:rPr>
      </w:pPr>
      <w:r w:rsidRPr="00EB1C38">
        <w:rPr>
          <w:szCs w:val="24"/>
        </w:rPr>
        <w:t>Table 3.</w:t>
      </w:r>
      <w:r w:rsidRPr="00EB1C38">
        <w:rPr>
          <w:rFonts w:asciiTheme="minorHAnsi" w:eastAsiaTheme="minorEastAsia" w:hAnsiTheme="minorHAnsi" w:cstheme="minorBidi"/>
          <w:szCs w:val="24"/>
        </w:rPr>
        <w:tab/>
      </w:r>
      <w:r w:rsidRPr="00EB1C38">
        <w:rPr>
          <w:szCs w:val="24"/>
        </w:rPr>
        <w:t>Estimated Power, Within Decile, Using 10</w:t>
      </w:r>
      <w:r w:rsidR="001914F4">
        <w:rPr>
          <w:szCs w:val="24"/>
        </w:rPr>
        <w:t xml:space="preserve"> percent</w:t>
      </w:r>
      <w:r w:rsidRPr="00EB1C38">
        <w:rPr>
          <w:szCs w:val="24"/>
        </w:rPr>
        <w:t xml:space="preserve"> and 25</w:t>
      </w:r>
      <w:r w:rsidR="001914F4">
        <w:rPr>
          <w:szCs w:val="24"/>
        </w:rPr>
        <w:t xml:space="preserve"> percent</w:t>
      </w:r>
      <w:r w:rsidRPr="00EB1C38">
        <w:rPr>
          <w:szCs w:val="24"/>
        </w:rPr>
        <w:t xml:space="preserve"> Underlying Response Rates</w:t>
      </w:r>
      <w:r w:rsidRPr="00EB1C38">
        <w:rPr>
          <w:szCs w:val="24"/>
        </w:rPr>
        <w:tab/>
      </w:r>
      <w:r w:rsidRPr="00EB1C38">
        <w:rPr>
          <w:szCs w:val="24"/>
        </w:rPr>
        <w:fldChar w:fldCharType="begin"/>
      </w:r>
      <w:r w:rsidRPr="00EB1C38">
        <w:rPr>
          <w:szCs w:val="24"/>
        </w:rPr>
        <w:instrText xml:space="preserve"> PAGEREF _Toc370482440 \h </w:instrText>
      </w:r>
      <w:r w:rsidRPr="00EB1C38">
        <w:rPr>
          <w:szCs w:val="24"/>
        </w:rPr>
      </w:r>
      <w:r w:rsidRPr="00EB1C38">
        <w:rPr>
          <w:szCs w:val="24"/>
        </w:rPr>
        <w:fldChar w:fldCharType="separate"/>
      </w:r>
      <w:r w:rsidR="00EB017F">
        <w:rPr>
          <w:szCs w:val="24"/>
        </w:rPr>
        <w:t>20</w:t>
      </w:r>
      <w:r w:rsidRPr="00EB1C38">
        <w:rPr>
          <w:szCs w:val="24"/>
        </w:rPr>
        <w:fldChar w:fldCharType="end"/>
      </w:r>
    </w:p>
    <w:p w:rsidR="00EB1C38" w:rsidRPr="00EB1C38" w:rsidRDefault="00EB1C38">
      <w:pPr>
        <w:pStyle w:val="TOC5"/>
        <w:rPr>
          <w:rFonts w:asciiTheme="minorHAnsi" w:eastAsiaTheme="minorEastAsia" w:hAnsiTheme="minorHAnsi" w:cstheme="minorBidi"/>
          <w:szCs w:val="24"/>
        </w:rPr>
      </w:pPr>
      <w:r w:rsidRPr="00EB1C38">
        <w:rPr>
          <w:szCs w:val="24"/>
        </w:rPr>
        <w:t>Table 4.</w:t>
      </w:r>
      <w:r w:rsidRPr="00EB1C38">
        <w:rPr>
          <w:rFonts w:asciiTheme="minorHAnsi" w:eastAsiaTheme="minorEastAsia" w:hAnsiTheme="minorHAnsi" w:cstheme="minorBidi"/>
          <w:szCs w:val="24"/>
        </w:rPr>
        <w:tab/>
      </w:r>
      <w:r w:rsidRPr="00EB1C38">
        <w:rPr>
          <w:szCs w:val="24"/>
        </w:rPr>
        <w:t>Estimated Power, Within Decile, Using 45</w:t>
      </w:r>
      <w:r w:rsidR="001914F4">
        <w:rPr>
          <w:szCs w:val="24"/>
        </w:rPr>
        <w:t xml:space="preserve"> percent</w:t>
      </w:r>
      <w:r w:rsidRPr="00EB1C38">
        <w:rPr>
          <w:szCs w:val="24"/>
        </w:rPr>
        <w:t xml:space="preserve"> and 60</w:t>
      </w:r>
      <w:r w:rsidR="001914F4">
        <w:rPr>
          <w:szCs w:val="24"/>
        </w:rPr>
        <w:t xml:space="preserve"> percent</w:t>
      </w:r>
      <w:r w:rsidRPr="00EB1C38">
        <w:rPr>
          <w:szCs w:val="24"/>
        </w:rPr>
        <w:t xml:space="preserve"> Underlying Response Rates</w:t>
      </w:r>
      <w:r w:rsidRPr="00EB1C38">
        <w:rPr>
          <w:szCs w:val="24"/>
        </w:rPr>
        <w:tab/>
      </w:r>
      <w:r w:rsidRPr="00EB1C38">
        <w:rPr>
          <w:szCs w:val="24"/>
        </w:rPr>
        <w:fldChar w:fldCharType="begin"/>
      </w:r>
      <w:r w:rsidRPr="00EB1C38">
        <w:rPr>
          <w:szCs w:val="24"/>
        </w:rPr>
        <w:instrText xml:space="preserve"> PAGEREF _Toc370482441 \h </w:instrText>
      </w:r>
      <w:r w:rsidRPr="00EB1C38">
        <w:rPr>
          <w:szCs w:val="24"/>
        </w:rPr>
      </w:r>
      <w:r w:rsidRPr="00EB1C38">
        <w:rPr>
          <w:szCs w:val="24"/>
        </w:rPr>
        <w:fldChar w:fldCharType="separate"/>
      </w:r>
      <w:r w:rsidR="00EB017F">
        <w:rPr>
          <w:szCs w:val="24"/>
        </w:rPr>
        <w:t>20</w:t>
      </w:r>
      <w:r w:rsidRPr="00EB1C38">
        <w:rPr>
          <w:szCs w:val="24"/>
        </w:rPr>
        <w:fldChar w:fldCharType="end"/>
      </w:r>
    </w:p>
    <w:p w:rsidR="00FF00E0" w:rsidRPr="00EB1C38" w:rsidRDefault="00952D74" w:rsidP="007467E0">
      <w:pPr>
        <w:keepNext/>
        <w:spacing w:before="120" w:after="120" w:line="320" w:lineRule="atLeast"/>
        <w:ind w:firstLine="360"/>
        <w:outlineLvl w:val="0"/>
        <w:rPr>
          <w:szCs w:val="24"/>
        </w:rPr>
      </w:pPr>
      <w:r w:rsidRPr="00EB1C38">
        <w:rPr>
          <w:bCs/>
          <w:szCs w:val="24"/>
        </w:rPr>
        <w:fldChar w:fldCharType="end"/>
      </w:r>
      <w:r w:rsidR="001A0373" w:rsidRPr="00EB1C38">
        <w:rPr>
          <w:szCs w:val="24"/>
        </w:rPr>
        <w:t xml:space="preserve"> </w:t>
      </w:r>
    </w:p>
    <w:p w:rsidR="00F23149" w:rsidRPr="00F23149" w:rsidRDefault="00F23149" w:rsidP="00FF00E0">
      <w:pPr>
        <w:pStyle w:val="Title"/>
        <w:spacing w:before="120" w:after="120" w:line="320" w:lineRule="atLeast"/>
      </w:pPr>
    </w:p>
    <w:p w:rsidR="005E5491" w:rsidRDefault="005E5491">
      <w:pPr>
        <w:sectPr w:rsidR="005E5491" w:rsidSect="004A4568">
          <w:footerReference w:type="default" r:id="rId12"/>
          <w:headerReference w:type="first" r:id="rId13"/>
          <w:footerReference w:type="first" r:id="rId14"/>
          <w:pgSz w:w="12240" w:h="15840" w:code="1"/>
          <w:pgMar w:top="1008" w:right="1008" w:bottom="1008" w:left="1008" w:header="432" w:footer="432" w:gutter="0"/>
          <w:pgNumType w:fmt="lowerRoman"/>
          <w:cols w:space="720"/>
          <w:docGrid w:linePitch="360"/>
        </w:sectPr>
      </w:pPr>
      <w:bookmarkStart w:id="112" w:name="_Toc335742332"/>
      <w:bookmarkStart w:id="113" w:name="_Toc336344082"/>
      <w:bookmarkStart w:id="114" w:name="_Toc336344199"/>
      <w:bookmarkStart w:id="115" w:name="_Toc336344257"/>
      <w:bookmarkStart w:id="116" w:name="_Toc336344752"/>
      <w:bookmarkStart w:id="117" w:name="_Toc336345019"/>
      <w:bookmarkStart w:id="118" w:name="_Toc336345683"/>
      <w:bookmarkStart w:id="119" w:name="_Toc336353852"/>
      <w:bookmarkStart w:id="120" w:name="_Toc336973936"/>
      <w:bookmarkStart w:id="121" w:name="_Toc337122723"/>
      <w:bookmarkStart w:id="122" w:name="_Toc337123818"/>
      <w:bookmarkStart w:id="123" w:name="_Toc337840010"/>
      <w:bookmarkStart w:id="124" w:name="_Toc174183414"/>
      <w:bookmarkStart w:id="125" w:name="_Toc174435826"/>
      <w:bookmarkStart w:id="126" w:name="_Toc175106853"/>
      <w:bookmarkStart w:id="127" w:name="_Toc179362229"/>
      <w:bookmarkStart w:id="128" w:name="_Toc281573442"/>
      <w:bookmarkEnd w:id="102"/>
      <w:bookmarkEnd w:id="103"/>
      <w:bookmarkEnd w:id="104"/>
      <w:bookmarkEnd w:id="105"/>
      <w:bookmarkEnd w:id="106"/>
      <w:bookmarkEnd w:id="112"/>
      <w:bookmarkEnd w:id="113"/>
      <w:bookmarkEnd w:id="114"/>
      <w:bookmarkEnd w:id="115"/>
      <w:bookmarkEnd w:id="116"/>
      <w:bookmarkEnd w:id="117"/>
      <w:bookmarkEnd w:id="118"/>
      <w:bookmarkEnd w:id="119"/>
      <w:bookmarkEnd w:id="120"/>
      <w:bookmarkEnd w:id="121"/>
      <w:bookmarkEnd w:id="122"/>
      <w:bookmarkEnd w:id="123"/>
    </w:p>
    <w:p w:rsidR="00C47264" w:rsidRPr="006C3E3B" w:rsidRDefault="00C47264" w:rsidP="007F6D34">
      <w:pPr>
        <w:pStyle w:val="Heading1"/>
        <w:spacing w:before="120" w:line="320" w:lineRule="atLeast"/>
      </w:pPr>
      <w:bookmarkStart w:id="129" w:name="_Toc370482414"/>
      <w:r w:rsidRPr="00D30AB9">
        <w:lastRenderedPageBreak/>
        <w:t>Collection</w:t>
      </w:r>
      <w:r w:rsidRPr="006C3E3B">
        <w:t xml:space="preserve"> of Information Employing Statistical Methods</w:t>
      </w:r>
      <w:bookmarkEnd w:id="129"/>
    </w:p>
    <w:p w:rsidR="00C47264" w:rsidRDefault="00C47264" w:rsidP="007F6D34">
      <w:pPr>
        <w:pStyle w:val="Heading2"/>
        <w:spacing w:before="120"/>
      </w:pPr>
      <w:bookmarkStart w:id="130" w:name="_Toc370482415"/>
      <w:r>
        <w:t xml:space="preserve">Respondent </w:t>
      </w:r>
      <w:r w:rsidRPr="00C6660A">
        <w:t>Universe</w:t>
      </w:r>
      <w:r>
        <w:t xml:space="preserve"> and Sampling</w:t>
      </w:r>
      <w:bookmarkEnd w:id="130"/>
    </w:p>
    <w:p w:rsidR="00C47264" w:rsidRDefault="00C47264" w:rsidP="007F6D34">
      <w:pPr>
        <w:pStyle w:val="BodyText"/>
      </w:pPr>
      <w:r w:rsidRPr="0036539E">
        <w:rPr>
          <w:rFonts w:eastAsia="Calibri"/>
        </w:rPr>
        <w:t xml:space="preserve">The </w:t>
      </w:r>
      <w:r>
        <w:rPr>
          <w:rFonts w:eastAsia="Calibri"/>
        </w:rPr>
        <w:t>target population for the 2012/14 Beginning Postsecondary Students Longitudinal Study (BPS:12/14)</w:t>
      </w:r>
      <w:r w:rsidRPr="0036539E">
        <w:rPr>
          <w:rFonts w:eastAsia="Calibri"/>
        </w:rPr>
        <w:t xml:space="preserve"> </w:t>
      </w:r>
      <w:r w:rsidR="00996338">
        <w:rPr>
          <w:rFonts w:eastAsia="Calibri"/>
        </w:rPr>
        <w:t>full-scale</w:t>
      </w:r>
      <w:r w:rsidRPr="0036539E">
        <w:rPr>
          <w:rFonts w:eastAsia="Calibri"/>
        </w:rPr>
        <w:t xml:space="preserve"> consist</w:t>
      </w:r>
      <w:r>
        <w:rPr>
          <w:rFonts w:eastAsia="Calibri"/>
        </w:rPr>
        <w:t>s</w:t>
      </w:r>
      <w:r w:rsidRPr="0036539E">
        <w:rPr>
          <w:rFonts w:eastAsia="Calibri"/>
        </w:rPr>
        <w:t xml:space="preserve"> of all students who began</w:t>
      </w:r>
      <w:r>
        <w:rPr>
          <w:rFonts w:eastAsia="Calibri"/>
        </w:rPr>
        <w:t xml:space="preserve"> </w:t>
      </w:r>
      <w:r w:rsidRPr="0036539E">
        <w:rPr>
          <w:rFonts w:eastAsia="Calibri"/>
        </w:rPr>
        <w:t>their postsecondary education fo</w:t>
      </w:r>
      <w:r>
        <w:rPr>
          <w:rFonts w:eastAsia="Calibri"/>
        </w:rPr>
        <w:t>r the first time during the 2011–12</w:t>
      </w:r>
      <w:r w:rsidRPr="0036539E">
        <w:rPr>
          <w:rFonts w:eastAsia="Calibri"/>
        </w:rPr>
        <w:t xml:space="preserve"> academic year at any Title</w:t>
      </w:r>
      <w:r>
        <w:rPr>
          <w:rFonts w:eastAsia="Calibri"/>
        </w:rPr>
        <w:t xml:space="preserve"> </w:t>
      </w:r>
      <w:r w:rsidRPr="0036539E">
        <w:rPr>
          <w:rFonts w:eastAsia="Calibri"/>
        </w:rPr>
        <w:t>IV-eligible postsecondary institution in the United States. The sample students</w:t>
      </w:r>
      <w:r>
        <w:rPr>
          <w:rFonts w:eastAsia="Calibri"/>
        </w:rPr>
        <w:t xml:space="preserve"> </w:t>
      </w:r>
      <w:r w:rsidRPr="0036539E">
        <w:rPr>
          <w:rFonts w:eastAsia="Calibri"/>
        </w:rPr>
        <w:t>were the first-time beginners (FTBs) from the 20</w:t>
      </w:r>
      <w:r>
        <w:rPr>
          <w:rFonts w:eastAsia="Calibri"/>
        </w:rPr>
        <w:t>11-12</w:t>
      </w:r>
      <w:r w:rsidRPr="0036539E">
        <w:rPr>
          <w:rFonts w:eastAsia="Calibri"/>
        </w:rPr>
        <w:t xml:space="preserve"> National Postsecondary Student Aid Study</w:t>
      </w:r>
      <w:r>
        <w:rPr>
          <w:rFonts w:eastAsia="Calibri"/>
        </w:rPr>
        <w:t xml:space="preserve"> </w:t>
      </w:r>
      <w:r w:rsidRPr="009B3106">
        <w:rPr>
          <w:rFonts w:eastAsia="Calibri"/>
        </w:rPr>
        <w:t>(NPSAS:12</w:t>
      </w:r>
      <w:r w:rsidRPr="0036539E">
        <w:rPr>
          <w:rFonts w:eastAsia="Calibri"/>
        </w:rPr>
        <w:t xml:space="preserve">) </w:t>
      </w:r>
      <w:r w:rsidR="00996338">
        <w:rPr>
          <w:rFonts w:eastAsia="Calibri"/>
        </w:rPr>
        <w:t>full-scale</w:t>
      </w:r>
      <w:r>
        <w:rPr>
          <w:rFonts w:eastAsia="Calibri"/>
        </w:rPr>
        <w:t xml:space="preserve">.  Because the students in the BPS:12/14 </w:t>
      </w:r>
      <w:r w:rsidR="00996338">
        <w:rPr>
          <w:rFonts w:eastAsia="Calibri"/>
        </w:rPr>
        <w:t>full-scale</w:t>
      </w:r>
      <w:r>
        <w:rPr>
          <w:rFonts w:eastAsia="Calibri"/>
        </w:rPr>
        <w:t xml:space="preserve"> sample come from the NPSAS:12 </w:t>
      </w:r>
      <w:r w:rsidR="00996338">
        <w:rPr>
          <w:rFonts w:eastAsia="Calibri"/>
        </w:rPr>
        <w:t>full-scale</w:t>
      </w:r>
      <w:r>
        <w:rPr>
          <w:rFonts w:eastAsia="Calibri"/>
        </w:rPr>
        <w:t xml:space="preserve"> sample, this section also describes the NPSAS:12 </w:t>
      </w:r>
      <w:r w:rsidR="00996338">
        <w:rPr>
          <w:rFonts w:eastAsia="Calibri"/>
        </w:rPr>
        <w:t>full-scale</w:t>
      </w:r>
      <w:r>
        <w:rPr>
          <w:rFonts w:eastAsia="Calibri"/>
        </w:rPr>
        <w:t xml:space="preserve"> sample design, which was a two-stage sample consisting of a sample of institutions at the first stage, and a sample of students from within sampled institutions at the second stage. The BPS:12/14 </w:t>
      </w:r>
      <w:r w:rsidR="00996338">
        <w:rPr>
          <w:rFonts w:eastAsia="Calibri"/>
        </w:rPr>
        <w:t>full-scale</w:t>
      </w:r>
      <w:r>
        <w:rPr>
          <w:rFonts w:eastAsia="Calibri"/>
        </w:rPr>
        <w:t xml:space="preserve"> sample is comprised of students from the NPSAS:12 </w:t>
      </w:r>
      <w:r w:rsidR="00996338">
        <w:rPr>
          <w:rFonts w:eastAsia="Calibri"/>
        </w:rPr>
        <w:t>full-scale</w:t>
      </w:r>
      <w:r>
        <w:rPr>
          <w:rFonts w:eastAsia="Calibri"/>
        </w:rPr>
        <w:t xml:space="preserve"> sample who were determined to be FTBs, or were potential FTBs, as indicated by the NPSAS institution. </w:t>
      </w:r>
    </w:p>
    <w:p w:rsidR="00C47264" w:rsidRDefault="00C47264" w:rsidP="007F6D34">
      <w:pPr>
        <w:pStyle w:val="Heading3"/>
        <w:spacing w:before="120"/>
      </w:pPr>
      <w:bookmarkStart w:id="131" w:name="_Toc370482416"/>
      <w:bookmarkStart w:id="132" w:name="_Toc317513748"/>
      <w:r>
        <w:t xml:space="preserve">NPSAS:12 </w:t>
      </w:r>
      <w:r w:rsidR="00996338">
        <w:t>Full-scale</w:t>
      </w:r>
      <w:r>
        <w:t xml:space="preserve"> Institution Universe and Sample</w:t>
      </w:r>
      <w:bookmarkEnd w:id="131"/>
      <w:r>
        <w:t xml:space="preserve"> </w:t>
      </w:r>
    </w:p>
    <w:bookmarkEnd w:id="132"/>
    <w:p w:rsidR="00C47264" w:rsidRDefault="00C47264" w:rsidP="007F6D34">
      <w:pPr>
        <w:pStyle w:val="BodyText"/>
      </w:pPr>
      <w:r>
        <w:t>To be eligible for NPSAS:12, students must have been enrolled in a NPSAS-eligible institution in any term or course of instruction at any time during the 2011–12 academic year. Institutions must have also met the following requirements:</w:t>
      </w:r>
    </w:p>
    <w:p w:rsidR="00C47264" w:rsidRDefault="00C47264" w:rsidP="00F978DE">
      <w:pPr>
        <w:pStyle w:val="bulletround"/>
        <w:tabs>
          <w:tab w:val="clear" w:pos="1080"/>
        </w:tabs>
        <w:spacing w:after="60"/>
        <w:ind w:left="1440"/>
      </w:pPr>
      <w:r>
        <w:t>offer an educational program designed for persons who have completed secondary education;</w:t>
      </w:r>
    </w:p>
    <w:p w:rsidR="00C47264" w:rsidRDefault="00C47264" w:rsidP="00F978DE">
      <w:pPr>
        <w:pStyle w:val="bulletround"/>
        <w:tabs>
          <w:tab w:val="clear" w:pos="1080"/>
        </w:tabs>
        <w:spacing w:after="60"/>
        <w:ind w:left="1440"/>
      </w:pPr>
      <w:r>
        <w:t>offer at least one academic, occupational, or vocational program of study lasting at least 3 months or 300 clock hours;</w:t>
      </w:r>
    </w:p>
    <w:p w:rsidR="00C47264" w:rsidRDefault="00C47264" w:rsidP="00F978DE">
      <w:pPr>
        <w:pStyle w:val="bulletround"/>
        <w:tabs>
          <w:tab w:val="clear" w:pos="1080"/>
        </w:tabs>
        <w:spacing w:after="60"/>
        <w:ind w:left="1440"/>
      </w:pPr>
      <w:r>
        <w:t>offer courses that were open to more than the employees or members of the company or group (e.g. union) that administers the institution;</w:t>
      </w:r>
    </w:p>
    <w:p w:rsidR="00C47264" w:rsidRDefault="00C47264" w:rsidP="00F978DE">
      <w:pPr>
        <w:pStyle w:val="bulletround"/>
        <w:tabs>
          <w:tab w:val="clear" w:pos="1080"/>
        </w:tabs>
        <w:spacing w:after="60"/>
        <w:ind w:left="1440"/>
      </w:pPr>
      <w:r>
        <w:t>be located in the 50 states or the District of Columbia;</w:t>
      </w:r>
    </w:p>
    <w:p w:rsidR="00C47264" w:rsidRDefault="00C47264" w:rsidP="00F978DE">
      <w:pPr>
        <w:pStyle w:val="bulletround"/>
        <w:tabs>
          <w:tab w:val="clear" w:pos="1080"/>
        </w:tabs>
        <w:spacing w:after="60"/>
        <w:ind w:left="1440"/>
      </w:pPr>
      <w:r>
        <w:t>not be a U.S. service academy institution; and</w:t>
      </w:r>
    </w:p>
    <w:p w:rsidR="00C47264" w:rsidRDefault="00C47264" w:rsidP="00F978DE">
      <w:pPr>
        <w:pStyle w:val="bulletround"/>
        <w:tabs>
          <w:tab w:val="clear" w:pos="1080"/>
        </w:tabs>
        <w:spacing w:after="60"/>
        <w:ind w:left="1440"/>
      </w:pPr>
      <w:r>
        <w:t>have signed the Title IV participation agreement with ED.</w:t>
      </w:r>
      <w:r>
        <w:rPr>
          <w:rStyle w:val="FootnoteReference"/>
        </w:rPr>
        <w:footnoteReference w:id="1"/>
      </w:r>
    </w:p>
    <w:p w:rsidR="00C47264" w:rsidRDefault="00C47264" w:rsidP="007F6D34">
      <w:pPr>
        <w:pStyle w:val="BodyText"/>
      </w:pPr>
      <w:r>
        <w:t>NPSAS excluded institutions providing only avocational, recreational, or remedial courses, or only in-house courses for their own employees or members. U.S. service academies were also excluded because of the academies’ unique funding/tuition base.</w:t>
      </w:r>
    </w:p>
    <w:p w:rsidR="00C47264" w:rsidRDefault="00C47264" w:rsidP="007F6D34">
      <w:pPr>
        <w:pStyle w:val="BodyText"/>
      </w:pPr>
      <w:bookmarkStart w:id="133" w:name="_Ref303837815"/>
      <w:r>
        <w:t>The initial institution sample</w:t>
      </w:r>
      <w:r w:rsidR="008075C1">
        <w:t>s</w:t>
      </w:r>
      <w:r>
        <w:t xml:space="preserve"> for the </w:t>
      </w:r>
      <w:r w:rsidRPr="00122CDB">
        <w:t>NPSAS</w:t>
      </w:r>
      <w:r>
        <w:t xml:space="preserve"> field test and </w:t>
      </w:r>
      <w:r w:rsidR="00996338">
        <w:t>full-scale</w:t>
      </w:r>
      <w:r>
        <w:t xml:space="preserve"> studies were selected simultaneously, prior to the </w:t>
      </w:r>
      <w:r w:rsidR="00996338">
        <w:t>full-scale</w:t>
      </w:r>
      <w:r>
        <w:t xml:space="preserve"> study, using sequential probability minimum replacement (PMR) sampling (Chromy 1979), which resembles stratified systematic sampling with probabilities proportional to a composite measure of size (Folsom, Potter, and Williams 1987). This is the same methodology that has been used since NPSAS:96. Institution measure of size was determined using annual enrollment data from the most recent IPEDS 12-Month Enrollment Component and first time beginner (FTB) </w:t>
      </w:r>
      <w:r w:rsidR="005F4579">
        <w:t xml:space="preserve">full-time </w:t>
      </w:r>
      <w:r>
        <w:t>enrollment data from the most recent IPEDS Fall Enrollment Component. Composite measure of size sampling was used to ensure that target sample sizes were achieved within institution and student sampling strata, while also achieving approximately equal student weights across institutions</w:t>
      </w:r>
      <w:r w:rsidRPr="00606261">
        <w:t xml:space="preserve">. The </w:t>
      </w:r>
      <w:r w:rsidRPr="00606261">
        <w:lastRenderedPageBreak/>
        <w:t xml:space="preserve">institution sampling frame for NPSAS:12 </w:t>
      </w:r>
      <w:r w:rsidR="00996338">
        <w:t>full-scale</w:t>
      </w:r>
      <w:r w:rsidRPr="00606261">
        <w:t xml:space="preserve"> was constructed using </w:t>
      </w:r>
      <w:r w:rsidRPr="00487A31">
        <w:t>the 2009 Integrated Postsecondary</w:t>
      </w:r>
      <w:r w:rsidRPr="00606261">
        <w:t xml:space="preserve"> Education Data System (IPEDS) header, Institution Characteristics (IC), Fall and 12-Month Enrollment, and Completions files. All eligible students from sampled institutions comprised the student sampling frame</w:t>
      </w:r>
      <w:r>
        <w:t>.</w:t>
      </w:r>
    </w:p>
    <w:p w:rsidR="00763F13" w:rsidRDefault="00C47264" w:rsidP="007F6D34">
      <w:pPr>
        <w:pStyle w:val="BodyText"/>
      </w:pPr>
      <w:r>
        <w:t xml:space="preserve">From the stratified frame, a total of 1,970 institutions </w:t>
      </w:r>
      <w:r w:rsidR="00757877">
        <w:t>were</w:t>
      </w:r>
      <w:r>
        <w:t xml:space="preserve"> selected to participate </w:t>
      </w:r>
      <w:r w:rsidR="00763F13">
        <w:t xml:space="preserve">in either </w:t>
      </w:r>
      <w:r>
        <w:t xml:space="preserve">the </w:t>
      </w:r>
      <w:r w:rsidR="005221AD">
        <w:t xml:space="preserve">field test </w:t>
      </w:r>
      <w:r>
        <w:t xml:space="preserve">or </w:t>
      </w:r>
      <w:r w:rsidR="00996338">
        <w:t>full-scale</w:t>
      </w:r>
      <w:r>
        <w:t xml:space="preserve"> study</w:t>
      </w:r>
      <w:r w:rsidR="005221AD">
        <w:t>.  U</w:t>
      </w:r>
      <w:r>
        <w:t>sing simple random sampling within institution strata</w:t>
      </w:r>
      <w:r w:rsidR="00AC4C9A">
        <w:t>,</w:t>
      </w:r>
      <w:r w:rsidR="005221AD">
        <w:t xml:space="preserve"> a subsample of 300 institutions was selected for </w:t>
      </w:r>
      <w:r w:rsidR="00AC4C9A">
        <w:t xml:space="preserve">the field test </w:t>
      </w:r>
      <w:r>
        <w:t>sample</w:t>
      </w:r>
      <w:r w:rsidR="005221AD">
        <w:t xml:space="preserve">, with the </w:t>
      </w:r>
      <w:r>
        <w:t>remaini</w:t>
      </w:r>
      <w:r w:rsidR="005221AD">
        <w:t xml:space="preserve">ng 1,670 institutions comprising </w:t>
      </w:r>
      <w:r>
        <w:t>the sample for the full-scale study</w:t>
      </w:r>
      <w:r w:rsidRPr="00C755C0">
        <w:t>. This sampling process eliminated the possibility that a</w:t>
      </w:r>
      <w:r>
        <w:t>n</w:t>
      </w:r>
      <w:r w:rsidRPr="00C755C0">
        <w:t xml:space="preserve"> institution </w:t>
      </w:r>
      <w:r>
        <w:t>would</w:t>
      </w:r>
      <w:r w:rsidRPr="00C755C0">
        <w:t xml:space="preserve"> be burdened with participation in both the </w:t>
      </w:r>
      <w:r w:rsidR="005221AD">
        <w:t xml:space="preserve">field test </w:t>
      </w:r>
      <w:r w:rsidRPr="00C755C0">
        <w:t>and full-scale samples</w:t>
      </w:r>
      <w:r>
        <w:t>, and</w:t>
      </w:r>
      <w:r w:rsidRPr="00C755C0">
        <w:t xml:space="preserve"> </w:t>
      </w:r>
      <w:r w:rsidR="005221AD">
        <w:t xml:space="preserve">ensured </w:t>
      </w:r>
      <w:r w:rsidRPr="00C755C0">
        <w:t xml:space="preserve">representativeness of the full-scale sample. </w:t>
      </w:r>
      <w:bookmarkEnd w:id="133"/>
    </w:p>
    <w:p w:rsidR="00C47264" w:rsidRPr="00B74E44" w:rsidRDefault="00C47264" w:rsidP="007F6D34">
      <w:pPr>
        <w:pStyle w:val="BodyText"/>
      </w:pPr>
      <w:r w:rsidRPr="00B74E44">
        <w:t>The institution strata</w:t>
      </w:r>
      <w:r w:rsidR="00E63DF5">
        <w:t xml:space="preserve"> </w:t>
      </w:r>
      <w:r w:rsidRPr="00B74E44">
        <w:t>used for the sampling design were based on institution level, control, and highest level of offering</w:t>
      </w:r>
      <w:r w:rsidR="00E63DF5">
        <w:t>, including</w:t>
      </w:r>
      <w:r w:rsidRPr="00B74E44">
        <w:t>:</w:t>
      </w:r>
    </w:p>
    <w:p w:rsidR="00C47264" w:rsidRPr="00B74E44" w:rsidRDefault="00C47264" w:rsidP="00F978DE">
      <w:pPr>
        <w:pStyle w:val="ListBullet"/>
        <w:numPr>
          <w:ilvl w:val="0"/>
          <w:numId w:val="12"/>
        </w:numPr>
        <w:spacing w:after="60"/>
      </w:pPr>
      <w:r w:rsidRPr="00B74E44">
        <w:t>public less-than-2-year,</w:t>
      </w:r>
    </w:p>
    <w:p w:rsidR="00C47264" w:rsidRPr="00B74E44" w:rsidRDefault="00C47264" w:rsidP="00F978DE">
      <w:pPr>
        <w:pStyle w:val="ListBullet"/>
        <w:numPr>
          <w:ilvl w:val="0"/>
          <w:numId w:val="12"/>
        </w:numPr>
        <w:spacing w:after="60"/>
      </w:pPr>
      <w:r w:rsidRPr="00B74E44">
        <w:t>public 2-year,</w:t>
      </w:r>
    </w:p>
    <w:p w:rsidR="00C47264" w:rsidRPr="00B74E44" w:rsidRDefault="00C47264" w:rsidP="00F978DE">
      <w:pPr>
        <w:pStyle w:val="ListBullet"/>
        <w:numPr>
          <w:ilvl w:val="0"/>
          <w:numId w:val="12"/>
        </w:numPr>
        <w:spacing w:after="60"/>
      </w:pPr>
      <w:r w:rsidRPr="00B74E44">
        <w:t>public 4-year non-doctorate-granting,</w:t>
      </w:r>
    </w:p>
    <w:p w:rsidR="00C47264" w:rsidRPr="00B74E44" w:rsidRDefault="00C47264" w:rsidP="00F978DE">
      <w:pPr>
        <w:pStyle w:val="ListBullet"/>
        <w:numPr>
          <w:ilvl w:val="0"/>
          <w:numId w:val="12"/>
        </w:numPr>
        <w:spacing w:after="60"/>
      </w:pPr>
      <w:r w:rsidRPr="00B74E44">
        <w:t>public 4-year doctorate-granting,</w:t>
      </w:r>
    </w:p>
    <w:p w:rsidR="00C47264" w:rsidRPr="00B74E44" w:rsidRDefault="00C47264" w:rsidP="00F978DE">
      <w:pPr>
        <w:pStyle w:val="ListBullet"/>
        <w:numPr>
          <w:ilvl w:val="0"/>
          <w:numId w:val="12"/>
        </w:numPr>
        <w:spacing w:after="60"/>
      </w:pPr>
      <w:r w:rsidRPr="00B74E44">
        <w:t>private nonprofit less-than-4-year,</w:t>
      </w:r>
    </w:p>
    <w:p w:rsidR="00C47264" w:rsidRPr="00B74E44" w:rsidRDefault="00C47264" w:rsidP="00F978DE">
      <w:pPr>
        <w:pStyle w:val="ListBullet"/>
        <w:numPr>
          <w:ilvl w:val="0"/>
          <w:numId w:val="12"/>
        </w:numPr>
        <w:spacing w:after="60"/>
      </w:pPr>
      <w:r w:rsidRPr="00B74E44">
        <w:t>private nonprofit 4-year non-doctorate-granting,</w:t>
      </w:r>
    </w:p>
    <w:p w:rsidR="00C47264" w:rsidRPr="00B74E44" w:rsidRDefault="00C47264" w:rsidP="00F978DE">
      <w:pPr>
        <w:pStyle w:val="ListBullet"/>
        <w:numPr>
          <w:ilvl w:val="0"/>
          <w:numId w:val="12"/>
        </w:numPr>
        <w:spacing w:after="60"/>
      </w:pPr>
      <w:r w:rsidRPr="00B74E44">
        <w:t>private nonprofit 4-year doctorate-granting,</w:t>
      </w:r>
    </w:p>
    <w:p w:rsidR="00C47264" w:rsidRPr="00B74E44" w:rsidRDefault="00C47264" w:rsidP="00F978DE">
      <w:pPr>
        <w:pStyle w:val="ListBullet"/>
        <w:numPr>
          <w:ilvl w:val="0"/>
          <w:numId w:val="12"/>
        </w:numPr>
        <w:spacing w:after="60"/>
      </w:pPr>
      <w:r w:rsidRPr="00B74E44">
        <w:t>private for-profit less-than-2-year,</w:t>
      </w:r>
    </w:p>
    <w:p w:rsidR="00C47264" w:rsidRPr="00B74E44" w:rsidRDefault="00C47264" w:rsidP="00F978DE">
      <w:pPr>
        <w:pStyle w:val="ListBullet"/>
        <w:numPr>
          <w:ilvl w:val="0"/>
          <w:numId w:val="12"/>
        </w:numPr>
        <w:spacing w:after="60"/>
      </w:pPr>
      <w:r w:rsidRPr="00B74E44">
        <w:t>private for-profit 2-year, and</w:t>
      </w:r>
    </w:p>
    <w:p w:rsidR="00C47264" w:rsidRPr="00B74E44" w:rsidRDefault="00C47264" w:rsidP="00F978DE">
      <w:pPr>
        <w:pStyle w:val="ListBullet"/>
        <w:numPr>
          <w:ilvl w:val="0"/>
          <w:numId w:val="12"/>
        </w:numPr>
        <w:spacing w:after="60"/>
      </w:pPr>
      <w:r w:rsidRPr="00B74E44">
        <w:t>private for-profit 4-year.</w:t>
      </w:r>
    </w:p>
    <w:p w:rsidR="00C47264" w:rsidRPr="00B74E44" w:rsidRDefault="00C47264" w:rsidP="007F6D34">
      <w:pPr>
        <w:pStyle w:val="BodyText"/>
      </w:pPr>
      <w:r w:rsidRPr="00B74E44">
        <w:t xml:space="preserve">Due to the growth of the for-profit sector, private for-profit 4-year and private for-profit 2-year institutions were separated into their own strata unlike in previous administrations of NPSAS. </w:t>
      </w:r>
    </w:p>
    <w:p w:rsidR="00E63DF5" w:rsidRDefault="00E63DF5" w:rsidP="007F6D34">
      <w:pPr>
        <w:pStyle w:val="BodyText"/>
      </w:pPr>
      <w:r>
        <w:t>In order to approximate proportional representation of institutions w</w:t>
      </w:r>
      <w:r w:rsidR="00C47264" w:rsidRPr="00B74E44">
        <w:t>ithin each institution stratum, additional implicit stratification for the full-scale was accomplished by sorting the sampling frame by the following classifications: (1) historically Black colleges and universities indicator; (2) Hispanic-serving institutions indicator</w:t>
      </w:r>
      <w:r w:rsidR="00244A15">
        <w:t>;</w:t>
      </w:r>
      <w:r w:rsidR="00C47264" w:rsidRPr="00B74E44">
        <w:t xml:space="preserve"> (3) Carnegie classifications of degree-granting postsecondary institutions; (4) 2-digit Classification of Instructional Programs (CIP) code</w:t>
      </w:r>
      <w:r w:rsidR="00C0067B">
        <w:t xml:space="preserve"> of the largest program</w:t>
      </w:r>
      <w:r w:rsidR="00C47264" w:rsidRPr="00B74E44">
        <w:t xml:space="preserve"> for less-than-2-year institutions; (5) the Office of Business Economics Region from the IPEDS header file (Bureau of Economic Analysis of the U.S. Department of Commerce Region); (6) state and system for states with large systems, e.g., the SUNY and CUNY systems in New York, the state and technical colleges in Georgia, and the California State University and University of California systems in California; and (7) the institution measure of size. </w:t>
      </w:r>
      <w:bookmarkStart w:id="134" w:name="_Ref303842930"/>
    </w:p>
    <w:p w:rsidR="00C47264" w:rsidRDefault="00C47264" w:rsidP="007F6D34">
      <w:pPr>
        <w:pStyle w:val="BodyText"/>
      </w:pPr>
      <w:r>
        <w:t>The institution sample was freshened in order to add newly eligible institutions to the sample.  The newly-available 2009–10 IPEDS IC header, 12-month and fall enrollment, and completions files were used to create an updated sampling frame of current NPSAS-eligible institutions. This frame was compared to the original frame and 387 new or newly eligible institutions we</w:t>
      </w:r>
      <w:r w:rsidR="00880B1A">
        <w:t>re identified for the freshened</w:t>
      </w:r>
      <w:r>
        <w:t xml:space="preserve"> sampling frame. </w:t>
      </w:r>
      <w:r w:rsidR="00880B1A">
        <w:t xml:space="preserve">A </w:t>
      </w:r>
      <w:r>
        <w:t xml:space="preserve">sample size of 20 was selected in order to produce similar probabilities of </w:t>
      </w:r>
      <w:r>
        <w:lastRenderedPageBreak/>
        <w:t>selection to the originally selected institutions within sector (stratum) in order to minimize unequal weights and subsequently variances.</w:t>
      </w:r>
    </w:p>
    <w:p w:rsidR="00C47264" w:rsidRDefault="00880B1A" w:rsidP="007F6D34">
      <w:pPr>
        <w:pStyle w:val="BodyText"/>
      </w:pPr>
      <w:r>
        <w:t xml:space="preserve">From the </w:t>
      </w:r>
      <w:r w:rsidR="00C47264">
        <w:t>1,690 institutions</w:t>
      </w:r>
      <w:r>
        <w:t xml:space="preserve"> selected for the NPSAS:12 full-scale data collection</w:t>
      </w:r>
      <w:r w:rsidR="00C47264">
        <w:t>, 100 percent met eligibility requirements; of those, approximately 88 percent (or 1,480 institutions) provided enrollment lists.</w:t>
      </w:r>
      <w:bookmarkEnd w:id="134"/>
    </w:p>
    <w:p w:rsidR="00C47264" w:rsidRDefault="00C47264" w:rsidP="007F6D34">
      <w:pPr>
        <w:pStyle w:val="Heading3"/>
        <w:spacing w:before="120"/>
      </w:pPr>
      <w:bookmarkStart w:id="135" w:name="_Toc317513749"/>
      <w:bookmarkStart w:id="136" w:name="_Toc370482417"/>
      <w:r>
        <w:t xml:space="preserve">NPSAS:12 </w:t>
      </w:r>
      <w:r w:rsidR="00996338">
        <w:t>Full-scale</w:t>
      </w:r>
      <w:r>
        <w:t xml:space="preserve"> </w:t>
      </w:r>
      <w:r w:rsidRPr="0020207E">
        <w:t>Student</w:t>
      </w:r>
      <w:r>
        <w:t xml:space="preserve"> Universe</w:t>
      </w:r>
      <w:bookmarkEnd w:id="135"/>
      <w:r>
        <w:t xml:space="preserve"> and Sample</w:t>
      </w:r>
      <w:bookmarkEnd w:id="136"/>
    </w:p>
    <w:p w:rsidR="00C47264" w:rsidRPr="003104C6" w:rsidRDefault="00C47264" w:rsidP="007F6D34">
      <w:pPr>
        <w:pStyle w:val="BodyText"/>
      </w:pPr>
      <w:r w:rsidRPr="00122CDB">
        <w:t>Student</w:t>
      </w:r>
      <w:r>
        <w:t xml:space="preserve">s eligible for the NPSAS:12 </w:t>
      </w:r>
      <w:r w:rsidR="00996338">
        <w:t>full-scale</w:t>
      </w:r>
      <w:r>
        <w:t xml:space="preserve"> were those who attended a NPSAS eligible institution during the 2011–12 academic year and who were</w:t>
      </w:r>
    </w:p>
    <w:p w:rsidR="00C47264" w:rsidRDefault="00C47264" w:rsidP="00F978DE">
      <w:pPr>
        <w:pStyle w:val="bulletround"/>
        <w:tabs>
          <w:tab w:val="clear" w:pos="1080"/>
        </w:tabs>
        <w:spacing w:after="60"/>
        <w:ind w:left="1440"/>
      </w:pPr>
      <w:r>
        <w:t xml:space="preserve">enrolled in </w:t>
      </w:r>
      <w:r w:rsidRPr="0084437D">
        <w:rPr>
          <w:i/>
        </w:rPr>
        <w:t>either</w:t>
      </w:r>
      <w:r>
        <w:t>: (a) an academic program; (b) at least one course for credit that could be applied toward fulfilling the requirements for an academic degree; (c) exclusively non-credit remedial coursework but determined by the institution to be eligible for Title IV aid; or (d) an occupational or vocational program that required at least 3 months or 300 clock hours of instruction to receive a degree, certificate, or other formal award;</w:t>
      </w:r>
    </w:p>
    <w:p w:rsidR="00C47264" w:rsidRDefault="00C47264" w:rsidP="00F978DE">
      <w:pPr>
        <w:pStyle w:val="bulletround"/>
        <w:tabs>
          <w:tab w:val="clear" w:pos="1080"/>
        </w:tabs>
        <w:spacing w:after="60"/>
        <w:ind w:left="1440"/>
      </w:pPr>
      <w:r>
        <w:t>not currently enrolled in high school; and</w:t>
      </w:r>
    </w:p>
    <w:p w:rsidR="00C47264" w:rsidRDefault="00C47264" w:rsidP="00F978DE">
      <w:pPr>
        <w:pStyle w:val="bulletround"/>
        <w:spacing w:after="60"/>
        <w:ind w:left="1440"/>
      </w:pPr>
      <w:r>
        <w:t>not solely enrolled in a General Educational Development (GED) or other high school completion program.</w:t>
      </w:r>
    </w:p>
    <w:p w:rsidR="00757877" w:rsidRDefault="00C47264" w:rsidP="007F6D34">
      <w:pPr>
        <w:pStyle w:val="BodyText"/>
      </w:pPr>
      <w:r w:rsidRPr="00606261">
        <w:t xml:space="preserve">The </w:t>
      </w:r>
      <w:r w:rsidR="00996338">
        <w:t>full-scale</w:t>
      </w:r>
      <w:r>
        <w:t xml:space="preserve"> </w:t>
      </w:r>
      <w:r w:rsidR="00C4659B">
        <w:t xml:space="preserve">student sampling frame was created from </w:t>
      </w:r>
      <w:r w:rsidRPr="00606261">
        <w:t xml:space="preserve">lists of students enrolled at </w:t>
      </w:r>
      <w:r w:rsidR="00C4659B">
        <w:t xml:space="preserve">NPSAS </w:t>
      </w:r>
      <w:r w:rsidRPr="00606261">
        <w:t>sampled institutions between July, 1 201</w:t>
      </w:r>
      <w:r>
        <w:t>1</w:t>
      </w:r>
      <w:r w:rsidRPr="00606261">
        <w:t xml:space="preserve"> and April 30, 201</w:t>
      </w:r>
      <w:r>
        <w:t>2</w:t>
      </w:r>
      <w:r w:rsidRPr="00606261">
        <w:t>.</w:t>
      </w:r>
      <w:r w:rsidR="00162410">
        <w:t xml:space="preserve">  While t</w:t>
      </w:r>
      <w:r w:rsidRPr="00FA3AA9">
        <w:t>he NPSAS:12 study year covers the time period between July 1, 2011 and June 30, 2012</w:t>
      </w:r>
      <w:r w:rsidR="00162410">
        <w:t xml:space="preserve"> </w:t>
      </w:r>
      <w:r w:rsidR="00162410" w:rsidRPr="00FA3AA9">
        <w:t>to coincide with the federal financial aid award year</w:t>
      </w:r>
      <w:r w:rsidR="00C4659B">
        <w:t>, t</w:t>
      </w:r>
      <w:r w:rsidR="00162410">
        <w:t xml:space="preserve">he abbreviated sampling period of July 1 to April 30 </w:t>
      </w:r>
      <w:r w:rsidRPr="00FA3AA9">
        <w:t>facilitate</w:t>
      </w:r>
      <w:r w:rsidR="00C4659B">
        <w:t>d</w:t>
      </w:r>
      <w:r w:rsidR="00162410">
        <w:t xml:space="preserve"> </w:t>
      </w:r>
      <w:r w:rsidRPr="00FA3AA9">
        <w:t>timely completion of data collection and data file preparation.</w:t>
      </w:r>
      <w:r w:rsidR="00162410">
        <w:t xml:space="preserve">  P</w:t>
      </w:r>
      <w:r w:rsidRPr="00FA3AA9">
        <w:t>revious cycles of NPSAS have shown that the terms beginning in May and June add little to enrollment and aid totals</w:t>
      </w:r>
      <w:r w:rsidR="00162410">
        <w:t>.</w:t>
      </w:r>
    </w:p>
    <w:p w:rsidR="00C47264" w:rsidRDefault="00C47264" w:rsidP="007F6D34">
      <w:pPr>
        <w:pStyle w:val="BodyText"/>
      </w:pPr>
      <w:r>
        <w:t>To create the student sampling frame, each participating institution was asked to submit a list of eligible students</w:t>
      </w:r>
      <w:r w:rsidR="00C4659B">
        <w:t xml:space="preserve"> with the following </w:t>
      </w:r>
      <w:r>
        <w:t xml:space="preserve">data </w:t>
      </w:r>
      <w:r w:rsidR="00C4659B">
        <w:t xml:space="preserve">provided </w:t>
      </w:r>
      <w:r>
        <w:t xml:space="preserve">for each </w:t>
      </w:r>
      <w:r w:rsidR="00C4659B">
        <w:t>listed student</w:t>
      </w:r>
      <w:r>
        <w:t xml:space="preserve">: </w:t>
      </w:r>
    </w:p>
    <w:p w:rsidR="00C47264" w:rsidRPr="00B74E44" w:rsidRDefault="00C47264" w:rsidP="00F978DE">
      <w:pPr>
        <w:pStyle w:val="bulletround"/>
        <w:spacing w:after="60"/>
        <w:ind w:left="1440"/>
      </w:pPr>
      <w:r w:rsidRPr="00B74E44">
        <w:t>name;</w:t>
      </w:r>
    </w:p>
    <w:p w:rsidR="00C47264" w:rsidRPr="00B74E44" w:rsidRDefault="00C47264" w:rsidP="00F978DE">
      <w:pPr>
        <w:pStyle w:val="bulletround"/>
        <w:spacing w:after="60"/>
        <w:ind w:left="1440"/>
      </w:pPr>
      <w:r w:rsidRPr="00B74E44">
        <w:t>student ID (if different than Social Security number);</w:t>
      </w:r>
    </w:p>
    <w:p w:rsidR="00C47264" w:rsidRPr="00B74E44" w:rsidRDefault="00C47264" w:rsidP="00F978DE">
      <w:pPr>
        <w:pStyle w:val="bulletround"/>
        <w:spacing w:after="60"/>
        <w:ind w:left="1440"/>
      </w:pPr>
      <w:r w:rsidRPr="00B74E44">
        <w:t xml:space="preserve">Social Security number; </w:t>
      </w:r>
    </w:p>
    <w:p w:rsidR="00C47264" w:rsidRPr="00B74E44" w:rsidRDefault="00C47264" w:rsidP="00F978DE">
      <w:pPr>
        <w:pStyle w:val="bulletround"/>
        <w:spacing w:after="60"/>
        <w:ind w:left="1440"/>
      </w:pPr>
      <w:r w:rsidRPr="00B74E44">
        <w:t>date of birth;</w:t>
      </w:r>
    </w:p>
    <w:p w:rsidR="00C47264" w:rsidRPr="00B74E44" w:rsidRDefault="00C47264" w:rsidP="00F978DE">
      <w:pPr>
        <w:pStyle w:val="bulletround"/>
        <w:spacing w:after="60"/>
        <w:ind w:left="1440"/>
      </w:pPr>
      <w:r w:rsidRPr="00B74E44">
        <w:t>date of high school graduation (month and year);</w:t>
      </w:r>
    </w:p>
    <w:p w:rsidR="00C47264" w:rsidRPr="00B74E44" w:rsidRDefault="00C47264" w:rsidP="00F978DE">
      <w:pPr>
        <w:pStyle w:val="bulletround"/>
        <w:spacing w:after="60"/>
        <w:ind w:left="1440"/>
      </w:pPr>
      <w:r w:rsidRPr="00B74E44">
        <w:t>degree level during the last term of enrollment (undergraduate, masters, doctoral-research/scholarship/other, doctoral-professional practice, or other graduate);</w:t>
      </w:r>
    </w:p>
    <w:p w:rsidR="00C47264" w:rsidRPr="00B74E44" w:rsidRDefault="00C47264" w:rsidP="00F978DE">
      <w:pPr>
        <w:pStyle w:val="bulletround"/>
        <w:spacing w:after="60"/>
        <w:ind w:left="1440"/>
      </w:pPr>
      <w:r w:rsidRPr="00B74E44">
        <w:t>class level if undergraduate (first, second, third, fourth, or fifth year or higher);</w:t>
      </w:r>
    </w:p>
    <w:p w:rsidR="00C47264" w:rsidRPr="00B74E44" w:rsidRDefault="00C47264" w:rsidP="00F978DE">
      <w:pPr>
        <w:pStyle w:val="bulletround"/>
        <w:tabs>
          <w:tab w:val="clear" w:pos="1080"/>
        </w:tabs>
        <w:spacing w:after="60"/>
        <w:ind w:left="1440"/>
      </w:pPr>
      <w:r w:rsidRPr="00B74E44">
        <w:t>undergraduate degree program;</w:t>
      </w:r>
    </w:p>
    <w:p w:rsidR="00C47264" w:rsidRPr="00B74E44" w:rsidRDefault="00C47264" w:rsidP="00F978DE">
      <w:pPr>
        <w:pStyle w:val="bulletround"/>
        <w:spacing w:after="60"/>
        <w:ind w:left="1440"/>
      </w:pPr>
      <w:r w:rsidRPr="00B74E44">
        <w:t>Classification of Instructional Program code or major;</w:t>
      </w:r>
    </w:p>
    <w:p w:rsidR="00C4659B" w:rsidRDefault="00C47264" w:rsidP="00F978DE">
      <w:pPr>
        <w:pStyle w:val="bulletround"/>
        <w:spacing w:after="60"/>
        <w:ind w:left="1440"/>
      </w:pPr>
      <w:r w:rsidRPr="00B74E44">
        <w:t>FTB status; and</w:t>
      </w:r>
    </w:p>
    <w:p w:rsidR="00C4659B" w:rsidRDefault="00C47264" w:rsidP="00F978DE">
      <w:pPr>
        <w:pStyle w:val="bulletround"/>
        <w:spacing w:after="60"/>
        <w:ind w:left="1440"/>
      </w:pPr>
      <w:r>
        <w:t>contact information</w:t>
      </w:r>
      <w:r w:rsidR="00C4659B">
        <w:t>.</w:t>
      </w:r>
    </w:p>
    <w:p w:rsidR="00C4659B" w:rsidRDefault="00C47264" w:rsidP="007F6D34">
      <w:pPr>
        <w:pStyle w:val="BodyText"/>
      </w:pPr>
      <w:r>
        <w:t xml:space="preserve">Requesting contact information for eligible students prior to sampling allowed for student interviewing </w:t>
      </w:r>
      <w:r w:rsidR="00400FF8">
        <w:t>to</w:t>
      </w:r>
      <w:r w:rsidR="00623C5E">
        <w:t xml:space="preserve"> </w:t>
      </w:r>
      <w:r w:rsidR="00400FF8">
        <w:t>begin</w:t>
      </w:r>
      <w:r>
        <w:t xml:space="preserve"> shortly after sample selection</w:t>
      </w:r>
      <w:r w:rsidR="00757877">
        <w:t>,</w:t>
      </w:r>
      <w:r>
        <w:t xml:space="preserve"> which </w:t>
      </w:r>
      <w:r w:rsidR="00C4659B">
        <w:t xml:space="preserve">facilitated </w:t>
      </w:r>
      <w:r>
        <w:t xml:space="preserve">management of the schedule for data collection, data processing, and file development. </w:t>
      </w:r>
      <w:r w:rsidR="00C4659B">
        <w:t xml:space="preserve"> </w:t>
      </w:r>
    </w:p>
    <w:p w:rsidR="00162410" w:rsidRDefault="00C47264" w:rsidP="00C4659B">
      <w:pPr>
        <w:pStyle w:val="BodyText"/>
      </w:pPr>
      <w:r w:rsidRPr="00B74E44">
        <w:lastRenderedPageBreak/>
        <w:t xml:space="preserve">The NPSAS:12 </w:t>
      </w:r>
      <w:r w:rsidR="00996338">
        <w:t>full-scale</w:t>
      </w:r>
      <w:r w:rsidRPr="00B74E44">
        <w:t xml:space="preserve"> sample</w:t>
      </w:r>
      <w:r w:rsidR="00C4659B">
        <w:t xml:space="preserve"> was randomly selected from the frame</w:t>
      </w:r>
      <w:r w:rsidR="00875B19">
        <w:t xml:space="preserve"> with s</w:t>
      </w:r>
      <w:r w:rsidR="00875B19" w:rsidRPr="00FA3AA9">
        <w:t xml:space="preserve">tudents sampled at fixed rates according to student education level and institution sampling strata. </w:t>
      </w:r>
      <w:r w:rsidR="00875B19">
        <w:t xml:space="preserve"> </w:t>
      </w:r>
      <w:r w:rsidR="00875B19" w:rsidRPr="00FA3AA9">
        <w:t>Sample yield was monitored and sampling rates were adjusted when necessary</w:t>
      </w:r>
      <w:r w:rsidR="00875B19">
        <w:t xml:space="preserve">.  The full-scale sample </w:t>
      </w:r>
      <w:r w:rsidR="00A7022F">
        <w:t xml:space="preserve">achieved a size of about </w:t>
      </w:r>
      <w:r w:rsidR="00C4659B">
        <w:t>12</w:t>
      </w:r>
      <w:r w:rsidR="00A7022F">
        <w:t>8,120</w:t>
      </w:r>
      <w:r w:rsidR="00C4659B">
        <w:t xml:space="preserve"> </w:t>
      </w:r>
      <w:r w:rsidRPr="00B74E44">
        <w:t>students</w:t>
      </w:r>
      <w:r w:rsidR="00377E60">
        <w:t>,</w:t>
      </w:r>
      <w:r w:rsidRPr="00B74E44">
        <w:t xml:space="preserve"> of which </w:t>
      </w:r>
      <w:r w:rsidR="00A7022F">
        <w:t xml:space="preserve">approximately </w:t>
      </w:r>
      <w:r w:rsidRPr="00B74E44">
        <w:t>5</w:t>
      </w:r>
      <w:r w:rsidR="00A7022F">
        <w:t>9,74</w:t>
      </w:r>
      <w:r w:rsidRPr="00B74E44">
        <w:t>0 were potential FTBs, 5</w:t>
      </w:r>
      <w:r w:rsidR="00A7022F">
        <w:t>1</w:t>
      </w:r>
      <w:r w:rsidRPr="00B74E44">
        <w:t>,</w:t>
      </w:r>
      <w:r w:rsidR="00A7022F">
        <w:t>0</w:t>
      </w:r>
      <w:r w:rsidRPr="00B74E44">
        <w:t>50 were other u</w:t>
      </w:r>
      <w:r w:rsidR="00A7022F">
        <w:t>ndergraduate students, and 17,3</w:t>
      </w:r>
      <w:r w:rsidR="009B522D">
        <w:t>3</w:t>
      </w:r>
      <w:r w:rsidR="00A7022F">
        <w:t xml:space="preserve">0 were graduate students.  The achieved sample size was higher than </w:t>
      </w:r>
      <w:r w:rsidR="00875B19">
        <w:t xml:space="preserve">originally </w:t>
      </w:r>
      <w:r w:rsidR="00A7022F">
        <w:t>targeted because institution participation rates were higher than estimated, sampling continued longer than scheduled, and a higher sample size was desired to help meet interview yield targets.</w:t>
      </w:r>
    </w:p>
    <w:p w:rsidR="00C47264" w:rsidRPr="00122CDB" w:rsidRDefault="00C47264" w:rsidP="007F6D34">
      <w:pPr>
        <w:pStyle w:val="Heading3"/>
        <w:spacing w:before="120"/>
      </w:pPr>
      <w:bookmarkStart w:id="137" w:name="_Toc370482418"/>
      <w:r>
        <w:t>Identification of FTBs</w:t>
      </w:r>
      <w:r w:rsidRPr="00122CDB">
        <w:t xml:space="preserve"> </w:t>
      </w:r>
      <w:r>
        <w:t>in</w:t>
      </w:r>
      <w:r w:rsidRPr="00122CDB">
        <w:t xml:space="preserve"> NPSAS</w:t>
      </w:r>
      <w:r>
        <w:t>:12</w:t>
      </w:r>
      <w:bookmarkEnd w:id="137"/>
    </w:p>
    <w:p w:rsidR="00C47264" w:rsidRDefault="00C92FE1" w:rsidP="007F6D34">
      <w:pPr>
        <w:pStyle w:val="BodyText"/>
      </w:pPr>
      <w:r>
        <w:t xml:space="preserve">Close </w:t>
      </w:r>
      <w:r w:rsidR="00C47264">
        <w:t>attention was paid to accurately identify FTBs in NPSAS to avoid unacceptably high rates of misclassification (e.g., false positives)</w:t>
      </w:r>
      <w:r w:rsidR="00C47264">
        <w:rPr>
          <w:rStyle w:val="FootnoteReference"/>
        </w:rPr>
        <w:footnoteReference w:id="2"/>
      </w:r>
      <w:r w:rsidR="00C47264">
        <w:t xml:space="preserve"> which, </w:t>
      </w:r>
      <w:r>
        <w:t>in prior BPS administrations</w:t>
      </w:r>
      <w:r w:rsidR="00C47264">
        <w:t xml:space="preserve">, </w:t>
      </w:r>
      <w:r>
        <w:t xml:space="preserve">have resulted </w:t>
      </w:r>
      <w:r w:rsidR="00C47264">
        <w:t>in (1) excessive cohort loss, (2) excessive cost to “replenish” the sample, and (3) an inefficient sample design (excessive oversampling of “potential” FTBs) to compensate for anticipated misclassification error</w:t>
      </w:r>
      <w:r w:rsidR="00A84C09">
        <w:t>s</w:t>
      </w:r>
      <w:r w:rsidR="00C47264">
        <w:t xml:space="preserve">. To address this concern, participating institutions were asked to provide additional information for all eligible students and matching to administrative databases </w:t>
      </w:r>
      <w:r>
        <w:t xml:space="preserve">was utilized to </w:t>
      </w:r>
      <w:r w:rsidRPr="00785330">
        <w:t>further reduce</w:t>
      </w:r>
      <w:r w:rsidR="00C47264" w:rsidRPr="00785330">
        <w:t xml:space="preserve"> false</w:t>
      </w:r>
      <w:r w:rsidR="00C47264">
        <w:t xml:space="preserve"> positives prior to sample selection.</w:t>
      </w:r>
    </w:p>
    <w:p w:rsidR="00C47264" w:rsidRDefault="00C47264" w:rsidP="007F6D34">
      <w:pPr>
        <w:pStyle w:val="BodyText"/>
      </w:pPr>
      <w:r>
        <w:t>Participating institutions were asked to provide the FTB status and high school graduation date for every listed student. High school graduation date was used to remove students from the frame who were co-enrolled in high school. FTB status, along with class and student level</w:t>
      </w:r>
      <w:r w:rsidR="00A84C09">
        <w:t>s</w:t>
      </w:r>
      <w:r>
        <w:t>, were used to exclude misclassified FTB students in their third year or higher and/or those who were not an undergraduate student. FTB status, along with date of birth, were used to identify students older than 18 to send for pre-sampling matching to administrative databases.</w:t>
      </w:r>
    </w:p>
    <w:p w:rsidR="00C47264" w:rsidRDefault="00C47264" w:rsidP="007F6D34">
      <w:pPr>
        <w:pStyle w:val="BodyText"/>
      </w:pPr>
      <w:r>
        <w:t>If the FTB indicator was not provided for a student on the lists, but the student was 18 years of age or younger and did not appear to be dually enrolled in high school, the student was sampled as an FTB. Otherwise, if the FTB indicator was not provided for a student on the list and the student was over the age of 18, then the student was sampled as an “other undergraduate”</w:t>
      </w:r>
      <w:r w:rsidR="00170478">
        <w:t xml:space="preserve"> (</w:t>
      </w:r>
      <w:r>
        <w:t>but</w:t>
      </w:r>
      <w:r w:rsidR="00170478">
        <w:t xml:space="preserve"> such students</w:t>
      </w:r>
      <w:r>
        <w:t xml:space="preserve"> would be included in the BPS cohort if identified during the student interview as an FTB</w:t>
      </w:r>
      <w:r w:rsidR="00170478">
        <w:t>)</w:t>
      </w:r>
      <w:r>
        <w:t>.</w:t>
      </w:r>
    </w:p>
    <w:p w:rsidR="00C47264" w:rsidRDefault="00C47264" w:rsidP="007F6D34">
      <w:pPr>
        <w:pStyle w:val="BodyText"/>
      </w:pPr>
      <w:r>
        <w:t xml:space="preserve">Prior to sampling, students over the age of 18 listed as potential FTBs were matched to NSLDS records to determine if any had a federal financial aid history pre-dating the NPSAS year (earlier than July 1, 2011). Since NSLDS maintains current records of all Title IV federal grant and loan funding, any student with disbursements from the prior year or earlier could be reliably excluded from the sampling frame of FTBs. Given that </w:t>
      </w:r>
      <w:r w:rsidR="00A84C09">
        <w:t xml:space="preserve">about </w:t>
      </w:r>
      <w:r>
        <w:t>60 percent of FTBs receive some form of Title IV aid in their first year, this matching process could not exclude all listed FTBs with prior enrollment, but significantly improved the accuracy of the list prior to sampling, yielding fewer false positives. After undergoing NSLDS matching, students over the age of 18 still listed as potential FTBs were matched to the National Student Clearinghouse (NSC) for further narrowing of potential FTBs based on evidence of earlier enrollment.</w:t>
      </w:r>
    </w:p>
    <w:p w:rsidR="00C47264" w:rsidRDefault="00C47264" w:rsidP="007F6D34">
      <w:pPr>
        <w:pStyle w:val="BodyText"/>
      </w:pPr>
      <w:r>
        <w:t xml:space="preserve">Matching to NSLDS identified about 20 percent of cases as false positives and matching to NSC identified about 7 percent of cases as false positives. In addition to NSLDS and NSC, a subset of potential FTBs on the student sampling frame was sent to CPS for matching to evaluate the benefit of the CPS match for the full-scale study. Of the 2,103,620 students sent, CPS identified about 17 percent as false </w:t>
      </w:r>
      <w:r w:rsidRPr="001A1FF9">
        <w:lastRenderedPageBreak/>
        <w:t>positives.</w:t>
      </w:r>
      <w:r w:rsidRPr="00786E95">
        <w:t xml:space="preserve"> </w:t>
      </w:r>
      <w:r>
        <w:t xml:space="preserve">Overall, matching to all sources identified about 27 percent of potential FTB students over the age of 18 as false positives, with many of the false positives identified by CPS also identified by NSLDS or NSC. The matching appeared most effective among public 2-year and private for-profit institutions. While public less-than 2-year and private nonprofit less-than-4-year institutions have a high percent of false positives, they represent a small percentage of the total sample. </w:t>
      </w:r>
    </w:p>
    <w:p w:rsidR="00C47264" w:rsidRPr="00AE7569" w:rsidRDefault="00C47264" w:rsidP="007F6D34">
      <w:pPr>
        <w:pStyle w:val="BodyText"/>
      </w:pPr>
      <w:r>
        <w:t>Since this pre-sampling matching was new to NPSAS:12, the FTB sample size was set high to ensure that a sufficient number of true FTBs would be interviewed. In addition, FTB selection rates were set taking into account the error rates observed in NPSAS:04 and BPS:04/06 within each sector</w:t>
      </w:r>
      <w:r w:rsidR="00C92FE1">
        <w:t>.  A</w:t>
      </w:r>
      <w:r>
        <w:t xml:space="preserve">dditional information on NPSAS:04 methodology is available in the study methodology report, publication number </w:t>
      </w:r>
      <w:r w:rsidRPr="00914080">
        <w:t>NCES 2006180</w:t>
      </w:r>
      <w:r>
        <w:t xml:space="preserve">, or BPS:04/06 methodology report, publication number </w:t>
      </w:r>
      <w:r w:rsidRPr="00914080">
        <w:t>NCES 2008184</w:t>
      </w:r>
      <w:r>
        <w:t>.</w:t>
      </w:r>
      <w:r w:rsidR="00C92FE1">
        <w:t xml:space="preserve">  </w:t>
      </w:r>
      <w:r>
        <w:t>These rates were adjusted to reflect the improvement in the accuracy of the frame from the NSLDS and NSC record matching. Sector-level FTB error rates from the field test were used to help determine the rates necessary for full-scale student sampling.</w:t>
      </w:r>
    </w:p>
    <w:p w:rsidR="00C47264" w:rsidRPr="00C82657" w:rsidRDefault="00C47264" w:rsidP="007F6D34">
      <w:pPr>
        <w:pStyle w:val="Heading3"/>
        <w:spacing w:before="120"/>
      </w:pPr>
      <w:bookmarkStart w:id="138" w:name="_Toc370482419"/>
      <w:bookmarkStart w:id="139" w:name="_Toc109714786"/>
      <w:r w:rsidRPr="00C82657">
        <w:t xml:space="preserve">BPS:12/14 </w:t>
      </w:r>
      <w:r w:rsidR="00996338" w:rsidRPr="00C82657">
        <w:t>Full-scale</w:t>
      </w:r>
      <w:r w:rsidRPr="00C82657">
        <w:t xml:space="preserve"> Sample</w:t>
      </w:r>
      <w:bookmarkEnd w:id="138"/>
    </w:p>
    <w:p w:rsidR="00C47264" w:rsidRPr="00C82657" w:rsidRDefault="00C47264" w:rsidP="007F6D34">
      <w:pPr>
        <w:pStyle w:val="BodyText"/>
      </w:pPr>
      <w:r w:rsidRPr="00C82657">
        <w:t xml:space="preserve">At the conclusion of the NPSAS:12 </w:t>
      </w:r>
      <w:r w:rsidR="00996338" w:rsidRPr="00C82657">
        <w:t>full-scale</w:t>
      </w:r>
      <w:r w:rsidRPr="00C82657">
        <w:t>, 30,076 students had been interviewed and confirmed to be FTBs, and all will be included in the BPS:12</w:t>
      </w:r>
      <w:r w:rsidR="00A84C09" w:rsidRPr="00C82657">
        <w:t>/</w:t>
      </w:r>
      <w:r w:rsidRPr="00C82657">
        <w:t xml:space="preserve">14 </w:t>
      </w:r>
      <w:r w:rsidR="00996338" w:rsidRPr="00C82657">
        <w:t>full-scale</w:t>
      </w:r>
      <w:r w:rsidRPr="00C82657">
        <w:t xml:space="preserve">.  In addition, the </w:t>
      </w:r>
      <w:r w:rsidR="00996338" w:rsidRPr="00C82657">
        <w:t>full-scale</w:t>
      </w:r>
      <w:r w:rsidR="00C82657" w:rsidRPr="00C82657">
        <w:t xml:space="preserve"> sample will include the 7,090</w:t>
      </w:r>
      <w:r w:rsidRPr="00C82657">
        <w:t xml:space="preserve"> students who did not respond to the NPSAS:12 </w:t>
      </w:r>
      <w:r w:rsidR="00996338" w:rsidRPr="00C82657">
        <w:t>full-scale</w:t>
      </w:r>
      <w:r w:rsidR="00A84C09" w:rsidRPr="00C82657">
        <w:t>,</w:t>
      </w:r>
      <w:r w:rsidRPr="00C82657">
        <w:t xml:space="preserve"> but were potential FTBs according to student records or institution lists.  The distribution of the BPS:12/14 </w:t>
      </w:r>
      <w:r w:rsidR="00996338" w:rsidRPr="00C82657">
        <w:t>full-scale</w:t>
      </w:r>
      <w:r w:rsidRPr="00C82657">
        <w:t xml:space="preserve"> sample is shown in table 1, by institution sector.</w:t>
      </w:r>
    </w:p>
    <w:p w:rsidR="00C47264" w:rsidRPr="00797556" w:rsidRDefault="00F57567" w:rsidP="00996338">
      <w:pPr>
        <w:pStyle w:val="TableTitle"/>
        <w:spacing w:before="60" w:afterLines="60" w:after="144" w:line="320" w:lineRule="atLeast"/>
        <w:ind w:left="994" w:hanging="994"/>
      </w:pPr>
      <w:bookmarkStart w:id="140" w:name="_Toc370482438"/>
      <w:r>
        <w:t>Table 1.</w:t>
      </w:r>
      <w:r>
        <w:tab/>
      </w:r>
      <w:r w:rsidR="00C47264">
        <w:t xml:space="preserve">BPS:12/14 Sample Size by </w:t>
      </w:r>
      <w:r w:rsidR="00C47264" w:rsidRPr="00797556">
        <w:t>inst</w:t>
      </w:r>
      <w:r w:rsidR="00C47264">
        <w:t>itution characteristics: 201</w:t>
      </w:r>
      <w:r w:rsidR="005B21B3">
        <w:t>2</w:t>
      </w:r>
      <w:bookmarkEnd w:id="140"/>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992"/>
        <w:gridCol w:w="1255"/>
        <w:gridCol w:w="2161"/>
        <w:gridCol w:w="1977"/>
        <w:gridCol w:w="2055"/>
      </w:tblGrid>
      <w:tr w:rsidR="00C82657" w:rsidRPr="00AD62EC" w:rsidTr="00311C49">
        <w:trPr>
          <w:trHeight w:val="285"/>
          <w:tblHeader/>
        </w:trPr>
        <w:tc>
          <w:tcPr>
            <w:tcW w:w="1433" w:type="pct"/>
            <w:vMerge w:val="restart"/>
            <w:tcBorders>
              <w:bottom w:val="single" w:sz="4" w:space="0" w:color="auto"/>
            </w:tcBorders>
            <w:noWrap/>
            <w:vAlign w:val="center"/>
            <w:hideMark/>
          </w:tcPr>
          <w:p w:rsidR="00726A2E" w:rsidRPr="00311C49" w:rsidRDefault="00726A2E" w:rsidP="00F978DE">
            <w:pPr>
              <w:pStyle w:val="Tableheading-LEFT"/>
              <w:spacing w:before="0" w:after="0"/>
              <w:rPr>
                <w:rFonts w:asciiTheme="minorBidi" w:hAnsiTheme="minorBidi" w:cstheme="minorBidi"/>
                <w:b/>
                <w:bCs/>
              </w:rPr>
            </w:pPr>
          </w:p>
          <w:p w:rsidR="00726A2E" w:rsidRPr="00311C49" w:rsidRDefault="00726A2E" w:rsidP="00F978DE">
            <w:pPr>
              <w:pStyle w:val="Tableheading-LEFT"/>
              <w:spacing w:before="0" w:after="0"/>
              <w:rPr>
                <w:rFonts w:asciiTheme="minorBidi" w:hAnsiTheme="minorBidi" w:cstheme="minorBidi"/>
                <w:b/>
                <w:bCs/>
              </w:rPr>
            </w:pPr>
          </w:p>
          <w:p w:rsidR="00726A2E" w:rsidRPr="00311C49" w:rsidRDefault="00726A2E" w:rsidP="00F978DE">
            <w:pPr>
              <w:pStyle w:val="Tableheading-LEFT"/>
              <w:spacing w:before="0" w:after="0"/>
              <w:rPr>
                <w:rFonts w:asciiTheme="minorBidi" w:hAnsiTheme="minorBidi" w:cstheme="minorBidi"/>
                <w:b/>
                <w:bCs/>
              </w:rPr>
            </w:pPr>
          </w:p>
          <w:p w:rsidR="00C82657" w:rsidRPr="00311C49" w:rsidRDefault="00C82657" w:rsidP="00F978DE">
            <w:pPr>
              <w:pStyle w:val="Tableheading-LEFT"/>
              <w:spacing w:before="0" w:after="0"/>
              <w:rPr>
                <w:rFonts w:asciiTheme="minorBidi" w:hAnsiTheme="minorBidi" w:cstheme="minorBidi"/>
                <w:b/>
                <w:bCs/>
              </w:rPr>
            </w:pPr>
            <w:r w:rsidRPr="00311C49">
              <w:rPr>
                <w:rFonts w:asciiTheme="minorBidi" w:hAnsiTheme="minorBidi" w:cstheme="minorBidi"/>
                <w:b/>
                <w:bCs/>
              </w:rPr>
              <w:t>Institution characteristics</w:t>
            </w:r>
          </w:p>
        </w:tc>
        <w:tc>
          <w:tcPr>
            <w:tcW w:w="601" w:type="pct"/>
          </w:tcPr>
          <w:p w:rsidR="00C82657" w:rsidRPr="00311C49" w:rsidRDefault="00C82657" w:rsidP="00F978DE">
            <w:pPr>
              <w:pStyle w:val="Tableheading-CENTER"/>
              <w:spacing w:before="0" w:after="0"/>
              <w:rPr>
                <w:rFonts w:asciiTheme="minorBidi" w:hAnsiTheme="minorBidi" w:cstheme="minorBidi"/>
                <w:b/>
                <w:bCs/>
              </w:rPr>
            </w:pPr>
          </w:p>
        </w:tc>
        <w:tc>
          <w:tcPr>
            <w:tcW w:w="2966" w:type="pct"/>
            <w:gridSpan w:val="3"/>
            <w:tcBorders>
              <w:top w:val="single" w:sz="12" w:space="0" w:color="auto"/>
              <w:bottom w:val="single" w:sz="4" w:space="0" w:color="auto"/>
            </w:tcBorders>
            <w:noWrap/>
            <w:vAlign w:val="bottom"/>
            <w:hideMark/>
          </w:tcPr>
          <w:p w:rsidR="00C82657" w:rsidRPr="00311C49" w:rsidRDefault="00C82657" w:rsidP="00F978DE">
            <w:pPr>
              <w:pStyle w:val="Tableheading-CENTER"/>
              <w:spacing w:before="0" w:after="0"/>
              <w:rPr>
                <w:rFonts w:asciiTheme="minorBidi" w:hAnsiTheme="minorBidi" w:cstheme="minorBidi"/>
                <w:b/>
                <w:bCs/>
              </w:rPr>
            </w:pPr>
            <w:r w:rsidRPr="00311C49">
              <w:rPr>
                <w:rFonts w:asciiTheme="minorBidi" w:hAnsiTheme="minorBidi" w:cstheme="minorBidi"/>
                <w:b/>
                <w:bCs/>
              </w:rPr>
              <w:t>Confirmed and Potential FTBs from the NPSAS:12 Full-scale</w:t>
            </w:r>
          </w:p>
        </w:tc>
      </w:tr>
      <w:tr w:rsidR="00C82657" w:rsidRPr="00AD62EC" w:rsidTr="00311C49">
        <w:trPr>
          <w:tblHeader/>
        </w:trPr>
        <w:tc>
          <w:tcPr>
            <w:tcW w:w="1433" w:type="pct"/>
            <w:vMerge/>
            <w:tcBorders>
              <w:bottom w:val="single" w:sz="4" w:space="0" w:color="auto"/>
            </w:tcBorders>
            <w:noWrap/>
            <w:vAlign w:val="bottom"/>
            <w:hideMark/>
          </w:tcPr>
          <w:p w:rsidR="00C82657" w:rsidRPr="00311C49" w:rsidRDefault="00C82657" w:rsidP="00F978DE">
            <w:pPr>
              <w:pStyle w:val="Tableheading-LEFT"/>
              <w:spacing w:before="0" w:after="0"/>
              <w:rPr>
                <w:rFonts w:asciiTheme="minorBidi" w:hAnsiTheme="minorBidi" w:cstheme="minorBidi"/>
                <w:b/>
                <w:bCs/>
              </w:rPr>
            </w:pPr>
          </w:p>
        </w:tc>
        <w:tc>
          <w:tcPr>
            <w:tcW w:w="601" w:type="pct"/>
            <w:tcBorders>
              <w:bottom w:val="single" w:sz="4" w:space="0" w:color="auto"/>
            </w:tcBorders>
            <w:noWrap/>
            <w:vAlign w:val="bottom"/>
            <w:hideMark/>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Total</w:t>
            </w:r>
          </w:p>
        </w:tc>
        <w:tc>
          <w:tcPr>
            <w:tcW w:w="1035" w:type="pct"/>
            <w:tcBorders>
              <w:top w:val="single" w:sz="4" w:space="0" w:color="auto"/>
              <w:bottom w:val="single" w:sz="4" w:space="0" w:color="auto"/>
            </w:tcBorders>
            <w:noWrap/>
            <w:vAlign w:val="bottom"/>
            <w:hideMark/>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NPSAS Interview Respondent</w:t>
            </w:r>
          </w:p>
        </w:tc>
        <w:tc>
          <w:tcPr>
            <w:tcW w:w="947" w:type="pct"/>
            <w:tcBorders>
              <w:top w:val="single" w:sz="4" w:space="0" w:color="auto"/>
              <w:bottom w:val="single" w:sz="4" w:space="0" w:color="auto"/>
            </w:tcBorders>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NPSAS Study Member Interview Nonrespondents</w:t>
            </w:r>
          </w:p>
        </w:tc>
        <w:tc>
          <w:tcPr>
            <w:tcW w:w="984" w:type="pct"/>
            <w:tcBorders>
              <w:top w:val="single" w:sz="4" w:space="0" w:color="auto"/>
              <w:bottom w:val="single" w:sz="4" w:space="0" w:color="auto"/>
            </w:tcBorders>
          </w:tcPr>
          <w:p w:rsidR="00C82657" w:rsidRPr="00311C49" w:rsidRDefault="00C82657" w:rsidP="00F978DE">
            <w:pPr>
              <w:pStyle w:val="Tablenumbers"/>
              <w:spacing w:before="0" w:after="0"/>
              <w:rPr>
                <w:rFonts w:asciiTheme="minorBidi" w:hAnsiTheme="minorBidi" w:cstheme="minorBidi"/>
                <w:b/>
                <w:bCs/>
              </w:rPr>
            </w:pPr>
            <w:r w:rsidRPr="00311C49">
              <w:rPr>
                <w:rFonts w:asciiTheme="minorBidi" w:hAnsiTheme="minorBidi" w:cstheme="minorBidi"/>
                <w:b/>
                <w:bCs/>
              </w:rPr>
              <w:t>NPSAS Non-Study Member Interview Nonrespondents</w:t>
            </w:r>
          </w:p>
        </w:tc>
      </w:tr>
      <w:tr w:rsidR="0063701C" w:rsidRPr="00AD62EC" w:rsidTr="004734D3">
        <w:tc>
          <w:tcPr>
            <w:tcW w:w="1433" w:type="pct"/>
            <w:noWrap/>
            <w:vAlign w:val="bottom"/>
            <w:hideMark/>
          </w:tcPr>
          <w:p w:rsidR="0063701C" w:rsidRPr="00384EC8" w:rsidRDefault="0063701C" w:rsidP="00F978DE">
            <w:pPr>
              <w:pStyle w:val="5ensptotal"/>
              <w:spacing w:before="0" w:after="0"/>
              <w:rPr>
                <w:rFonts w:asciiTheme="minorBidi" w:hAnsiTheme="minorBidi" w:cstheme="minorBidi"/>
              </w:rPr>
            </w:pPr>
            <w:r w:rsidRPr="00384EC8">
              <w:rPr>
                <w:rFonts w:asciiTheme="minorBidi" w:hAnsiTheme="minorBidi" w:cstheme="minorBidi"/>
              </w:rPr>
              <w:t>Total</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7,17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0,08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4,61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2,480</w:t>
            </w:r>
          </w:p>
        </w:tc>
      </w:tr>
      <w:tr w:rsidR="0063701C" w:rsidRPr="00AD62EC" w:rsidTr="004734D3">
        <w:trPr>
          <w:trHeight w:hRule="exact" w:val="73"/>
        </w:trPr>
        <w:tc>
          <w:tcPr>
            <w:tcW w:w="1433" w:type="pct"/>
            <w:noWrap/>
            <w:vAlign w:val="bottom"/>
            <w:hideMark/>
          </w:tcPr>
          <w:p w:rsidR="0063701C" w:rsidRPr="00384EC8" w:rsidRDefault="0063701C" w:rsidP="00F978DE">
            <w:pPr>
              <w:pStyle w:val="Tabletext"/>
              <w:spacing w:before="0" w:after="0"/>
              <w:rPr>
                <w:rFonts w:asciiTheme="minorBidi" w:hAnsiTheme="minorBidi" w:cstheme="minorBidi"/>
              </w:rPr>
            </w:pP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Tabletext"/>
              <w:spacing w:before="0" w:after="0"/>
              <w:rPr>
                <w:rFonts w:asciiTheme="minorBidi" w:hAnsiTheme="minorBidi" w:cstheme="minorBidi"/>
              </w:rPr>
            </w:pPr>
            <w:r w:rsidRPr="00384EC8">
              <w:rPr>
                <w:rFonts w:asciiTheme="minorBidi" w:hAnsiTheme="minorBidi" w:cstheme="minorBidi"/>
              </w:rPr>
              <w:t>Institution type</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2enspsubgroup1"/>
              <w:spacing w:before="0" w:after="0"/>
              <w:rPr>
                <w:rFonts w:asciiTheme="minorBidi" w:hAnsiTheme="minorBidi" w:cstheme="minorBidi"/>
              </w:rPr>
            </w:pPr>
            <w:r w:rsidRPr="00384EC8">
              <w:rPr>
                <w:rFonts w:asciiTheme="minorBidi" w:hAnsiTheme="minorBidi" w:cstheme="minorBidi"/>
              </w:rPr>
              <w:t>Public</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5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9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3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rsidTr="004734D3">
        <w:trPr>
          <w:trHeight w:val="423"/>
        </w:trPr>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1,4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9,08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29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1,05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9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70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p>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5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9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51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22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22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80</w:t>
            </w:r>
          </w:p>
        </w:tc>
      </w:tr>
      <w:tr w:rsidR="0063701C" w:rsidRPr="00AD62EC" w:rsidTr="004734D3">
        <w:tc>
          <w:tcPr>
            <w:tcW w:w="1433" w:type="pct"/>
            <w:noWrap/>
            <w:vAlign w:val="bottom"/>
            <w:hideMark/>
          </w:tcPr>
          <w:p w:rsidR="0063701C" w:rsidRPr="00384EC8" w:rsidRDefault="0063701C" w:rsidP="00F978DE">
            <w:pPr>
              <w:pStyle w:val="2enspsubgroup1"/>
              <w:spacing w:before="0" w:after="0"/>
              <w:rPr>
                <w:rFonts w:asciiTheme="minorBidi" w:hAnsiTheme="minorBidi" w:cstheme="minorBidi"/>
              </w:rPr>
            </w:pPr>
            <w:r w:rsidRPr="00384EC8">
              <w:rPr>
                <w:rFonts w:asciiTheme="minorBidi" w:hAnsiTheme="minorBidi" w:cstheme="minorBidi"/>
              </w:rPr>
              <w:t>Private nonprofit</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Less-than-4-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8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1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4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4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16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2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14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72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47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3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120</w:t>
            </w:r>
          </w:p>
        </w:tc>
      </w:tr>
      <w:tr w:rsidR="0063701C" w:rsidRPr="00AD62EC" w:rsidTr="004734D3">
        <w:tc>
          <w:tcPr>
            <w:tcW w:w="1433" w:type="pct"/>
            <w:noWrap/>
            <w:vAlign w:val="bottom"/>
            <w:hideMark/>
          </w:tcPr>
          <w:p w:rsidR="0063701C" w:rsidRPr="00384EC8" w:rsidRDefault="0063701C" w:rsidP="00F978DE">
            <w:pPr>
              <w:pStyle w:val="2enspsubgroup1"/>
              <w:spacing w:before="0" w:after="0"/>
              <w:rPr>
                <w:rFonts w:asciiTheme="minorBidi" w:hAnsiTheme="minorBidi" w:cstheme="minorBidi"/>
              </w:rPr>
            </w:pPr>
            <w:r w:rsidRPr="00384EC8">
              <w:rPr>
                <w:rFonts w:asciiTheme="minorBidi" w:hAnsiTheme="minorBidi" w:cstheme="minorBidi"/>
              </w:rPr>
              <w:t>Private for-profit</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p>
        </w:tc>
        <w:tc>
          <w:tcPr>
            <w:tcW w:w="947" w:type="pct"/>
            <w:vAlign w:val="bottom"/>
          </w:tcPr>
          <w:p w:rsidR="0063701C" w:rsidRPr="00384EC8" w:rsidRDefault="0063701C" w:rsidP="00F978DE">
            <w:pPr>
              <w:pStyle w:val="Tablenumbers"/>
              <w:spacing w:before="0" w:after="0"/>
              <w:rPr>
                <w:rFonts w:asciiTheme="minorBidi" w:hAnsiTheme="minorBidi" w:cstheme="minorBidi"/>
              </w:rPr>
            </w:pPr>
          </w:p>
        </w:tc>
        <w:tc>
          <w:tcPr>
            <w:tcW w:w="984" w:type="pct"/>
            <w:vAlign w:val="bottom"/>
          </w:tcPr>
          <w:p w:rsidR="0063701C" w:rsidRPr="00384EC8" w:rsidRDefault="0063701C" w:rsidP="00F978DE">
            <w:pPr>
              <w:pStyle w:val="Tablenumbers"/>
              <w:spacing w:before="0" w:after="0"/>
              <w:rPr>
                <w:rFonts w:asciiTheme="minorBidi" w:hAnsiTheme="minorBidi" w:cstheme="minorBidi"/>
              </w:rPr>
            </w:pP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6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1,20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38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5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3,53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2,62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71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200</w:t>
            </w:r>
          </w:p>
        </w:tc>
      </w:tr>
      <w:tr w:rsidR="0063701C" w:rsidRPr="00AD62EC" w:rsidTr="004734D3">
        <w:tc>
          <w:tcPr>
            <w:tcW w:w="1433" w:type="pct"/>
            <w:noWrap/>
            <w:vAlign w:val="bottom"/>
            <w:hideMark/>
          </w:tcPr>
          <w:p w:rsidR="0063701C" w:rsidRPr="00384EC8" w:rsidRDefault="0063701C" w:rsidP="00F978DE">
            <w:pPr>
              <w:pStyle w:val="4enspsubgroup2"/>
              <w:spacing w:before="0" w:after="0"/>
              <w:rPr>
                <w:rFonts w:asciiTheme="minorBidi" w:hAnsiTheme="minorBidi" w:cstheme="minorBidi"/>
              </w:rPr>
            </w:pPr>
            <w:r w:rsidRPr="00384EC8">
              <w:rPr>
                <w:rFonts w:asciiTheme="minorBidi" w:hAnsiTheme="minorBidi" w:cstheme="minorBidi"/>
              </w:rPr>
              <w:t>4-year</w:t>
            </w:r>
          </w:p>
        </w:tc>
        <w:tc>
          <w:tcPr>
            <w:tcW w:w="601"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9,370</w:t>
            </w:r>
          </w:p>
        </w:tc>
        <w:tc>
          <w:tcPr>
            <w:tcW w:w="1035" w:type="pct"/>
            <w:noWrap/>
            <w:vAlign w:val="bottom"/>
            <w:hideMark/>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color w:val="000000"/>
              </w:rPr>
              <w:t>7,110</w:t>
            </w:r>
          </w:p>
        </w:tc>
        <w:tc>
          <w:tcPr>
            <w:tcW w:w="947" w:type="pct"/>
            <w:vAlign w:val="bottom"/>
          </w:tcPr>
          <w:p w:rsidR="0063701C" w:rsidRPr="00384EC8" w:rsidRDefault="0063701C" w:rsidP="00F978DE">
            <w:pPr>
              <w:pStyle w:val="Tablenumbers"/>
              <w:spacing w:before="0" w:after="0"/>
              <w:rPr>
                <w:rFonts w:asciiTheme="minorBidi" w:hAnsiTheme="minorBidi" w:cstheme="minorBidi"/>
                <w:color w:val="000000"/>
              </w:rPr>
            </w:pPr>
            <w:r w:rsidRPr="00384EC8">
              <w:rPr>
                <w:rFonts w:asciiTheme="minorBidi" w:hAnsiTheme="minorBidi" w:cstheme="minorBidi"/>
                <w:color w:val="000000"/>
              </w:rPr>
              <w:t>1,550</w:t>
            </w:r>
          </w:p>
        </w:tc>
        <w:tc>
          <w:tcPr>
            <w:tcW w:w="984" w:type="pct"/>
            <w:vAlign w:val="bottom"/>
          </w:tcPr>
          <w:p w:rsidR="0063701C" w:rsidRPr="00384EC8" w:rsidRDefault="0063701C" w:rsidP="00F978DE">
            <w:pPr>
              <w:pStyle w:val="Tablenumbers"/>
              <w:spacing w:before="0" w:after="0"/>
              <w:rPr>
                <w:rFonts w:asciiTheme="minorBidi" w:hAnsiTheme="minorBidi" w:cstheme="minorBidi"/>
              </w:rPr>
            </w:pPr>
            <w:r w:rsidRPr="00384EC8">
              <w:rPr>
                <w:rFonts w:asciiTheme="minorBidi" w:hAnsiTheme="minorBidi" w:cstheme="minorBidi"/>
              </w:rPr>
              <w:t>700</w:t>
            </w:r>
          </w:p>
        </w:tc>
      </w:tr>
    </w:tbl>
    <w:p w:rsidR="00C47264" w:rsidRPr="00384EC8" w:rsidRDefault="00C47264" w:rsidP="005600F7">
      <w:pPr>
        <w:rPr>
          <w:rFonts w:asciiTheme="minorBidi" w:hAnsiTheme="minorBidi" w:cstheme="minorBidi"/>
          <w:sz w:val="18"/>
          <w:szCs w:val="18"/>
        </w:rPr>
      </w:pPr>
      <w:r w:rsidRPr="00384EC8">
        <w:rPr>
          <w:rFonts w:asciiTheme="minorBidi" w:hAnsiTheme="minorBidi" w:cstheme="minorBidi"/>
          <w:sz w:val="18"/>
          <w:szCs w:val="18"/>
        </w:rPr>
        <w:t>NOTE: Detail may not sum to totals because of rounding.</w:t>
      </w:r>
      <w:r w:rsidR="005600F7" w:rsidRPr="00384EC8">
        <w:rPr>
          <w:rFonts w:asciiTheme="minorBidi" w:hAnsiTheme="minorBidi" w:cstheme="minorBidi"/>
          <w:sz w:val="18"/>
          <w:szCs w:val="18"/>
        </w:rPr>
        <w:t xml:space="preserve">  Potential FTB’s are those NPSAS:12 non-respondents who appeared to be FTB’s in NPSAS:12 student records data. Non study members are those NPSAS:12 sample members who, across all data sources, did not have sufficient data to support the analytic objectives of the study.</w:t>
      </w:r>
    </w:p>
    <w:p w:rsidR="00C47264" w:rsidRPr="00384EC8" w:rsidRDefault="00C47264" w:rsidP="007F6D34">
      <w:pPr>
        <w:pStyle w:val="BodyText"/>
        <w:spacing w:before="0" w:after="0" w:line="240" w:lineRule="auto"/>
        <w:ind w:firstLine="0"/>
        <w:rPr>
          <w:rFonts w:asciiTheme="minorBidi" w:hAnsiTheme="minorBidi" w:cstheme="minorBidi"/>
          <w:sz w:val="18"/>
          <w:szCs w:val="18"/>
        </w:rPr>
      </w:pPr>
      <w:r w:rsidRPr="00384EC8">
        <w:rPr>
          <w:rFonts w:asciiTheme="minorBidi" w:hAnsiTheme="minorBidi" w:cstheme="minorBidi"/>
          <w:sz w:val="18"/>
          <w:szCs w:val="18"/>
        </w:rPr>
        <w:t xml:space="preserve">SOURCE: U.S. Department of Education, National Center for Education Statistics, 2011–12 National Postsecondary Student Aid Study (NPSAS:12) </w:t>
      </w:r>
      <w:bookmarkEnd w:id="139"/>
      <w:r w:rsidR="00996338" w:rsidRPr="00384EC8">
        <w:rPr>
          <w:rFonts w:asciiTheme="minorBidi" w:hAnsiTheme="minorBidi" w:cstheme="minorBidi"/>
          <w:sz w:val="18"/>
          <w:szCs w:val="18"/>
        </w:rPr>
        <w:t>Full-scale</w:t>
      </w:r>
    </w:p>
    <w:p w:rsidR="003B42B8" w:rsidRPr="00C21A71" w:rsidRDefault="003B42B8" w:rsidP="00C21A71">
      <w:pPr>
        <w:keepNext/>
        <w:tabs>
          <w:tab w:val="left" w:pos="1080"/>
        </w:tabs>
        <w:overflowPunct w:val="0"/>
        <w:autoSpaceDE w:val="0"/>
        <w:autoSpaceDN w:val="0"/>
        <w:adjustRightInd w:val="0"/>
        <w:spacing w:before="120" w:after="120" w:line="320" w:lineRule="atLeast"/>
        <w:textAlignment w:val="baseline"/>
        <w:outlineLvl w:val="1"/>
        <w:rPr>
          <w:rFonts w:ascii="Arial" w:hAnsi="Arial"/>
          <w:b/>
          <w:bCs/>
          <w:iCs/>
          <w:vanish/>
          <w:szCs w:val="28"/>
        </w:rPr>
      </w:pPr>
      <w:bookmarkStart w:id="141" w:name="_Toc368034981"/>
      <w:bookmarkStart w:id="142" w:name="_Toc368044031"/>
      <w:bookmarkStart w:id="143" w:name="_Toc335742333"/>
      <w:bookmarkStart w:id="144" w:name="_Toc336344083"/>
      <w:bookmarkStart w:id="145" w:name="_Toc336344200"/>
      <w:bookmarkStart w:id="146" w:name="_Toc336344258"/>
      <w:bookmarkStart w:id="147" w:name="_Toc336344753"/>
      <w:bookmarkStart w:id="148" w:name="_Toc336345020"/>
      <w:bookmarkStart w:id="149" w:name="_Toc336345684"/>
      <w:bookmarkStart w:id="150" w:name="_Toc336353853"/>
      <w:bookmarkStart w:id="151" w:name="_Toc336973937"/>
      <w:bookmarkStart w:id="152" w:name="_Toc337122724"/>
      <w:bookmarkStart w:id="153" w:name="_Toc337123819"/>
      <w:bookmarkStart w:id="154" w:name="_Toc337840011"/>
      <w:bookmarkStart w:id="155" w:name="_Toc368034982"/>
      <w:bookmarkStart w:id="156" w:name="_Toc368044032"/>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rsidR="007B04C4" w:rsidRPr="00CD383F" w:rsidRDefault="007B04C4" w:rsidP="007F6D34">
      <w:pPr>
        <w:pStyle w:val="Heading2"/>
        <w:spacing w:before="120"/>
      </w:pPr>
      <w:bookmarkStart w:id="157" w:name="_Toc370482420"/>
      <w:r w:rsidRPr="00CD383F">
        <w:t>Procedures for the Collection of Information</w:t>
      </w:r>
      <w:bookmarkEnd w:id="157"/>
    </w:p>
    <w:p w:rsidR="00AE72DE" w:rsidRPr="00CD383F" w:rsidRDefault="00AE72DE" w:rsidP="007F6D34">
      <w:pPr>
        <w:pStyle w:val="Heading3"/>
        <w:spacing w:before="120"/>
      </w:pPr>
      <w:bookmarkStart w:id="158" w:name="_Toc370482421"/>
      <w:r w:rsidRPr="00CD383F">
        <w:t>Statistical methodology for stratification and sample selection</w:t>
      </w:r>
      <w:bookmarkEnd w:id="158"/>
    </w:p>
    <w:p w:rsidR="00AE72DE" w:rsidRDefault="00AE72DE" w:rsidP="007F6D34">
      <w:pPr>
        <w:pStyle w:val="BodyText"/>
      </w:pPr>
      <w:r w:rsidRPr="00CD383F">
        <w:t xml:space="preserve">The BPS:12/14 </w:t>
      </w:r>
      <w:r w:rsidR="00996338" w:rsidRPr="00CD383F">
        <w:t>full-scale</w:t>
      </w:r>
      <w:r w:rsidRPr="00CD383F">
        <w:t xml:space="preserve"> sample will consist of all interviewed and confirmed FTBs from the NPSAS:12 </w:t>
      </w:r>
      <w:r w:rsidR="00996338" w:rsidRPr="00CD383F">
        <w:t>full-scale</w:t>
      </w:r>
      <w:r w:rsidRPr="00CD383F">
        <w:t xml:space="preserve"> and  a subsample of  potential FTBs who did not respond to the NPSAS:12 </w:t>
      </w:r>
      <w:r w:rsidR="00996338" w:rsidRPr="00CD383F">
        <w:t>full-scale</w:t>
      </w:r>
      <w:r w:rsidRPr="00CD383F">
        <w:t>.</w:t>
      </w:r>
      <w:r w:rsidR="00A84C09" w:rsidRPr="00CD383F">
        <w:t xml:space="preserve"> </w:t>
      </w:r>
      <w:r w:rsidRPr="00CD383F">
        <w:t xml:space="preserve">The sample size of </w:t>
      </w:r>
      <w:r w:rsidR="003D6BA3" w:rsidRPr="00CD383F">
        <w:t>7,090</w:t>
      </w:r>
      <w:r w:rsidRPr="00CD383F">
        <w:t xml:space="preserve"> for the subsample was determined by estimating the impact on the unequal weighting effect due to subsampling and identifying the sample size that minimized this effect subject to available resources.  The institution and student sampling strata used in the NPSAS:12 </w:t>
      </w:r>
      <w:r w:rsidR="00996338" w:rsidRPr="00CD383F">
        <w:t>full-scale</w:t>
      </w:r>
      <w:r w:rsidRPr="00CD383F">
        <w:t xml:space="preserve"> will be retained for use in analysis.</w:t>
      </w:r>
      <w:r w:rsidR="003D6BA3" w:rsidRPr="00CD383F">
        <w:t xml:space="preserve">  The subsample of potential FTBs will be selected using stratified random sampling where the strata are defined by cross-classifying institution type and nonrespondent classification (study member or non-study member).</w:t>
      </w:r>
    </w:p>
    <w:p w:rsidR="00AE72DE" w:rsidRDefault="00AE72DE" w:rsidP="007F6D34">
      <w:pPr>
        <w:pStyle w:val="Heading3"/>
        <w:spacing w:before="120"/>
      </w:pPr>
      <w:bookmarkStart w:id="159" w:name="_Toc370482422"/>
      <w:r>
        <w:t>Estimation procedure</w:t>
      </w:r>
      <w:bookmarkEnd w:id="159"/>
    </w:p>
    <w:p w:rsidR="00AE72DE" w:rsidRDefault="00AE72DE" w:rsidP="007F6D34">
      <w:pPr>
        <w:pStyle w:val="BodyText"/>
      </w:pPr>
      <w:r w:rsidRPr="007B04C4">
        <w:t xml:space="preserve">The students in the BPS:12/14 </w:t>
      </w:r>
      <w:r w:rsidR="00996338">
        <w:t>full-scale</w:t>
      </w:r>
      <w:r w:rsidRPr="007B04C4">
        <w:t xml:space="preserve"> were also in the NPSAS:12 </w:t>
      </w:r>
      <w:r w:rsidR="00996338">
        <w:t>full-scale</w:t>
      </w:r>
      <w:r w:rsidRPr="007B04C4">
        <w:t xml:space="preserve">. Because the NPSAS:12 </w:t>
      </w:r>
      <w:r w:rsidR="00996338">
        <w:t>full-scale</w:t>
      </w:r>
      <w:r w:rsidRPr="007B04C4">
        <w:t xml:space="preserve"> was a probability sample, sampling weights (which are the inverse of the selection probability) are available for each of the students in the NPSAS:12 </w:t>
      </w:r>
      <w:r w:rsidR="00996338">
        <w:t>full-scale</w:t>
      </w:r>
      <w:r w:rsidRPr="007B04C4">
        <w:t xml:space="preserve"> and BPS:12/14 </w:t>
      </w:r>
      <w:r w:rsidR="00996338">
        <w:t>full-scale</w:t>
      </w:r>
      <w:r w:rsidRPr="007B04C4">
        <w:t>. These base weights</w:t>
      </w:r>
      <w:r>
        <w:t>, suitably adjusted for subsampling of NPSAS non-interview respondents,</w:t>
      </w:r>
      <w:r w:rsidRPr="007B04C4">
        <w:t xml:space="preserve"> can be used in </w:t>
      </w:r>
      <w:r>
        <w:t>analyse</w:t>
      </w:r>
      <w:r w:rsidRPr="007B04C4">
        <w:t xml:space="preserve">s of the results of the </w:t>
      </w:r>
      <w:r w:rsidR="00996338">
        <w:t>full-scale</w:t>
      </w:r>
      <w:r w:rsidRPr="007B04C4">
        <w:t xml:space="preserve"> experiment. In addition, </w:t>
      </w:r>
      <w:r w:rsidR="00BF32AA">
        <w:t>non-</w:t>
      </w:r>
      <w:r w:rsidRPr="007B04C4">
        <w:t xml:space="preserve">response weight adjustments </w:t>
      </w:r>
      <w:r w:rsidR="00BF32AA">
        <w:t xml:space="preserve">and post-stratification adjustments </w:t>
      </w:r>
      <w:r w:rsidRPr="007B04C4">
        <w:t xml:space="preserve">will be applied to these base weights, and the </w:t>
      </w:r>
      <w:r w:rsidR="00BF32AA">
        <w:t xml:space="preserve">fully </w:t>
      </w:r>
      <w:r w:rsidRPr="007B04C4">
        <w:t xml:space="preserve">adjusted weights used in the analysis of BPS:12/14 </w:t>
      </w:r>
      <w:r w:rsidR="00996338">
        <w:t>full-scale</w:t>
      </w:r>
      <w:r w:rsidRPr="007B04C4">
        <w:t xml:space="preserve"> interview data.</w:t>
      </w:r>
    </w:p>
    <w:p w:rsidR="00AE72DE" w:rsidRDefault="00AE72DE" w:rsidP="007F6D34">
      <w:pPr>
        <w:pStyle w:val="Heading3"/>
        <w:spacing w:before="120"/>
      </w:pPr>
      <w:bookmarkStart w:id="160" w:name="_Toc370482423"/>
      <w:r>
        <w:t>Degree of accuracy needed for the purpose described in the justification</w:t>
      </w:r>
      <w:bookmarkEnd w:id="160"/>
    </w:p>
    <w:p w:rsidR="00AE72DE" w:rsidRDefault="00AE72DE" w:rsidP="007F6D34">
      <w:pPr>
        <w:pStyle w:val="BodyText"/>
      </w:pPr>
      <w:r w:rsidRPr="00F63963">
        <w:t xml:space="preserve">The sample will include interviewed FTBs from the NPSAS:12 </w:t>
      </w:r>
      <w:r w:rsidR="00996338">
        <w:t>full-scale</w:t>
      </w:r>
      <w:r w:rsidRPr="00F63963">
        <w:t xml:space="preserve"> and </w:t>
      </w:r>
      <w:r>
        <w:t xml:space="preserve">interview </w:t>
      </w:r>
      <w:r w:rsidRPr="00F63963">
        <w:t>non</w:t>
      </w:r>
      <w:r>
        <w:t>respondents who were potential</w:t>
      </w:r>
      <w:r w:rsidRPr="00F63963">
        <w:t xml:space="preserve"> FTBs. </w:t>
      </w:r>
      <w:r>
        <w:t xml:space="preserve">Estimates of the overall unequal weighting effect due to subsampling indicate that the variance of overall estimates will increase by a factor of four under the proposed subsampling plan relative to the situation where no subsampling is performed and all interview nonrespondents are included in the BPS </w:t>
      </w:r>
      <w:r w:rsidR="00996338">
        <w:t>full-scale</w:t>
      </w:r>
      <w:r>
        <w:t xml:space="preserve">. The proposed subsample minimizes the overall impact on variance subject to resource considerations. </w:t>
      </w:r>
    </w:p>
    <w:p w:rsidR="00AE72DE" w:rsidRDefault="00AE72DE" w:rsidP="007F6D34">
      <w:pPr>
        <w:pStyle w:val="Heading3"/>
        <w:spacing w:before="120"/>
      </w:pPr>
      <w:bookmarkStart w:id="161" w:name="_Toc370482424"/>
      <w:r>
        <w:t>Unusual problems requiring specialized sample procedures</w:t>
      </w:r>
      <w:bookmarkEnd w:id="161"/>
    </w:p>
    <w:p w:rsidR="00AE72DE" w:rsidRDefault="00AE72DE" w:rsidP="007F6D34">
      <w:pPr>
        <w:pStyle w:val="BodyText"/>
      </w:pPr>
      <w:r>
        <w:t xml:space="preserve">No special problems requiring specialized sample procedures have been identified. </w:t>
      </w:r>
    </w:p>
    <w:p w:rsidR="00AE72DE" w:rsidRDefault="00AE72DE" w:rsidP="007F6D34">
      <w:pPr>
        <w:pStyle w:val="Heading3"/>
        <w:spacing w:before="120"/>
      </w:pPr>
      <w:bookmarkStart w:id="162" w:name="_Toc370482425"/>
      <w:r>
        <w:t>Any use of periodic (less frequent than annual) data collection cycles to reduce the burden</w:t>
      </w:r>
      <w:bookmarkEnd w:id="162"/>
    </w:p>
    <w:p w:rsidR="005B21B3" w:rsidRDefault="00AE72DE" w:rsidP="00F978DE">
      <w:pPr>
        <w:pStyle w:val="BodyText"/>
      </w:pPr>
      <w:r>
        <w:t xml:space="preserve">BPS interviews are conducted no more frequently than every two years. </w:t>
      </w:r>
    </w:p>
    <w:p w:rsidR="00BE12E2" w:rsidRDefault="009A40B5" w:rsidP="007F6D34">
      <w:pPr>
        <w:pStyle w:val="Heading2"/>
        <w:spacing w:before="120"/>
      </w:pPr>
      <w:bookmarkStart w:id="163" w:name="_Toc370482426"/>
      <w:r w:rsidRPr="00DB3D8E">
        <w:t>Methods for Maximizing Response Rates</w:t>
      </w:r>
      <w:bookmarkEnd w:id="124"/>
      <w:bookmarkEnd w:id="125"/>
      <w:bookmarkEnd w:id="126"/>
      <w:bookmarkEnd w:id="127"/>
      <w:bookmarkEnd w:id="128"/>
      <w:bookmarkEnd w:id="163"/>
      <w:r w:rsidR="00522427">
        <w:t xml:space="preserve"> </w:t>
      </w:r>
    </w:p>
    <w:p w:rsidR="005B21B3" w:rsidRDefault="005B21B3" w:rsidP="005B21B3">
      <w:pPr>
        <w:pStyle w:val="Heading3"/>
        <w:tabs>
          <w:tab w:val="num" w:pos="3240"/>
        </w:tabs>
      </w:pPr>
      <w:bookmarkStart w:id="164" w:name="_Toc370482427"/>
      <w:bookmarkStart w:id="165" w:name="_Toc281573446"/>
      <w:r>
        <w:t>Locating</w:t>
      </w:r>
      <w:bookmarkEnd w:id="164"/>
    </w:p>
    <w:p w:rsidR="005B21B3" w:rsidRDefault="005B21B3" w:rsidP="005B21B3">
      <w:pPr>
        <w:pStyle w:val="BodyText"/>
      </w:pPr>
      <w:bookmarkStart w:id="166" w:name="_Toc281389160"/>
      <w:bookmarkStart w:id="167" w:name="_Toc281391828"/>
      <w:bookmarkStart w:id="168" w:name="_Toc281392153"/>
      <w:bookmarkStart w:id="169" w:name="_Toc281400615"/>
      <w:bookmarkStart w:id="170" w:name="_Toc281402668"/>
      <w:bookmarkStart w:id="171" w:name="_Toc281405364"/>
      <w:bookmarkStart w:id="172" w:name="_Toc281516544"/>
      <w:bookmarkStart w:id="173" w:name="_Toc281389162"/>
      <w:bookmarkStart w:id="174" w:name="_Toc281391830"/>
      <w:bookmarkStart w:id="175" w:name="_Toc281392155"/>
      <w:bookmarkStart w:id="176" w:name="_Toc281400617"/>
      <w:bookmarkStart w:id="177" w:name="_Toc281402670"/>
      <w:bookmarkStart w:id="178" w:name="_Toc281405366"/>
      <w:bookmarkStart w:id="179" w:name="_Toc281516546"/>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t xml:space="preserve">Achieving a high response rate for BPS:12/14 depends on successfully locating sample members and gaining their cooperation.  The availability, completeness, and accuracy of the locating data collected in the NPSAS:12 interview and institution records will impact the success of locating efforts.  For BPS:12/14, all contact information previously collected for sample members, including current and prior address information, telephone numbers, and e-mail addresses, will be stored in a centralized locator </w:t>
      </w:r>
      <w:r>
        <w:lastRenderedPageBreak/>
        <w:t xml:space="preserve">database.   This database provides telephone interviewers and tracers with immediate access to all the contact information available for BPS:12/14 sample members and to new leads developed through locating efforts. </w:t>
      </w:r>
    </w:p>
    <w:p w:rsidR="005B21B3" w:rsidRDefault="005B21B3" w:rsidP="005B21B3">
      <w:pPr>
        <w:pStyle w:val="BodyText"/>
        <w:rPr>
          <w:color w:val="000000"/>
        </w:rPr>
      </w:pPr>
      <w:r w:rsidRPr="00624202">
        <w:t>RTI</w:t>
      </w:r>
      <w:r>
        <w:t>’s locating procedures use</w:t>
      </w:r>
      <w:r w:rsidRPr="00624202">
        <w:t xml:space="preserve"> a multi-tiered tracing approach, in which the most cost-effective steps will be taken first to minimize the number of cases that require more expensive tracing efforts.  </w:t>
      </w:r>
      <w:r>
        <w:t>RTI</w:t>
      </w:r>
      <w:r>
        <w:rPr>
          <w:color w:val="000000"/>
        </w:rPr>
        <w:t>’</w:t>
      </w:r>
      <w:r>
        <w:t xml:space="preserve">s proposed locating approach </w:t>
      </w:r>
      <w:r>
        <w:rPr>
          <w:color w:val="000000"/>
        </w:rPr>
        <w:t xml:space="preserve">includes five </w:t>
      </w:r>
      <w:r>
        <w:t>basic stages</w:t>
      </w:r>
      <w:r>
        <w:rPr>
          <w:color w:val="000000"/>
        </w:rPr>
        <w:t xml:space="preserve">: </w:t>
      </w:r>
    </w:p>
    <w:p w:rsidR="005B21B3" w:rsidRDefault="005B21B3" w:rsidP="005B21B3">
      <w:pPr>
        <w:pStyle w:val="ListNumber"/>
        <w:tabs>
          <w:tab w:val="clear" w:pos="360"/>
          <w:tab w:val="num" w:pos="720"/>
        </w:tabs>
        <w:spacing w:after="120"/>
        <w:ind w:left="720"/>
        <w:contextualSpacing w:val="0"/>
      </w:pPr>
      <w:r>
        <w:rPr>
          <w:b/>
          <w:bCs/>
          <w:color w:val="000000"/>
        </w:rPr>
        <w:t>Advance Tracing</w:t>
      </w:r>
      <w:r w:rsidRPr="00624202">
        <w:rPr>
          <w:color w:val="000000"/>
        </w:rPr>
        <w:t xml:space="preserve"> primarily consists of </w:t>
      </w:r>
      <w:r>
        <w:rPr>
          <w:color w:val="000000"/>
        </w:rPr>
        <w:t xml:space="preserve">national database </w:t>
      </w:r>
      <w:r w:rsidRPr="00624202">
        <w:rPr>
          <w:color w:val="000000"/>
        </w:rPr>
        <w:t>batc</w:t>
      </w:r>
      <w:r>
        <w:rPr>
          <w:color w:val="000000"/>
        </w:rPr>
        <w:t xml:space="preserve">h searches </w:t>
      </w:r>
      <w:r w:rsidRPr="00624202">
        <w:rPr>
          <w:color w:val="000000"/>
        </w:rPr>
        <w:t>conducted prior to the start of data collection.</w:t>
      </w:r>
      <w:r>
        <w:rPr>
          <w:color w:val="000000"/>
        </w:rPr>
        <w:t xml:space="preserve">  This step capitalizes on the locating data collected for the BPS sample during NPSAS:12</w:t>
      </w:r>
      <w:r>
        <w:t>.</w:t>
      </w:r>
    </w:p>
    <w:p w:rsidR="005B21B3" w:rsidRDefault="005B21B3" w:rsidP="005B21B3">
      <w:pPr>
        <w:pStyle w:val="ListNumber"/>
        <w:tabs>
          <w:tab w:val="clear" w:pos="360"/>
          <w:tab w:val="num" w:pos="720"/>
        </w:tabs>
        <w:spacing w:after="120"/>
        <w:ind w:left="720"/>
        <w:contextualSpacing w:val="0"/>
      </w:pPr>
      <w:r>
        <w:rPr>
          <w:b/>
          <w:bCs/>
        </w:rPr>
        <w:t xml:space="preserve">Telephone Locating and Interviewing </w:t>
      </w:r>
      <w:r>
        <w:t xml:space="preserve">includes calling all telephone leads, prompting sample members to complete the online or telephone interview, attempting to get updated contact information from parents or other contacts, and following-up on leads generated by these contact attempts.  </w:t>
      </w:r>
    </w:p>
    <w:p w:rsidR="005B21B3" w:rsidRDefault="005B21B3" w:rsidP="005B21B3">
      <w:pPr>
        <w:pStyle w:val="ListNumber"/>
        <w:tabs>
          <w:tab w:val="clear" w:pos="360"/>
          <w:tab w:val="num" w:pos="720"/>
        </w:tabs>
        <w:spacing w:after="120"/>
        <w:ind w:left="720"/>
        <w:contextualSpacing w:val="0"/>
      </w:pPr>
      <w:r>
        <w:rPr>
          <w:b/>
          <w:bCs/>
        </w:rPr>
        <w:t>Pre-Intensive Batch Tracing</w:t>
      </w:r>
      <w:r w:rsidRPr="00C23DB9">
        <w:t xml:space="preserve"> </w:t>
      </w:r>
      <w:r>
        <w:t xml:space="preserve">is conducted between telephone locating efforts and intensive tracing, and is intended to locate cases as inexpensively as possible before moving on to more costly intensive tracing efforts. </w:t>
      </w:r>
    </w:p>
    <w:p w:rsidR="005B21B3" w:rsidRDefault="005B21B3" w:rsidP="005B21B3">
      <w:pPr>
        <w:pStyle w:val="ListNumber"/>
        <w:tabs>
          <w:tab w:val="clear" w:pos="360"/>
          <w:tab w:val="num" w:pos="720"/>
        </w:tabs>
        <w:spacing w:after="120"/>
        <w:ind w:left="720"/>
        <w:contextualSpacing w:val="0"/>
      </w:pPr>
      <w:r>
        <w:rPr>
          <w:b/>
          <w:bCs/>
        </w:rPr>
        <w:t xml:space="preserve">Intensive Tracing </w:t>
      </w:r>
      <w:r>
        <w:t xml:space="preserve">consists of tracers checking all telephone numbers </w:t>
      </w:r>
      <w:r>
        <w:rPr>
          <w:color w:val="000000"/>
        </w:rPr>
        <w:t>and conducting credit bureau database searches after all current telephone numbers have been exhausted</w:t>
      </w:r>
      <w:r>
        <w:t xml:space="preserve">. </w:t>
      </w:r>
    </w:p>
    <w:p w:rsidR="005B21B3" w:rsidRDefault="005B21B3" w:rsidP="005B21B3">
      <w:pPr>
        <w:pStyle w:val="ListNumber"/>
        <w:tabs>
          <w:tab w:val="clear" w:pos="360"/>
          <w:tab w:val="num" w:pos="720"/>
        </w:tabs>
        <w:spacing w:after="120"/>
        <w:ind w:left="720"/>
        <w:contextualSpacing w:val="0"/>
      </w:pPr>
      <w:r>
        <w:rPr>
          <w:b/>
          <w:bCs/>
        </w:rPr>
        <w:t xml:space="preserve">Other Locating Activities </w:t>
      </w:r>
      <w:r>
        <w:t>will take place as needed and may include use of social networking sites and use of new tracing resources.</w:t>
      </w:r>
    </w:p>
    <w:p w:rsidR="005B21B3" w:rsidRDefault="005B21B3" w:rsidP="00BD412C">
      <w:pPr>
        <w:pStyle w:val="BodyTextnoindent0"/>
        <w:ind w:firstLine="720"/>
      </w:pPr>
      <w:r w:rsidRPr="006850B1">
        <w:rPr>
          <w:b/>
          <w:bCs/>
          <w:color w:val="000000"/>
        </w:rPr>
        <w:t xml:space="preserve">Initial Contact Update. </w:t>
      </w:r>
      <w:r>
        <w:rPr>
          <w:color w:val="000000"/>
        </w:rPr>
        <w:t>BPS:12/14 will also conduct an initial contact address update t</w:t>
      </w:r>
      <w:r>
        <w:t xml:space="preserve">o encourage sample members to update their contact information prior to the start of data collection. The initial contact </w:t>
      </w:r>
      <w:r w:rsidR="00BA699C">
        <w:t xml:space="preserve">mailing and email </w:t>
      </w:r>
      <w:r>
        <w:t xml:space="preserve">will introduce the study and </w:t>
      </w:r>
      <w:r w:rsidR="00BD412C">
        <w:t>ask sample members to update</w:t>
      </w:r>
      <w:r>
        <w:t xml:space="preserve"> their contact information via the study website.  The address update will be conducted several weeks prior to the start of data collection.   </w:t>
      </w:r>
    </w:p>
    <w:p w:rsidR="005B21B3" w:rsidRDefault="005B21B3" w:rsidP="00E71CCD">
      <w:pPr>
        <w:pStyle w:val="BodyTextnoindent0"/>
        <w:ind w:firstLine="720"/>
      </w:pPr>
      <w:r w:rsidRPr="00C23DB9">
        <w:rPr>
          <w:b/>
          <w:bCs/>
        </w:rPr>
        <w:t>Panel Maintenance.</w:t>
      </w:r>
      <w:r>
        <w:t xml:space="preserve"> </w:t>
      </w:r>
      <w:r w:rsidR="00657807">
        <w:t xml:space="preserve">Each year following the BPS:12/14 data collection, we </w:t>
      </w:r>
      <w:r w:rsidR="00BA699C">
        <w:t xml:space="preserve">contact sample members by mail and email to encourage </w:t>
      </w:r>
      <w:r>
        <w:t>them to update their contact information</w:t>
      </w:r>
      <w:r w:rsidR="00BA699C">
        <w:t xml:space="preserve"> using a Web address update form</w:t>
      </w:r>
      <w:r>
        <w:t xml:space="preserve">.  Conducting </w:t>
      </w:r>
      <w:r w:rsidR="00BA699C">
        <w:t xml:space="preserve">periodic </w:t>
      </w:r>
      <w:r>
        <w:t xml:space="preserve">panel maintenance </w:t>
      </w:r>
      <w:r w:rsidR="00BA699C">
        <w:t>activities allows</w:t>
      </w:r>
      <w:r>
        <w:t xml:space="preserve"> us to maintain up-to-date contact information, increasing the likelihood of locating sample members in the future.  Reducing the time elapsed between contacts maintains sample members’ connection to the study, maximizing response rates for the subsequent follow-up.  Receiving approval to conduct the panel maintenance activities as part of this OMB package will allow the activities to take place well in advance of the BPS:12/17 data collections.</w:t>
      </w:r>
    </w:p>
    <w:p w:rsidR="00BA699C" w:rsidRDefault="00BA699C" w:rsidP="00E71CCD">
      <w:pPr>
        <w:pStyle w:val="BodyTextnoindent0"/>
        <w:ind w:firstLine="720"/>
      </w:pPr>
      <w:r>
        <w:t xml:space="preserve">The initial contact letter and email, the panel maintenance postcard and email, and the Web address update form may be found in </w:t>
      </w:r>
      <w:r w:rsidR="00073E4C">
        <w:t>A</w:t>
      </w:r>
      <w:r>
        <w:t xml:space="preserve">ppendix F.  </w:t>
      </w:r>
    </w:p>
    <w:p w:rsidR="005B21B3" w:rsidRDefault="005B21B3" w:rsidP="005B21B3">
      <w:pPr>
        <w:pStyle w:val="Heading3"/>
        <w:tabs>
          <w:tab w:val="num" w:pos="3240"/>
        </w:tabs>
      </w:pPr>
      <w:bookmarkStart w:id="180" w:name="_Toc370482428"/>
      <w:bookmarkStart w:id="181" w:name="_Toc281573444"/>
      <w:r>
        <w:t>Prompting Cases with Mail, E-mail, and SMS Contacts</w:t>
      </w:r>
      <w:bookmarkEnd w:id="180"/>
    </w:p>
    <w:p w:rsidR="005B21B3" w:rsidRPr="006B6482" w:rsidRDefault="005B21B3" w:rsidP="00C21A71">
      <w:pPr>
        <w:pStyle w:val="BodyTextnoindent0"/>
        <w:ind w:firstLine="720"/>
      </w:pPr>
      <w:r w:rsidRPr="006B6482">
        <w:t xml:space="preserve">Past experience on recent postsecondary studies, including </w:t>
      </w:r>
      <w:r>
        <w:t xml:space="preserve">the </w:t>
      </w:r>
      <w:r w:rsidRPr="006B6482">
        <w:t>BPS:12/14 field test, has shown that maintaining frequent contact with sample members with mailings</w:t>
      </w:r>
      <w:r>
        <w:t xml:space="preserve">, </w:t>
      </w:r>
      <w:r w:rsidRPr="006B6482">
        <w:t>e</w:t>
      </w:r>
      <w:r>
        <w:t>-</w:t>
      </w:r>
      <w:r w:rsidRPr="006B6482">
        <w:t>mails</w:t>
      </w:r>
      <w:r>
        <w:t>, and text messages</w:t>
      </w:r>
      <w:r w:rsidRPr="006B6482">
        <w:t xml:space="preserve"> sent at regular intervals will maximize response rates.  The reminders to be sent regularly throughout the study include the following:</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lastRenderedPageBreak/>
        <w:t>Initial contact letter and e-mail sent to introduce the study and request updated contact information for the sample member.</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Data collection announcement letter and e-mail sent to announce the start of the data collection period and encourage sample members to complete the Web interview.</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Reminder letters and postcards sent to nonresponding sample members throughout data collection and customized to address to concerns of nonresponding sample members.</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Brief reminder e-mails to remind nonresponding sample members to complete the interview.</w:t>
      </w:r>
    </w:p>
    <w:p w:rsidR="005B21B3" w:rsidRPr="00E71CCD" w:rsidRDefault="005B21B3" w:rsidP="005B21B3">
      <w:pPr>
        <w:pStyle w:val="ListParagraph"/>
        <w:numPr>
          <w:ilvl w:val="0"/>
          <w:numId w:val="18"/>
        </w:numPr>
        <w:spacing w:before="120" w:after="120" w:line="320" w:lineRule="atLeast"/>
        <w:ind w:left="720"/>
        <w:rPr>
          <w:rFonts w:ascii="Times New Roman" w:hAnsi="Times New Roman" w:cs="Times New Roman"/>
          <w:sz w:val="24"/>
          <w:szCs w:val="24"/>
        </w:rPr>
      </w:pPr>
      <w:r w:rsidRPr="00E71CCD">
        <w:rPr>
          <w:rFonts w:ascii="Times New Roman" w:hAnsi="Times New Roman" w:cs="Times New Roman"/>
          <w:sz w:val="24"/>
          <w:szCs w:val="24"/>
        </w:rPr>
        <w:t>Brief text (SMS) message reminders sent to those sample members who have provided consent to receive text message</w:t>
      </w:r>
      <w:r w:rsidR="00D81ADB">
        <w:rPr>
          <w:rFonts w:ascii="Times New Roman" w:hAnsi="Times New Roman" w:cs="Times New Roman"/>
          <w:sz w:val="24"/>
          <w:szCs w:val="24"/>
        </w:rPr>
        <w:t>s</w:t>
      </w:r>
      <w:r w:rsidRPr="00E71CCD">
        <w:rPr>
          <w:rFonts w:ascii="Times New Roman" w:hAnsi="Times New Roman" w:cs="Times New Roman"/>
          <w:sz w:val="24"/>
          <w:szCs w:val="24"/>
        </w:rPr>
        <w:t>.</w:t>
      </w:r>
    </w:p>
    <w:p w:rsidR="005B21B3" w:rsidRPr="00E71CCD" w:rsidRDefault="005B21B3" w:rsidP="005B21B3">
      <w:pPr>
        <w:pStyle w:val="BodyTextnoindent0"/>
      </w:pPr>
      <w:r w:rsidRPr="00E71CCD">
        <w:t xml:space="preserve">Example contacting materials </w:t>
      </w:r>
      <w:r w:rsidR="00BA699C">
        <w:t xml:space="preserve">are also included </w:t>
      </w:r>
      <w:r w:rsidRPr="00E71CCD">
        <w:t xml:space="preserve">in </w:t>
      </w:r>
      <w:r w:rsidR="00E71CCD" w:rsidRPr="00E71CCD">
        <w:t>Appendix F</w:t>
      </w:r>
      <w:r w:rsidRPr="00E71CCD">
        <w:t xml:space="preserve">. </w:t>
      </w:r>
    </w:p>
    <w:p w:rsidR="005B21B3" w:rsidRDefault="005B21B3" w:rsidP="005B21B3">
      <w:pPr>
        <w:pStyle w:val="Heading3"/>
        <w:tabs>
          <w:tab w:val="num" w:pos="3240"/>
        </w:tabs>
      </w:pPr>
      <w:bookmarkStart w:id="182" w:name="_Toc370482429"/>
      <w:bookmarkEnd w:id="181"/>
      <w:r>
        <w:t>Telephone Interviewing and Help Desk Support</w:t>
      </w:r>
      <w:bookmarkEnd w:id="182"/>
    </w:p>
    <w:p w:rsidR="005B21B3" w:rsidRDefault="005B21B3" w:rsidP="00E71CCD">
      <w:pPr>
        <w:pStyle w:val="BodyTextnoindent0"/>
        <w:ind w:firstLine="720"/>
      </w:pPr>
      <w:r>
        <w:rPr>
          <w:b/>
          <w:bCs/>
        </w:rPr>
        <w:t>Telephone interviewer training.</w:t>
      </w:r>
      <w:r>
        <w:t xml:space="preserve"> </w:t>
      </w:r>
      <w:r>
        <w:rPr>
          <w:rFonts w:asciiTheme="majorBidi" w:hAnsiTheme="majorBidi" w:cstheme="majorBidi"/>
        </w:rPr>
        <w:t>Well</w:t>
      </w:r>
      <w:r w:rsidRPr="00E60D57">
        <w:rPr>
          <w:rFonts w:asciiTheme="majorBidi" w:hAnsiTheme="majorBidi" w:cstheme="majorBidi"/>
        </w:rPr>
        <w:t>-trained interviewer</w:t>
      </w:r>
      <w:r>
        <w:rPr>
          <w:rFonts w:asciiTheme="majorBidi" w:hAnsiTheme="majorBidi" w:cstheme="majorBidi"/>
        </w:rPr>
        <w:t xml:space="preserve">s </w:t>
      </w:r>
      <w:r w:rsidRPr="00E60D57">
        <w:rPr>
          <w:rFonts w:asciiTheme="majorBidi" w:hAnsiTheme="majorBidi" w:cstheme="majorBidi"/>
        </w:rPr>
        <w:t>play a critical role in gaining sample member cooperation.</w:t>
      </w:r>
      <w:r>
        <w:rPr>
          <w:rFonts w:asciiTheme="majorBidi" w:hAnsiTheme="majorBidi" w:cstheme="majorBidi"/>
        </w:rPr>
        <w:t xml:space="preserve">  The BPS:12/14 training program will include an iLearning module, which will provide staff with an introduction to the study prior to in-person training; 12 hours of in-person project training that will include </w:t>
      </w:r>
      <w:r>
        <w:t xml:space="preserve">training exercises, mock interviews, and hands-on practice; </w:t>
      </w:r>
      <w:r>
        <w:rPr>
          <w:rFonts w:asciiTheme="majorBidi" w:hAnsiTheme="majorBidi" w:cstheme="majorBidi"/>
        </w:rPr>
        <w:t xml:space="preserve">and ongoing training throughout data collection.  </w:t>
      </w:r>
      <w:r>
        <w:t xml:space="preserve">The BPS:12/14 Telephone Interviewer manual will cover the background and purpose of BPS, instructions for providing Help Desk support, and procedures for administering the telephone interview. </w:t>
      </w:r>
    </w:p>
    <w:p w:rsidR="005B21B3" w:rsidRDefault="005B21B3" w:rsidP="009F7B2A">
      <w:pPr>
        <w:pStyle w:val="BodyText"/>
      </w:pPr>
      <w:r>
        <w:rPr>
          <w:b/>
          <w:bCs/>
        </w:rPr>
        <w:t>Interviewing and Prompting.</w:t>
      </w:r>
      <w:r>
        <w:t xml:space="preserve"> Telephone interviewing will be conducted using the same survey instrument as self-administered Web interviews.  D</w:t>
      </w:r>
      <w:r w:rsidRPr="00F73EAF">
        <w:t xml:space="preserve">ata collection </w:t>
      </w:r>
      <w:r w:rsidR="009F7B2A">
        <w:t xml:space="preserve">for the calibration study will begin in February </w:t>
      </w:r>
      <w:r>
        <w:t xml:space="preserve">2013, and sample members </w:t>
      </w:r>
      <w:r w:rsidR="003A08D5">
        <w:t xml:space="preserve">selected for the calibration study </w:t>
      </w:r>
      <w:r>
        <w:t>will be encouraged to complete the survey on the Web during a 4-week early completion period.  After four weeks, outbound calling will begin for sample members who did not participate during the early completion period.</w:t>
      </w:r>
      <w:r w:rsidR="009F7B2A">
        <w:t xml:space="preserve">  The remaining BPS:12/14 sample will begin data collection approximately 7 weeks after the calibration sample. </w:t>
      </w:r>
    </w:p>
    <w:p w:rsidR="005B21B3" w:rsidRDefault="005B21B3" w:rsidP="00C21A71">
      <w:pPr>
        <w:pStyle w:val="BodyTextnoindent0"/>
        <w:ind w:firstLine="720"/>
      </w:pPr>
      <w:r>
        <w:t xml:space="preserve">Telephone interviewing and prompting will be managed using the CATI Case Management System (CMS).  The CATI-CMS is equipped to provide interviewers with access to all locating information and case histories, track scheduled appointments, and record notes about previous contacts with the sample member. </w:t>
      </w:r>
      <w:r w:rsidRPr="00F73EAF">
        <w:t xml:space="preserve">Once cases </w:t>
      </w:r>
      <w:r>
        <w:t xml:space="preserve">are available </w:t>
      </w:r>
      <w:r w:rsidRPr="00F73EAF">
        <w:t>for out</w:t>
      </w:r>
      <w:r>
        <w:t>bound calling, the CATI-CMS</w:t>
      </w:r>
      <w:r w:rsidRPr="00177427">
        <w:t xml:space="preserve"> call scheduler will dete</w:t>
      </w:r>
      <w:r>
        <w:t xml:space="preserve">rmine the order in which cases </w:t>
      </w:r>
      <w:r w:rsidRPr="00177427">
        <w:t xml:space="preserve">are to be called. </w:t>
      </w:r>
      <w:r w:rsidRPr="002C08B5">
        <w:rPr>
          <w:rFonts w:asciiTheme="majorBidi" w:hAnsiTheme="majorBidi" w:cstheme="majorBidi"/>
        </w:rPr>
        <w:t xml:space="preserve">The scheduler algorithm weighs several factors to determine the most appropriate </w:t>
      </w:r>
      <w:r>
        <w:rPr>
          <w:rFonts w:asciiTheme="majorBidi" w:hAnsiTheme="majorBidi" w:cstheme="majorBidi"/>
        </w:rPr>
        <w:t xml:space="preserve">number and time to call and automatically delivers the case to the interviewer for dialing. </w:t>
      </w:r>
      <w:r>
        <w:t>The CATI-CMS facilitates efficient case management by reducing supervisory and clerical time with integrated reports, monitoring appointments and callbacks automatically, and ensuring consistency of approach across interviewers.</w:t>
      </w:r>
    </w:p>
    <w:p w:rsidR="00FF00E0" w:rsidRDefault="005B21B3" w:rsidP="00E71CCD">
      <w:pPr>
        <w:pStyle w:val="BodyTextnoindent0"/>
        <w:ind w:firstLine="720"/>
      </w:pPr>
      <w:r>
        <w:t xml:space="preserve">For most cases, outbound prompting will begin 4 weeks after the start of data collection.  </w:t>
      </w:r>
      <w:r w:rsidRPr="007F1381">
        <w:t>As</w:t>
      </w:r>
      <w:r>
        <w:t xml:space="preserve"> with NPSAS:12 and the BPS:12/14 field test, RTI plans to initiate telephone prompting efforts earlier for some challenging cases to maximize response rates.  These may include NPSAS:12 nonrespondents and sample members from institutional sectors with historically low participation rates.  For these cases, outbound prompting will begin as early as one week after the start of data collection.  </w:t>
      </w:r>
    </w:p>
    <w:p w:rsidR="005B21B3" w:rsidRDefault="005B21B3" w:rsidP="00E71CCD">
      <w:pPr>
        <w:pStyle w:val="BodyTextnoindent0"/>
        <w:ind w:firstLine="720"/>
        <w:rPr>
          <w:rFonts w:asciiTheme="majorBidi" w:hAnsiTheme="majorBidi" w:cstheme="majorBidi"/>
        </w:rPr>
      </w:pPr>
      <w:r>
        <w:rPr>
          <w:b/>
          <w:bCs/>
        </w:rPr>
        <w:lastRenderedPageBreak/>
        <w:t>Refusal Conversion.</w:t>
      </w:r>
      <w:r>
        <w:t xml:space="preserve"> Avoiding refusals is important to maximizing the response rate for BPS:12/14. </w:t>
      </w:r>
      <w:r>
        <w:rPr>
          <w:rFonts w:asciiTheme="majorBidi" w:hAnsiTheme="majorBidi" w:cstheme="majorBidi"/>
        </w:rPr>
        <w:t>All interviewers will be</w:t>
      </w:r>
      <w:r w:rsidRPr="00BA2F71">
        <w:rPr>
          <w:rFonts w:asciiTheme="majorBidi" w:hAnsiTheme="majorBidi" w:cstheme="majorBidi"/>
        </w:rPr>
        <w:t xml:space="preserve"> train</w:t>
      </w:r>
      <w:r>
        <w:rPr>
          <w:rFonts w:asciiTheme="majorBidi" w:hAnsiTheme="majorBidi" w:cstheme="majorBidi"/>
        </w:rPr>
        <w:t xml:space="preserve">ed </w:t>
      </w:r>
      <w:r w:rsidRPr="00BA2F71">
        <w:rPr>
          <w:rFonts w:asciiTheme="majorBidi" w:hAnsiTheme="majorBidi" w:cstheme="majorBidi"/>
        </w:rPr>
        <w:t>in techniques that are designed to gain cooperation and avoid refusals whenever possible.  Our training program stresses the importance of learning the most frequently asked question</w:t>
      </w:r>
      <w:r>
        <w:rPr>
          <w:rFonts w:asciiTheme="majorBidi" w:hAnsiTheme="majorBidi" w:cstheme="majorBidi"/>
        </w:rPr>
        <w:t>s, and when a sample member</w:t>
      </w:r>
      <w:r w:rsidRPr="00BA2F71">
        <w:rPr>
          <w:rFonts w:asciiTheme="majorBidi" w:hAnsiTheme="majorBidi" w:cstheme="majorBidi"/>
        </w:rPr>
        <w:t xml:space="preserve"> has concerns about participation, our interviewers are expected to respond to these questions</w:t>
      </w:r>
      <w:r>
        <w:rPr>
          <w:rFonts w:asciiTheme="majorBidi" w:hAnsiTheme="majorBidi" w:cstheme="majorBidi"/>
        </w:rPr>
        <w:t xml:space="preserve"> knowledgably and confidently.</w:t>
      </w:r>
    </w:p>
    <w:p w:rsidR="005B21B3" w:rsidRDefault="005B21B3" w:rsidP="005B21B3">
      <w:pPr>
        <w:pStyle w:val="BodyText"/>
        <w:rPr>
          <w:rFonts w:asciiTheme="majorBidi" w:hAnsiTheme="majorBidi" w:cstheme="majorBidi"/>
        </w:rPr>
      </w:pPr>
      <w:r>
        <w:t xml:space="preserve">When a refusal does occur, interviewers will enter comments into CATI to record all pertinent information about the case, including unusual circumstances or reasons given by the sample member for refusing. </w:t>
      </w:r>
      <w:r w:rsidRPr="00BA2F71">
        <w:rPr>
          <w:rFonts w:asciiTheme="majorBidi" w:hAnsiTheme="majorBidi" w:cstheme="majorBidi"/>
        </w:rPr>
        <w:t>Through our monitoring efforts, we will identify interviewers who are especially adept at addressing sample members’ concerns and will place them on a team of refusal conversion specialists.  When a refusal is encountered, these specialists will review the call notes to determine the reason for the refusal and any concerns or questions posed by the sample member.  The refusal specialists will determine whether a follow-up call is appropriate and will then tail</w:t>
      </w:r>
      <w:r>
        <w:rPr>
          <w:rFonts w:asciiTheme="majorBidi" w:hAnsiTheme="majorBidi" w:cstheme="majorBidi"/>
        </w:rPr>
        <w:t>o</w:t>
      </w:r>
      <w:r w:rsidRPr="00BA2F71">
        <w:rPr>
          <w:rFonts w:asciiTheme="majorBidi" w:hAnsiTheme="majorBidi" w:cstheme="majorBidi"/>
        </w:rPr>
        <w:t>r their response to resolve the issue.</w:t>
      </w:r>
      <w:r>
        <w:rPr>
          <w:rFonts w:asciiTheme="majorBidi" w:hAnsiTheme="majorBidi" w:cstheme="majorBidi"/>
        </w:rPr>
        <w:t xml:space="preserve">  </w:t>
      </w:r>
    </w:p>
    <w:p w:rsidR="005B21B3" w:rsidRDefault="005B21B3" w:rsidP="005B21B3">
      <w:pPr>
        <w:pStyle w:val="Heading3"/>
        <w:tabs>
          <w:tab w:val="num" w:pos="3240"/>
        </w:tabs>
      </w:pPr>
      <w:bookmarkStart w:id="183" w:name="_Toc279664175"/>
      <w:bookmarkStart w:id="184" w:name="_Toc279664270"/>
      <w:bookmarkStart w:id="185" w:name="_Toc279664318"/>
      <w:bookmarkStart w:id="186" w:name="_Toc279664177"/>
      <w:bookmarkStart w:id="187" w:name="_Toc279664272"/>
      <w:bookmarkStart w:id="188" w:name="_Toc279664320"/>
      <w:bookmarkStart w:id="189" w:name="_Toc281573445"/>
      <w:bookmarkStart w:id="190" w:name="_Toc370482430"/>
      <w:bookmarkEnd w:id="183"/>
      <w:bookmarkEnd w:id="184"/>
      <w:bookmarkEnd w:id="185"/>
      <w:bookmarkEnd w:id="186"/>
      <w:bookmarkEnd w:id="187"/>
      <w:bookmarkEnd w:id="188"/>
      <w:r>
        <w:t>Quality Control</w:t>
      </w:r>
      <w:bookmarkEnd w:id="189"/>
      <w:bookmarkEnd w:id="190"/>
    </w:p>
    <w:p w:rsidR="005B21B3" w:rsidRDefault="005B21B3" w:rsidP="00E71CCD">
      <w:pPr>
        <w:pStyle w:val="BodyTextnoindent0"/>
        <w:ind w:firstLine="720"/>
      </w:pPr>
      <w:r>
        <w:t xml:space="preserve">RTI has developed quality control procedures based on “best practices” identified over the course of conducting thousands of survey research projects.  Interviewer monitoring will be conducted using RTI’s Quality Evaluation System (QUEST), </w:t>
      </w:r>
      <w:r w:rsidRPr="00BA2F71">
        <w:rPr>
          <w:rFonts w:asciiTheme="majorBidi" w:hAnsiTheme="majorBidi" w:cstheme="majorBidi"/>
        </w:rPr>
        <w:t xml:space="preserve">a proprietary system </w:t>
      </w:r>
      <w:r>
        <w:rPr>
          <w:rFonts w:asciiTheme="majorBidi" w:hAnsiTheme="majorBidi" w:cstheme="majorBidi"/>
        </w:rPr>
        <w:t>that</w:t>
      </w:r>
      <w:r w:rsidRPr="00BA2F71">
        <w:rPr>
          <w:rFonts w:asciiTheme="majorBidi" w:hAnsiTheme="majorBidi" w:cstheme="majorBidi"/>
        </w:rPr>
        <w:t xml:space="preserve"> includes standardized monitoring protocols, performance measures, evaluation criteria, and reports to analyze performance data across interviewers.  </w:t>
      </w:r>
    </w:p>
    <w:p w:rsidR="005B21B3" w:rsidRDefault="005B21B3" w:rsidP="005B21B3">
      <w:pPr>
        <w:pStyle w:val="BodyText"/>
      </w:pPr>
      <w:r>
        <w:t xml:space="preserve">As in previous studies, RTI will use QUEST to monitor approximately 7 percent of all recorded completed interviews, approximately 10 percent of recorded refusals, </w:t>
      </w:r>
      <w:r w:rsidR="00504371">
        <w:t xml:space="preserve">representing </w:t>
      </w:r>
      <w:r w:rsidR="00A4130B">
        <w:t xml:space="preserve">about </w:t>
      </w:r>
      <w:r>
        <w:t xml:space="preserve">3 percent of overall budgeted interviewer hours. Calls will be reviewed by call center supervisors for key elements such as professionalism and presentation; case management and refusal conversion; and reading, probing, and keying skills. Feedback will be provided to interviewers and patterns of poor performance will be carefully documented, and if necessary, addressed with additional training.  Sample members will be notified that the interview may be monitored by supervisory staff. </w:t>
      </w:r>
    </w:p>
    <w:p w:rsidR="00FD6F2D" w:rsidRPr="00DF72C2" w:rsidRDefault="005B21B3" w:rsidP="00F978DE">
      <w:pPr>
        <w:pStyle w:val="BodyTextnoindent0"/>
        <w:ind w:firstLine="720"/>
      </w:pPr>
      <w:r w:rsidRPr="00DF72C2">
        <w:t xml:space="preserve">Regular Quality Circle (QC) meetings </w:t>
      </w:r>
      <w:r>
        <w:t xml:space="preserve">will provide another opportunity to ensure quality and consistency in interview administration.  These meetings </w:t>
      </w:r>
      <w:r w:rsidRPr="00DF72C2">
        <w:t xml:space="preserve">give interviewers </w:t>
      </w:r>
      <w:r>
        <w:t>a forum</w:t>
      </w:r>
      <w:r w:rsidRPr="00DF72C2">
        <w:t xml:space="preserve"> to ask questions about best practices and share their experiences with other interviewers.  They provide opportunities for brainstorming strategies for avoiding or converting refusals and optimizing interview quality, which ensures a positive experience for sample members.  </w:t>
      </w:r>
    </w:p>
    <w:p w:rsidR="00FD6F2D" w:rsidRDefault="00FD6F2D" w:rsidP="00FD6F2D">
      <w:pPr>
        <w:pStyle w:val="Heading2"/>
        <w:spacing w:before="120"/>
      </w:pPr>
      <w:bookmarkStart w:id="191" w:name="_Toc370482431"/>
      <w:r w:rsidRPr="00DB3D8E">
        <w:t xml:space="preserve">Tests of </w:t>
      </w:r>
      <w:r>
        <w:t>Procedures</w:t>
      </w:r>
      <w:r w:rsidRPr="00DB3D8E">
        <w:t xml:space="preserve"> and Methods</w:t>
      </w:r>
      <w:bookmarkEnd w:id="191"/>
    </w:p>
    <w:p w:rsidR="001A135B" w:rsidRPr="002A02E3" w:rsidRDefault="001A135B" w:rsidP="001A135B">
      <w:pPr>
        <w:pStyle w:val="BodyText"/>
      </w:pPr>
      <w:r w:rsidRPr="002A02E3">
        <w:t xml:space="preserve">The design of the BPS:12/14 full-scale data collection—in particular, its use of responsive design principles to reduce bias associated with nonresponse—expands on data collection experiments designed for a series of preceding NCES studies. Although final results are not available for the most recent of those experiments, the design proposed for BPS:12/14 builds on what is known to date.   </w:t>
      </w:r>
    </w:p>
    <w:p w:rsidR="001A135B" w:rsidRPr="002A02E3" w:rsidRDefault="001A135B" w:rsidP="00C21A71">
      <w:pPr>
        <w:pStyle w:val="Heading3"/>
      </w:pPr>
      <w:bookmarkStart w:id="192" w:name="_Toc370482432"/>
      <w:r w:rsidRPr="002A02E3">
        <w:t>Previous Studies</w:t>
      </w:r>
      <w:bookmarkEnd w:id="192"/>
    </w:p>
    <w:p w:rsidR="001A135B" w:rsidRPr="002A02E3" w:rsidRDefault="001A135B" w:rsidP="001A135B">
      <w:pPr>
        <w:pStyle w:val="BodyText"/>
      </w:pPr>
      <w:r w:rsidRPr="002A02E3">
        <w:t xml:space="preserve">NCES began efforts to reduce nonresponse bias through the use of responsive design principles in 2011, as it fielded the NPSAS:12 and B&amp;B:08/12 </w:t>
      </w:r>
      <w:r w:rsidR="000634E6">
        <w:t>f</w:t>
      </w:r>
      <w:r w:rsidRPr="002A02E3">
        <w:t xml:space="preserve">ield </w:t>
      </w:r>
      <w:r w:rsidR="000634E6">
        <w:t>t</w:t>
      </w:r>
      <w:r w:rsidRPr="002A02E3">
        <w:t xml:space="preserve">ests. In this early phase of work, the effort focused on the reduction of nonresponse bias through the identification of those cases least likely to </w:t>
      </w:r>
      <w:r w:rsidRPr="002A02E3">
        <w:lastRenderedPageBreak/>
        <w:t xml:space="preserve">respond. As a result, two strands of work emerged: (1) the development of models that accurately predicted response propensity, and (2) the identification of incentive amounts that would convert potential non-respondents. </w:t>
      </w:r>
    </w:p>
    <w:p w:rsidR="001A135B" w:rsidRPr="00E97B98" w:rsidRDefault="001A135B" w:rsidP="001A135B">
      <w:pPr>
        <w:pStyle w:val="BodyText"/>
      </w:pPr>
      <w:r w:rsidRPr="002A02E3">
        <w:t xml:space="preserve">Although both the NPSAS:12 and B&amp;B:08/12 </w:t>
      </w:r>
      <w:r w:rsidR="000634E6">
        <w:t>f</w:t>
      </w:r>
      <w:r w:rsidRPr="002A02E3">
        <w:t xml:space="preserve">ield </w:t>
      </w:r>
      <w:r w:rsidR="000634E6">
        <w:t>t</w:t>
      </w:r>
      <w:r w:rsidRPr="002A02E3">
        <w:t xml:space="preserve">ests demonstrated that it was possible to develop models that were reasonably predictive of response propensity, results related to incentives were mixed. Taken together, results of experimentation in these studies </w:t>
      </w:r>
      <w:r w:rsidRPr="00E97B98">
        <w:t>suggested that relatively high incentive amounts (</w:t>
      </w:r>
      <w:r w:rsidR="00850671">
        <w:t xml:space="preserve">e.g., </w:t>
      </w:r>
      <w:r w:rsidRPr="00E97B98">
        <w:t>$70</w:t>
      </w:r>
      <w:r w:rsidR="00850671">
        <w:t xml:space="preserve"> for B&amp;B</w:t>
      </w:r>
      <w:r w:rsidRPr="00E97B98">
        <w:t>) are unlikely to convert cases with the lowest propensity scores, but that they can be useful in incent</w:t>
      </w:r>
      <w:r w:rsidR="000634E6" w:rsidRPr="00E97B98">
        <w:t>iviz</w:t>
      </w:r>
      <w:r w:rsidRPr="00E97B98">
        <w:t xml:space="preserve">ing response among cases with low-moderate to moderate scores. Additionally, differential response </w:t>
      </w:r>
      <w:r w:rsidR="00E97B98" w:rsidRPr="00E97B98">
        <w:t xml:space="preserve">to reduced incentive amounts </w:t>
      </w:r>
      <w:r w:rsidRPr="00E97B98">
        <w:t xml:space="preserve">among high propensity cases </w:t>
      </w:r>
      <w:r w:rsidR="00E97B98">
        <w:t xml:space="preserve">in </w:t>
      </w:r>
      <w:r w:rsidRPr="00E97B98">
        <w:t xml:space="preserve">NPSAS:12 and B&amp;B:08/12 suggest that the undergraduate population </w:t>
      </w:r>
      <w:r w:rsidR="005600F7">
        <w:t xml:space="preserve">as a whole </w:t>
      </w:r>
      <w:r w:rsidRPr="00E97B98">
        <w:t xml:space="preserve">may be more sensitive to lower incentive amounts than students who have already completed their baccalaureate degree. </w:t>
      </w:r>
      <w:r w:rsidR="000634E6" w:rsidRPr="00E97B98">
        <w:t>However</w:t>
      </w:r>
      <w:r w:rsidRPr="00E97B98">
        <w:t xml:space="preserve">, neither study yielded evidence of bias reduction. </w:t>
      </w:r>
      <w:r w:rsidR="000634E6" w:rsidRPr="00E97B98">
        <w:t xml:space="preserve"> </w:t>
      </w:r>
      <w:r w:rsidRPr="00E97B98">
        <w:t xml:space="preserve">Results from the ELS:2002/12 </w:t>
      </w:r>
      <w:r w:rsidR="000634E6" w:rsidRPr="00E97B98">
        <w:t>f</w:t>
      </w:r>
      <w:r w:rsidRPr="00E97B98">
        <w:t xml:space="preserve">ield </w:t>
      </w:r>
      <w:r w:rsidR="000634E6" w:rsidRPr="00E97B98">
        <w:t>t</w:t>
      </w:r>
      <w:r w:rsidRPr="00E97B98">
        <w:t xml:space="preserve">est, which also focused on simple response propensity, </w:t>
      </w:r>
      <w:r w:rsidR="000634E6" w:rsidRPr="00E97B98">
        <w:t>produced similar</w:t>
      </w:r>
      <w:r w:rsidR="00A26D25" w:rsidRPr="00E97B98">
        <w:t>, equivocal</w:t>
      </w:r>
      <w:r w:rsidRPr="00E97B98">
        <w:t xml:space="preserve"> results.</w:t>
      </w:r>
    </w:p>
    <w:p w:rsidR="001A135B" w:rsidRPr="002A02E3" w:rsidRDefault="001A135B" w:rsidP="001A135B">
      <w:pPr>
        <w:pStyle w:val="BodyText"/>
      </w:pPr>
      <w:r w:rsidRPr="00E97B98">
        <w:t>As a result of its experience with the studies identified above, NCES sought to develop methods to better identify cases that were potentially bias-inducing. This approach involved:</w:t>
      </w:r>
      <w:r w:rsidRPr="002A02E3">
        <w:t xml:space="preserve"> (1) identifying a set of substantive variables believed to be related to key study outcomes (typically frame variables for cross-sectional studies, but including prior-wave data for longitudinal studies), (2) using those variables to calculate the Mahalanobis distance of each case from either the full sample (for models estimated prior to data collection) or respondents (for models estimated during data collection), and (3) identifying ranges of distance scores for additional incentives or contractor effort. Generally, this “second generation” of responsive design </w:t>
      </w:r>
      <w:r w:rsidR="008159F0">
        <w:t xml:space="preserve">efforts </w:t>
      </w:r>
      <w:r w:rsidRPr="002A02E3">
        <w:t xml:space="preserve">sought to replace </w:t>
      </w:r>
      <w:r w:rsidR="008159F0">
        <w:t xml:space="preserve">targeting based on </w:t>
      </w:r>
      <w:r w:rsidRPr="002A02E3">
        <w:t xml:space="preserve">response propensity—which did not seem to reduce bias—with </w:t>
      </w:r>
      <w:r w:rsidR="008159F0">
        <w:t xml:space="preserve">targeting based on </w:t>
      </w:r>
      <w:r w:rsidRPr="002A02E3">
        <w:t xml:space="preserve">a measure of multivariate difference. The conversion of so called “high-distance” cases, it was hypothesized, would </w:t>
      </w:r>
      <w:r w:rsidR="008159F0">
        <w:t xml:space="preserve">reduce </w:t>
      </w:r>
      <w:r w:rsidRPr="002A02E3">
        <w:t>nonresponse bias.</w:t>
      </w:r>
    </w:p>
    <w:p w:rsidR="001A135B" w:rsidRPr="002A02E3" w:rsidRDefault="001A135B" w:rsidP="001A135B">
      <w:pPr>
        <w:pStyle w:val="BodyText"/>
      </w:pPr>
      <w:r w:rsidRPr="000A4B22">
        <w:t xml:space="preserve">To date, distance-based approaches have </w:t>
      </w:r>
      <w:r w:rsidR="00F55992" w:rsidRPr="000A4B22">
        <w:t>been employed in the B&amp;B:08/12 full-s</w:t>
      </w:r>
      <w:r w:rsidRPr="000A4B22">
        <w:t xml:space="preserve">cale, the ELS:2002/12 </w:t>
      </w:r>
      <w:r w:rsidR="00F55992" w:rsidRPr="000A4B22">
        <w:t>f</w:t>
      </w:r>
      <w:r w:rsidRPr="000A4B22">
        <w:t xml:space="preserve">ull </w:t>
      </w:r>
      <w:r w:rsidR="00F55992" w:rsidRPr="000A4B22">
        <w:t>s</w:t>
      </w:r>
      <w:r w:rsidRPr="000A4B22">
        <w:t xml:space="preserve">cale, the BPS:12/14 </w:t>
      </w:r>
      <w:r w:rsidR="00F55992" w:rsidRPr="000A4B22">
        <w:t>f</w:t>
      </w:r>
      <w:r w:rsidRPr="000A4B22">
        <w:t xml:space="preserve">ield </w:t>
      </w:r>
      <w:r w:rsidR="00F55992" w:rsidRPr="000A4B22">
        <w:t>t</w:t>
      </w:r>
      <w:r w:rsidRPr="000A4B22">
        <w:t>est, and the HSLS:09</w:t>
      </w:r>
      <w:r w:rsidR="00A54209">
        <w:t xml:space="preserve"> 201</w:t>
      </w:r>
      <w:r w:rsidRPr="000A4B22">
        <w:t xml:space="preserve">3 </w:t>
      </w:r>
      <w:r w:rsidR="008159F0">
        <w:t>U</w:t>
      </w:r>
      <w:r w:rsidRPr="000A4B22">
        <w:t>pdate</w:t>
      </w:r>
      <w:r w:rsidR="008159F0">
        <w:t xml:space="preserve"> </w:t>
      </w:r>
      <w:r w:rsidR="00A54209">
        <w:t>field test</w:t>
      </w:r>
      <w:r w:rsidRPr="000A4B22">
        <w:t xml:space="preserve">. While </w:t>
      </w:r>
      <w:r w:rsidR="005E16B2" w:rsidRPr="000A4B22">
        <w:t>analyses of the B&amp;B design and data collection for HSLS full-scale continue</w:t>
      </w:r>
      <w:r w:rsidRPr="000A4B22">
        <w:t xml:space="preserve">, the results from ELS and BPS </w:t>
      </w:r>
      <w:r w:rsidR="005600F7">
        <w:t xml:space="preserve">FT </w:t>
      </w:r>
      <w:r w:rsidRPr="000A4B22">
        <w:t xml:space="preserve">are mixed. Although there was some evidence of a reduction in bias in the ELS and B&amp;B </w:t>
      </w:r>
      <w:r w:rsidR="00F625A8">
        <w:t>design</w:t>
      </w:r>
      <w:r w:rsidR="00F625A8" w:rsidRPr="000A4B22">
        <w:t>s</w:t>
      </w:r>
      <w:r w:rsidRPr="000A4B22">
        <w:t>, which involved a mix of increased contractor effort and higher incentives, no bias reduction was found in BPS, despite increasing response among high-distance cases through higher incentives.</w:t>
      </w:r>
      <w:r w:rsidRPr="002A02E3">
        <w:t xml:space="preserve"> </w:t>
      </w:r>
    </w:p>
    <w:p w:rsidR="001A135B" w:rsidRPr="003C01DC" w:rsidRDefault="001A135B" w:rsidP="00C21A71">
      <w:pPr>
        <w:pStyle w:val="Heading3"/>
      </w:pPr>
      <w:bookmarkStart w:id="193" w:name="_Toc370482433"/>
      <w:r w:rsidRPr="003C01DC">
        <w:t>BPS:12/14 Full Scale</w:t>
      </w:r>
      <w:bookmarkEnd w:id="193"/>
    </w:p>
    <w:p w:rsidR="001A135B" w:rsidRPr="002A02E3" w:rsidRDefault="001A135B" w:rsidP="001A135B">
      <w:pPr>
        <w:spacing w:before="120" w:after="120" w:line="320" w:lineRule="atLeast"/>
        <w:ind w:firstLine="720"/>
        <w:rPr>
          <w:szCs w:val="24"/>
        </w:rPr>
      </w:pPr>
      <w:r w:rsidRPr="002A02E3">
        <w:rPr>
          <w:szCs w:val="24"/>
        </w:rPr>
        <w:t xml:space="preserve">After reviewing almost two years of </w:t>
      </w:r>
      <w:r w:rsidR="00F625A8">
        <w:rPr>
          <w:szCs w:val="24"/>
        </w:rPr>
        <w:t>related</w:t>
      </w:r>
      <w:r w:rsidR="00F625A8" w:rsidRPr="004E74B5">
        <w:rPr>
          <w:szCs w:val="24"/>
        </w:rPr>
        <w:t xml:space="preserve"> </w:t>
      </w:r>
      <w:r w:rsidRPr="004E74B5">
        <w:rPr>
          <w:szCs w:val="24"/>
        </w:rPr>
        <w:t xml:space="preserve">data, NCES experts are </w:t>
      </w:r>
      <w:r w:rsidR="00F625A8">
        <w:rPr>
          <w:szCs w:val="24"/>
        </w:rPr>
        <w:t xml:space="preserve">not </w:t>
      </w:r>
      <w:r w:rsidRPr="004E74B5">
        <w:rPr>
          <w:szCs w:val="24"/>
        </w:rPr>
        <w:t>convinced that</w:t>
      </w:r>
      <w:r w:rsidRPr="002A02E3">
        <w:rPr>
          <w:szCs w:val="24"/>
        </w:rPr>
        <w:t xml:space="preserve"> they have identified an optimal model for characterizing a given case’s likelihood of contributing to nonresponse bias or identified an optimal procedure for delivering a given case’s ideal conversion intervention (typically an incentive). As a result, NCES proposes an experiment</w:t>
      </w:r>
      <w:r w:rsidR="00AC3946">
        <w:rPr>
          <w:szCs w:val="24"/>
        </w:rPr>
        <w:t>al effort within the BPS:12/14 f</w:t>
      </w:r>
      <w:r w:rsidRPr="002A02E3">
        <w:rPr>
          <w:szCs w:val="24"/>
        </w:rPr>
        <w:t xml:space="preserve">ull </w:t>
      </w:r>
      <w:r w:rsidR="00AC3946">
        <w:rPr>
          <w:szCs w:val="24"/>
        </w:rPr>
        <w:t>s</w:t>
      </w:r>
      <w:r w:rsidRPr="002A02E3">
        <w:rPr>
          <w:szCs w:val="24"/>
        </w:rPr>
        <w:t xml:space="preserve">cale that seeks to address the latter concern through an incentive calibration study and the former through the use of a two-component measure of “importance” that jointly considers a case’s likelihood of inducing bias and its propensity to respond. We begin by describing the proposed importance measure, proceed to a discussion of the calibration experiment, and then outline how the two will be combined in the BPS:12/14 </w:t>
      </w:r>
      <w:r w:rsidR="00AC3946">
        <w:rPr>
          <w:szCs w:val="24"/>
        </w:rPr>
        <w:t>f</w:t>
      </w:r>
      <w:r w:rsidRPr="002A02E3">
        <w:rPr>
          <w:szCs w:val="24"/>
        </w:rPr>
        <w:t xml:space="preserve">ull </w:t>
      </w:r>
      <w:r w:rsidR="00AC3946">
        <w:rPr>
          <w:szCs w:val="24"/>
        </w:rPr>
        <w:t>s</w:t>
      </w:r>
      <w:r w:rsidRPr="002A02E3">
        <w:rPr>
          <w:szCs w:val="24"/>
        </w:rPr>
        <w:t>cale data collection.</w:t>
      </w:r>
    </w:p>
    <w:p w:rsidR="00AC3946" w:rsidRDefault="001A135B" w:rsidP="001A135B">
      <w:pPr>
        <w:spacing w:before="120" w:after="120" w:line="320" w:lineRule="atLeast"/>
        <w:ind w:firstLine="720"/>
        <w:rPr>
          <w:szCs w:val="24"/>
        </w:rPr>
      </w:pPr>
      <w:r w:rsidRPr="00C21A71">
        <w:rPr>
          <w:b/>
          <w:bCs/>
          <w:iCs/>
          <w:szCs w:val="24"/>
        </w:rPr>
        <w:lastRenderedPageBreak/>
        <w:t>The importance measure.</w:t>
      </w:r>
      <w:r w:rsidRPr="002A02E3">
        <w:rPr>
          <w:i/>
          <w:szCs w:val="24"/>
        </w:rPr>
        <w:t xml:space="preserve"> </w:t>
      </w:r>
      <w:r w:rsidRPr="002A02E3">
        <w:rPr>
          <w:szCs w:val="24"/>
        </w:rPr>
        <w:t>In order to reduce nonresponse bias in survey variables by directing effort and resources during data collection, and minimize the cost associated with achieving this goal, three related conditions have to be met: (1) the targeted cases</w:t>
      </w:r>
      <w:r w:rsidR="0032742F">
        <w:rPr>
          <w:szCs w:val="24"/>
        </w:rPr>
        <w:t xml:space="preserve"> must be drawn from groups that are</w:t>
      </w:r>
      <w:r w:rsidRPr="002A02E3">
        <w:rPr>
          <w:szCs w:val="24"/>
        </w:rPr>
        <w:t xml:space="preserve"> under-represented on key survey variable</w:t>
      </w:r>
      <w:r w:rsidR="0032742F">
        <w:rPr>
          <w:szCs w:val="24"/>
        </w:rPr>
        <w:t xml:space="preserve"> values</w:t>
      </w:r>
      <w:r w:rsidRPr="002A02E3">
        <w:rPr>
          <w:szCs w:val="24"/>
        </w:rPr>
        <w:t xml:space="preserve"> among those who already responded, (2) their likelihood of participation should not be excessively low or high (i.e., targeted cases who do not respond cannot decrease bias; targeting high propensity cases can further bias estimates), and (3) they should be numerous enough to impact survey estimates within domains of interest. For example, targeting cases based on response propensities may reduce nonresponse bias, but it may fail if the targeted cases are extremely difficult to convert and do not respond to the intervention as desired. </w:t>
      </w:r>
    </w:p>
    <w:p w:rsidR="001A135B" w:rsidRPr="002A02E3" w:rsidRDefault="001A135B" w:rsidP="006805CA">
      <w:pPr>
        <w:ind w:firstLine="720"/>
        <w:rPr>
          <w:szCs w:val="24"/>
        </w:rPr>
      </w:pPr>
      <w:r w:rsidRPr="002A02E3">
        <w:rPr>
          <w:szCs w:val="24"/>
        </w:rPr>
        <w:t>One approach to meeting these conditions is to target cases based on two dimensions: the likelihood of a case to contribute to nonresponse bias if not interviewed, and the likelihood that the case could be converted to a respondent.</w:t>
      </w:r>
      <w:r w:rsidR="00B1226C">
        <w:rPr>
          <w:szCs w:val="24"/>
        </w:rPr>
        <w:t xml:space="preserve"> </w:t>
      </w:r>
      <w:r w:rsidR="006805CA">
        <w:rPr>
          <w:szCs w:val="24"/>
        </w:rPr>
        <w:t xml:space="preserve"> </w:t>
      </w:r>
      <w:r w:rsidRPr="002A02E3">
        <w:rPr>
          <w:szCs w:val="24"/>
        </w:rPr>
        <w:t>These dimensions form an importance score, such that:</w:t>
      </w:r>
    </w:p>
    <w:p w:rsidR="001A135B" w:rsidRPr="001A135B" w:rsidRDefault="00427158" w:rsidP="001A135B">
      <w:pPr>
        <w:spacing w:before="120" w:after="120" w:line="320" w:lineRule="atLeast"/>
        <w:ind w:firstLine="720"/>
        <w:jc w:val="center"/>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ij</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j </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R)</m:t>
              </m:r>
            </m:e>
            <m:sub>
              <m:r>
                <w:rPr>
                  <w:rFonts w:ascii="Cambria Math" w:hAnsi="Cambria Math"/>
                  <w:szCs w:val="24"/>
                </w:rPr>
                <m:t>i</m:t>
              </m:r>
            </m:sub>
          </m:sSub>
          <m:r>
            <w:rPr>
              <w:rFonts w:ascii="Cambria Math" w:hAnsi="Cambria Math"/>
              <w:szCs w:val="24"/>
            </w:rPr>
            <m:t xml:space="preserve"> </m:t>
          </m:r>
        </m:oMath>
      </m:oMathPara>
    </w:p>
    <w:p w:rsidR="0045656C" w:rsidRDefault="001A135B" w:rsidP="001A135B">
      <w:pPr>
        <w:spacing w:before="120" w:after="120" w:line="320" w:lineRule="atLeast"/>
        <w:ind w:firstLine="720"/>
        <w:rPr>
          <w:color w:val="000000" w:themeColor="text1"/>
          <w:szCs w:val="24"/>
        </w:rPr>
      </w:pPr>
      <w:r w:rsidRPr="002A02E3">
        <w:rPr>
          <w:szCs w:val="24"/>
        </w:rPr>
        <w:t xml:space="preserve">Where </w:t>
      </w:r>
      <w:r w:rsidRPr="002A02E3">
        <w:rPr>
          <w:i/>
          <w:szCs w:val="24"/>
        </w:rPr>
        <w:t>I</w:t>
      </w:r>
      <w:r w:rsidRPr="002A02E3">
        <w:rPr>
          <w:szCs w:val="24"/>
        </w:rPr>
        <w:t xml:space="preserve"> is the calculated importance score, </w:t>
      </w:r>
      <m:oMath>
        <m:r>
          <w:rPr>
            <w:rFonts w:ascii="Cambria Math" w:hAnsi="Cambria Math"/>
            <w:szCs w:val="24"/>
          </w:rPr>
          <m:t>U</m:t>
        </m:r>
      </m:oMath>
      <w:r w:rsidRPr="002A02E3">
        <w:rPr>
          <w:szCs w:val="24"/>
        </w:rPr>
        <w:t xml:space="preserve"> is a measure of under-representativeness on key variables that reflects their likelihood to induce bias if not converted, and </w:t>
      </w:r>
      <m:oMath>
        <m:r>
          <w:rPr>
            <w:rFonts w:ascii="Cambria Math" w:hAnsi="Cambria Math"/>
            <w:szCs w:val="24"/>
          </w:rPr>
          <m:t>P(R)</m:t>
        </m:r>
      </m:oMath>
      <w:r w:rsidRPr="002A02E3">
        <w:rPr>
          <w:szCs w:val="24"/>
        </w:rPr>
        <w:t xml:space="preserve"> is the predicted final response propensity. Let </w:t>
      </w:r>
      <m:oMath>
        <m:r>
          <w:rPr>
            <w:rFonts w:ascii="Cambria Math" w:hAnsi="Cambria Math"/>
            <w:szCs w:val="24"/>
          </w:rPr>
          <m:t>i</m:t>
        </m:r>
      </m:oMath>
      <w:r w:rsidRPr="002A02E3">
        <w:rPr>
          <w:szCs w:val="24"/>
        </w:rPr>
        <w:t xml:space="preserve"> index sample members and </w:t>
      </w:r>
      <m:oMath>
        <m:r>
          <w:rPr>
            <w:rFonts w:ascii="Cambria Math" w:hAnsi="Cambria Math"/>
            <w:szCs w:val="24"/>
          </w:rPr>
          <m:t>j</m:t>
        </m:r>
      </m:oMath>
      <w:r w:rsidRPr="002A02E3">
        <w:rPr>
          <w:szCs w:val="24"/>
        </w:rPr>
        <w:t xml:space="preserve"> the data collection phases with responsive design </w:t>
      </w:r>
      <w:r w:rsidRPr="000718D9">
        <w:rPr>
          <w:color w:val="000000" w:themeColor="text1"/>
          <w:szCs w:val="24"/>
        </w:rPr>
        <w:t>interventions.</w:t>
      </w:r>
      <w:r w:rsidR="00182B24" w:rsidRPr="000718D9">
        <w:rPr>
          <w:color w:val="000000" w:themeColor="text1"/>
          <w:szCs w:val="24"/>
        </w:rPr>
        <w:t xml:space="preserve"> </w:t>
      </w:r>
    </w:p>
    <w:p w:rsidR="001A135B" w:rsidRPr="002A02E3" w:rsidRDefault="00182B24" w:rsidP="001A135B">
      <w:pPr>
        <w:spacing w:before="120" w:after="120" w:line="320" w:lineRule="atLeast"/>
        <w:ind w:firstLine="720"/>
        <w:rPr>
          <w:szCs w:val="24"/>
        </w:rPr>
      </w:pPr>
      <w:r w:rsidRPr="000718D9">
        <w:rPr>
          <w:color w:val="000000" w:themeColor="text1"/>
          <w:szCs w:val="24"/>
        </w:rPr>
        <w:t xml:space="preserve">The importance score will be determined by the combination of two models: a bias-likelihood model and a response propensity model, which are described in detail below. The calculation needs to balance </w:t>
      </w:r>
      <w:r w:rsidRPr="000718D9">
        <w:rPr>
          <w:color w:val="000000" w:themeColor="text1"/>
        </w:rPr>
        <w:t xml:space="preserve">two distinct scenarios: (1) low propensity cases that will likely never respond, irrespective of their underrepresentation, and (2) high propensity cases that, because they are not underrepresented in the data, are unlikely to reduce bias. There are a number of potential methods for combining these two models. Once in production, NCES will have </w:t>
      </w:r>
      <w:r w:rsidR="00286776" w:rsidRPr="000718D9">
        <w:rPr>
          <w:color w:val="000000" w:themeColor="text1"/>
        </w:rPr>
        <w:t>more information</w:t>
      </w:r>
      <w:r w:rsidRPr="000718D9">
        <w:rPr>
          <w:color w:val="000000" w:themeColor="text1"/>
        </w:rPr>
        <w:t xml:space="preserve"> about the distribution of both propensity and representation</w:t>
      </w:r>
      <w:r w:rsidR="00286776" w:rsidRPr="000718D9">
        <w:rPr>
          <w:color w:val="000000" w:themeColor="text1"/>
        </w:rPr>
        <w:t xml:space="preserve"> from the calibration study</w:t>
      </w:r>
      <w:r w:rsidRPr="000718D9">
        <w:rPr>
          <w:color w:val="000000" w:themeColor="text1"/>
        </w:rPr>
        <w:t>,</w:t>
      </w:r>
      <w:r w:rsidR="00286776" w:rsidRPr="000718D9">
        <w:rPr>
          <w:color w:val="000000" w:themeColor="text1"/>
        </w:rPr>
        <w:t xml:space="preserve"> which will</w:t>
      </w:r>
      <w:r w:rsidRPr="000718D9">
        <w:rPr>
          <w:color w:val="000000" w:themeColor="text1"/>
        </w:rPr>
        <w:t xml:space="preserve"> allow it to explore linear and nonlinear functions that optimize the potential for nonresponse bias and available incentive resources.</w:t>
      </w:r>
    </w:p>
    <w:p w:rsidR="001A135B" w:rsidRPr="002A02E3" w:rsidRDefault="001A135B" w:rsidP="001A135B">
      <w:pPr>
        <w:pStyle w:val="BodyText"/>
      </w:pPr>
      <w:r w:rsidRPr="00C21A71">
        <w:rPr>
          <w:b/>
          <w:bCs/>
          <w:iCs/>
        </w:rPr>
        <w:t>Bias-likelihood (U) model</w:t>
      </w:r>
      <w:r w:rsidRPr="00C21A71">
        <w:rPr>
          <w:b/>
          <w:bCs/>
          <w:iCs/>
          <w:u w:val="single"/>
        </w:rPr>
        <w:t>.</w:t>
      </w:r>
      <w:r w:rsidRPr="002A02E3">
        <w:t xml:space="preserve"> A desirable model to identify cases to be targeted for intervention would use covariates (Z) that are strongly related to the survey variables of interest (Y), to identify sample members </w:t>
      </w:r>
      <w:r w:rsidR="00AC3946">
        <w:t>who</w:t>
      </w:r>
      <w:r w:rsidRPr="002A02E3">
        <w:t xml:space="preserve"> are under-represented (using a response indicator, R) with regard to these covariates. We then have the following relationships, using a single Z and Y for illustration:</w:t>
      </w:r>
    </w:p>
    <w:p w:rsidR="001A135B" w:rsidRPr="002A02E3" w:rsidRDefault="006E4D5D" w:rsidP="006E4D5D">
      <w:pPr>
        <w:spacing w:before="120" w:after="120" w:line="320" w:lineRule="atLeast"/>
        <w:jc w:val="center"/>
        <w:rPr>
          <w:szCs w:val="24"/>
        </w:rPr>
      </w:pPr>
      <w:r>
        <w:rPr>
          <w:noProof/>
          <w:szCs w:val="24"/>
        </w:rPr>
        <mc:AlternateContent>
          <mc:Choice Requires="wps">
            <w:drawing>
              <wp:anchor distT="0" distB="0" distL="114300" distR="114300" simplePos="0" relativeHeight="251667456" behindDoc="0" locked="0" layoutInCell="1" allowOverlap="1" wp14:anchorId="460DA3AF" wp14:editId="144D5668">
                <wp:simplePos x="0" y="0"/>
                <wp:positionH relativeFrom="column">
                  <wp:posOffset>2953385</wp:posOffset>
                </wp:positionH>
                <wp:positionV relativeFrom="paragraph">
                  <wp:posOffset>230505</wp:posOffset>
                </wp:positionV>
                <wp:extent cx="257175" cy="352425"/>
                <wp:effectExtent l="38100" t="0" r="28575" b="47625"/>
                <wp:wrapNone/>
                <wp:docPr id="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DAlmElMgIAAFUEAAAOAAAAAAAAAAAAAAAA&#10;AC4CAABkcnMvZTJvRG9jLnhtbFBLAQItABQABgAIAAAAIQBJ+3OK4AAAAAkBAAAPAAAAAAAAAAAA&#10;AAAAAIwEAABkcnMvZG93bnJldi54bWxQSwUGAAAAAAQABADzAAAAmQUAAAAA&#10;">
                <v:stroke endarrow="block"/>
                <o:lock v:ext="edit" shapetype="f"/>
              </v:shape>
            </w:pict>
          </mc:Fallback>
        </mc:AlternateContent>
      </w:r>
      <w:r>
        <w:rPr>
          <w:noProof/>
          <w:szCs w:val="24"/>
        </w:rPr>
        <mc:AlternateContent>
          <mc:Choice Requires="wps">
            <w:drawing>
              <wp:anchor distT="0" distB="0" distL="114300" distR="114300" simplePos="0" relativeHeight="251665408" behindDoc="0" locked="0" layoutInCell="1" allowOverlap="1" wp14:anchorId="75F8817C" wp14:editId="598C6A9B">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7" o:spid="_x0000_s1026" type="#_x0000_t32" style="position:absolute;margin-left:258.15pt;margin-top:18.2pt;width:19.45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001A135B" w:rsidRPr="002A02E3">
        <w:rPr>
          <w:szCs w:val="24"/>
        </w:rPr>
        <w:t>Z</w:t>
      </w:r>
    </w:p>
    <w:p w:rsidR="001A135B" w:rsidRPr="002A02E3" w:rsidRDefault="001A135B" w:rsidP="001A135B">
      <w:pPr>
        <w:spacing w:before="120" w:after="120" w:line="320" w:lineRule="atLeast"/>
        <w:jc w:val="center"/>
        <w:rPr>
          <w:szCs w:val="24"/>
        </w:rPr>
      </w:pPr>
    </w:p>
    <w:p w:rsidR="001A135B" w:rsidRPr="002A02E3" w:rsidRDefault="00916089" w:rsidP="006E4D5D">
      <w:pPr>
        <w:tabs>
          <w:tab w:val="left" w:pos="5587"/>
        </w:tabs>
        <w:spacing w:before="120" w:after="120" w:line="320" w:lineRule="atLeast"/>
        <w:jc w:val="center"/>
        <w:rPr>
          <w:szCs w:val="24"/>
        </w:rPr>
      </w:pPr>
      <w:r>
        <w:rPr>
          <w:noProof/>
          <w:szCs w:val="24"/>
        </w:rPr>
        <mc:AlternateContent>
          <mc:Choice Requires="wps">
            <w:drawing>
              <wp:anchor distT="0" distB="0" distL="114300" distR="114300" simplePos="0" relativeHeight="251666432" behindDoc="0" locked="0" layoutInCell="1" allowOverlap="1" wp14:anchorId="7AE2A02F" wp14:editId="63283025">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Freeform 8" o:spid="_x0000_s1026" style="position:absolute;margin-left:235.85pt;margin-top:14.25pt;width:39pt;height:14.45pt;rotation:-311873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sidR="006E4D5D">
        <w:rPr>
          <w:szCs w:val="24"/>
        </w:rPr>
        <w:t>R</w:t>
      </w:r>
      <w:r w:rsidR="001A135B" w:rsidRPr="002A02E3">
        <w:rPr>
          <w:szCs w:val="24"/>
        </w:rPr>
        <w:t xml:space="preserve">           Y</w:t>
      </w:r>
    </w:p>
    <w:p w:rsidR="001A135B" w:rsidRPr="002A02E3" w:rsidRDefault="001A135B" w:rsidP="001A135B">
      <w:pPr>
        <w:spacing w:before="120" w:after="120" w:line="320" w:lineRule="atLeast"/>
        <w:rPr>
          <w:szCs w:val="24"/>
        </w:rPr>
      </w:pPr>
    </w:p>
    <w:p w:rsidR="001A135B" w:rsidRPr="002A02E3" w:rsidRDefault="001A135B" w:rsidP="001A135B">
      <w:pPr>
        <w:spacing w:before="120" w:after="120" w:line="320" w:lineRule="atLeast"/>
        <w:ind w:firstLine="720"/>
        <w:rPr>
          <w:szCs w:val="24"/>
        </w:rPr>
      </w:pPr>
      <w:r w:rsidRPr="002A02E3">
        <w:rPr>
          <w:szCs w:val="24"/>
        </w:rPr>
        <w:t xml:space="preserve">Nonresponse bias arises when there is a relationship between R and Y. Just as in adjustment for nonresponse bias (see </w:t>
      </w:r>
      <w:hyperlink w:anchor="_ENREF_2" w:tooltip="Little, 2005 #550" w:history="1">
        <w:r w:rsidRPr="002A02E3">
          <w:rPr>
            <w:szCs w:val="24"/>
          </w:rPr>
          <w:fldChar w:fldCharType="begin"/>
        </w:r>
        <w:r w:rsidRPr="002A02E3">
          <w:rPr>
            <w:szCs w:val="24"/>
          </w:rPr>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A02E3">
          <w:rPr>
            <w:szCs w:val="24"/>
          </w:rPr>
          <w:fldChar w:fldCharType="separate"/>
        </w:r>
        <w:r w:rsidRPr="002A02E3">
          <w:rPr>
            <w:szCs w:val="24"/>
          </w:rPr>
          <w:t>Little and Vartivarian, 2005</w:t>
        </w:r>
        <w:r w:rsidRPr="002A02E3">
          <w:rPr>
            <w:szCs w:val="24"/>
          </w:rPr>
          <w:fldChar w:fldCharType="end"/>
        </w:r>
      </w:hyperlink>
      <w:r w:rsidRPr="002A02E3">
        <w:rPr>
          <w:szCs w:val="24"/>
        </w:rPr>
        <w:t xml:space="preserve">), a Z-variable cannot be effective in nonresponse bias reduction if corr(Z,Y) is weak or nonexistent, even if corr(Z,R) is substantial. That is, selection of Z-variables based only on their correlation with R may not help to identify cases that contribute to nonresponse bias. The goal is to identify sample cases that have Y-variable values that are associated with </w:t>
      </w:r>
      <w:r w:rsidRPr="002A02E3">
        <w:rPr>
          <w:szCs w:val="24"/>
        </w:rPr>
        <w:lastRenderedPageBreak/>
        <w:t>lower response rates, as this is the most direct way to reduce nonresponse bias in an estimate of a mean, for example.</w:t>
      </w:r>
    </w:p>
    <w:p w:rsidR="001A135B" w:rsidRPr="002A02E3" w:rsidRDefault="001A135B" w:rsidP="001A135B">
      <w:pPr>
        <w:spacing w:before="120" w:after="120" w:line="320" w:lineRule="atLeast"/>
        <w:ind w:firstLine="720"/>
        <w:rPr>
          <w:szCs w:val="24"/>
        </w:rPr>
      </w:pPr>
      <w:r w:rsidRPr="002A02E3">
        <w:rPr>
          <w:szCs w:val="24"/>
        </w:rPr>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w:t>
      </w:r>
      <w:r w:rsidR="00AC3946">
        <w:rPr>
          <w:szCs w:val="24"/>
        </w:rPr>
        <w:t>,</w:t>
      </w:r>
      <w:r w:rsidRPr="002A02E3">
        <w:rPr>
          <w:szCs w:val="24"/>
        </w:rPr>
        <w:t xml:space="preserve"> but quite unrelated to Y. These variables, such as the number of prior contact attempts and prior refusal, can dominate in a model predicting the likelihood of participation and mask the relationship of Z variables that are associated with Y. </w:t>
      </w:r>
    </w:p>
    <w:p w:rsidR="001A135B" w:rsidRPr="002A02E3" w:rsidRDefault="001A135B" w:rsidP="001A135B">
      <w:pPr>
        <w:spacing w:before="120" w:after="120" w:line="320" w:lineRule="atLeast"/>
        <w:ind w:firstLine="720"/>
        <w:rPr>
          <w:szCs w:val="24"/>
        </w:rPr>
      </w:pPr>
      <w:r w:rsidRPr="00717796">
        <w:rPr>
          <w:szCs w:val="24"/>
        </w:rPr>
        <w:t>As needed in Phases 3-5</w:t>
      </w:r>
      <w:r w:rsidR="00717796">
        <w:rPr>
          <w:szCs w:val="24"/>
        </w:rPr>
        <w:t>,</w:t>
      </w:r>
      <w:r w:rsidRPr="00717796">
        <w:rPr>
          <w:szCs w:val="24"/>
        </w:rPr>
        <w:t xml:space="preserve"> </w:t>
      </w:r>
      <w:r w:rsidR="00717796" w:rsidRPr="00717796">
        <w:rPr>
          <w:szCs w:val="24"/>
        </w:rPr>
        <w:t>described below</w:t>
      </w:r>
      <w:r w:rsidRPr="00717796">
        <w:rPr>
          <w:szCs w:val="24"/>
        </w:rPr>
        <w:t>, we</w:t>
      </w:r>
      <w:r w:rsidRPr="002A02E3">
        <w:rPr>
          <w:szCs w:val="24"/>
        </w:rPr>
        <w:t xml:space="preserve"> will </w:t>
      </w:r>
      <w:r w:rsidR="00717796">
        <w:rPr>
          <w:szCs w:val="24"/>
        </w:rPr>
        <w:t>conduct</w:t>
      </w:r>
      <w:r w:rsidRPr="002A02E3">
        <w:rPr>
          <w:szCs w:val="24"/>
        </w:rPr>
        <w:t xml:space="preserve"> a logistic regression </w:t>
      </w:r>
      <w:r w:rsidR="00717796">
        <w:rPr>
          <w:szCs w:val="24"/>
        </w:rPr>
        <w:t xml:space="preserve">in order to predict </w:t>
      </w:r>
      <w:r w:rsidRPr="002A02E3">
        <w:rPr>
          <w:szCs w:val="24"/>
        </w:rPr>
        <w:t>the survey outcome (R) through the current phase using only substantive and demographic variables and their correlates from NPSAS:12 and the sampling frame (Z), and select two-way interactions. The goal of this model is not to maximize the ability to predict survey response (</w:t>
      </w:r>
      <m:oMath>
        <m:acc>
          <m:accPr>
            <m:ctrlPr>
              <w:rPr>
                <w:rFonts w:ascii="Cambria Math" w:hAnsi="Cambria Math"/>
                <w:szCs w:val="24"/>
              </w:rPr>
            </m:ctrlPr>
          </m:accPr>
          <m:e>
            <m:r>
              <m:rPr>
                <m:sty m:val="p"/>
              </m:rPr>
              <w:rPr>
                <w:rFonts w:ascii="Cambria Math" w:hAnsi="Cambria Math"/>
                <w:szCs w:val="24"/>
              </w:rPr>
              <m:t>p</m:t>
            </m:r>
          </m:e>
        </m:acc>
      </m:oMath>
      <w:r w:rsidRPr="002A02E3">
        <w:rPr>
          <w:szCs w:val="24"/>
        </w:rPr>
        <w:t xml:space="preserve">), but to obtain a predicted likelihood of a completed interview reducing nonresponse bias if successfully interviewed. Because of this key difference, we use (1 – </w:t>
      </w:r>
      <m:oMath>
        <m:acc>
          <m:accPr>
            <m:ctrlPr>
              <w:rPr>
                <w:rFonts w:ascii="Cambria Math" w:hAnsi="Cambria Math"/>
                <w:szCs w:val="24"/>
              </w:rPr>
            </m:ctrlPr>
          </m:accPr>
          <m:e>
            <m:r>
              <m:rPr>
                <m:sty m:val="p"/>
              </m:rPr>
              <w:rPr>
                <w:rFonts w:ascii="Cambria Math" w:hAnsi="Cambria Math"/>
                <w:szCs w:val="24"/>
              </w:rPr>
              <m:t>p</m:t>
            </m:r>
          </m:e>
        </m:acc>
      </m:oMath>
      <w:r w:rsidRPr="002A02E3">
        <w:rPr>
          <w:szCs w:val="24"/>
        </w:rPr>
        <w:t>) to calculate a case-level prediction representing bias-likelihood, rather than response propensity.</w:t>
      </w:r>
    </w:p>
    <w:p w:rsidR="001A135B" w:rsidRPr="002A02E3" w:rsidRDefault="001A135B" w:rsidP="001A135B">
      <w:pPr>
        <w:spacing w:before="120" w:after="120" w:line="320" w:lineRule="atLeast"/>
        <w:ind w:firstLine="720"/>
        <w:rPr>
          <w:szCs w:val="24"/>
        </w:rPr>
      </w:pPr>
      <w:r w:rsidRPr="002A02E3">
        <w:rPr>
          <w:szCs w:val="24"/>
        </w:rPr>
        <w:t>Variables to be used in the bias-likelihood model will come from base-year survey responses, school characteristics, and sampling frame information</w:t>
      </w:r>
      <w:r w:rsidRPr="002A02E3">
        <w:rPr>
          <w:rStyle w:val="FootnoteReference"/>
          <w:sz w:val="24"/>
          <w:szCs w:val="24"/>
        </w:rPr>
        <w:footnoteReference w:id="3"/>
      </w:r>
      <w:r w:rsidRPr="002A02E3">
        <w:rPr>
          <w:szCs w:val="24"/>
        </w:rPr>
        <w:t xml:space="preserve">. </w:t>
      </w:r>
      <w:r w:rsidR="00AC3946">
        <w:rPr>
          <w:szCs w:val="24"/>
        </w:rPr>
        <w:t xml:space="preserve"> </w:t>
      </w:r>
      <w:r w:rsidRPr="002A02E3">
        <w:rPr>
          <w:szCs w:val="24"/>
        </w:rPr>
        <w:t>It is important to note that paradata, particularly those variables that are highly predictive of response but quite unrelated to the survey variables of interest, will be excluded from the bias-likelihood model. Potential variables for the model include, but are not limited to:</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highest degree expected,</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p</w:t>
      </w:r>
      <w:r w:rsidR="001A135B" w:rsidRPr="002A02E3">
        <w:rPr>
          <w:rFonts w:cs="Times New Roman"/>
          <w:szCs w:val="24"/>
        </w:rPr>
        <w:t>arents’ level of education</w:t>
      </w:r>
      <w:r>
        <w:rPr>
          <w:rFonts w:cs="Times New Roman"/>
          <w:szCs w:val="24"/>
        </w:rPr>
        <w:t>,</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age,</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gender,</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number of dependent children,</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income percentile,</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h</w:t>
      </w:r>
      <w:r w:rsidR="001A135B" w:rsidRPr="002A02E3">
        <w:rPr>
          <w:rFonts w:cs="Times New Roman"/>
          <w:szCs w:val="24"/>
        </w:rPr>
        <w:t>ours</w:t>
      </w:r>
      <w:r>
        <w:rPr>
          <w:rFonts w:cs="Times New Roman"/>
          <w:szCs w:val="24"/>
        </w:rPr>
        <w:t xml:space="preserve"> worked per week while enrolled,</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school sector,</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undergraduate degree program,</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e</w:t>
      </w:r>
      <w:r w:rsidR="001A135B" w:rsidRPr="002A02E3">
        <w:rPr>
          <w:rFonts w:cs="Times New Roman"/>
          <w:szCs w:val="24"/>
        </w:rPr>
        <w:t>xpected wage</w:t>
      </w:r>
      <w:r>
        <w:rPr>
          <w:rFonts w:cs="Times New Roman"/>
          <w:szCs w:val="24"/>
        </w:rPr>
        <w:t xml:space="preserve">, </w:t>
      </w:r>
      <w:r w:rsidR="00AC3946">
        <w:rPr>
          <w:rFonts w:cs="Times New Roman"/>
          <w:szCs w:val="24"/>
        </w:rPr>
        <w:t xml:space="preserve">and </w:t>
      </w:r>
    </w:p>
    <w:p w:rsidR="001A135B" w:rsidRPr="002A02E3" w:rsidRDefault="00C74A2F" w:rsidP="00F978DE">
      <w:pPr>
        <w:pStyle w:val="bulletround"/>
        <w:numPr>
          <w:ilvl w:val="0"/>
          <w:numId w:val="14"/>
        </w:numPr>
        <w:spacing w:after="60"/>
        <w:ind w:left="1080"/>
        <w:rPr>
          <w:rFonts w:cs="Times New Roman"/>
          <w:szCs w:val="24"/>
        </w:rPr>
      </w:pPr>
      <w:r>
        <w:rPr>
          <w:rFonts w:cs="Times New Roman"/>
          <w:szCs w:val="24"/>
        </w:rPr>
        <w:t>h</w:t>
      </w:r>
      <w:r w:rsidR="001A135B" w:rsidRPr="002A02E3">
        <w:rPr>
          <w:rFonts w:cs="Times New Roman"/>
          <w:szCs w:val="24"/>
        </w:rPr>
        <w:t>igh school graduation year</w:t>
      </w:r>
      <w:r w:rsidR="00AC3946">
        <w:rPr>
          <w:rFonts w:cs="Times New Roman"/>
          <w:szCs w:val="24"/>
        </w:rPr>
        <w:t>.</w:t>
      </w:r>
    </w:p>
    <w:p w:rsidR="001A135B" w:rsidRPr="002A02E3" w:rsidRDefault="001A135B" w:rsidP="001A135B">
      <w:pPr>
        <w:spacing w:before="120" w:after="120" w:line="320" w:lineRule="atLeast"/>
        <w:ind w:firstLine="720"/>
        <w:rPr>
          <w:szCs w:val="24"/>
        </w:rPr>
      </w:pPr>
      <w:r w:rsidRPr="00C21A71">
        <w:rPr>
          <w:b/>
          <w:bCs/>
          <w:iCs/>
          <w:szCs w:val="24"/>
        </w:rPr>
        <w:t>Response propensity (P(R)) model.</w:t>
      </w:r>
      <w:r w:rsidRPr="002A02E3">
        <w:rPr>
          <w:i/>
          <w:szCs w:val="24"/>
        </w:rPr>
        <w:t xml:space="preserve"> </w:t>
      </w:r>
      <w:r w:rsidRPr="002A02E3">
        <w:rPr>
          <w:szCs w:val="24"/>
        </w:rPr>
        <w:t xml:space="preserve">Prior to the start of data collection, a response propensity model will be developed to predict likelihood to respond to BPS:12/14 based on NPSAS:12 data and response behavior. It will include variables from the base year that have been shown to predict survey response, including, but not limited to: </w:t>
      </w:r>
    </w:p>
    <w:p w:rsidR="001A135B" w:rsidRPr="002A02E3" w:rsidRDefault="005102D0" w:rsidP="00F978DE">
      <w:pPr>
        <w:pStyle w:val="BodyText"/>
        <w:numPr>
          <w:ilvl w:val="0"/>
          <w:numId w:val="15"/>
        </w:numPr>
        <w:spacing w:before="0" w:after="60" w:line="240" w:lineRule="auto"/>
        <w:ind w:left="1080"/>
      </w:pPr>
      <w:r>
        <w:t>r</w:t>
      </w:r>
      <w:r w:rsidR="001A135B" w:rsidRPr="002A02E3">
        <w:t>esponded</w:t>
      </w:r>
      <w:r>
        <w:t xml:space="preserve"> during early completion period,</w:t>
      </w:r>
    </w:p>
    <w:p w:rsidR="001A135B" w:rsidRPr="002A02E3" w:rsidRDefault="005102D0" w:rsidP="00F978DE">
      <w:pPr>
        <w:pStyle w:val="BodyText"/>
        <w:numPr>
          <w:ilvl w:val="0"/>
          <w:numId w:val="15"/>
        </w:numPr>
        <w:spacing w:before="0" w:after="60" w:line="240" w:lineRule="auto"/>
        <w:ind w:left="1080"/>
      </w:pPr>
      <w:r>
        <w:lastRenderedPageBreak/>
        <w:t>interview mode (web/telephone),</w:t>
      </w:r>
    </w:p>
    <w:p w:rsidR="001A135B" w:rsidRPr="002A02E3" w:rsidRDefault="005102D0" w:rsidP="00F978DE">
      <w:pPr>
        <w:pStyle w:val="BodyText"/>
        <w:numPr>
          <w:ilvl w:val="0"/>
          <w:numId w:val="15"/>
        </w:numPr>
        <w:spacing w:before="0" w:after="60" w:line="240" w:lineRule="auto"/>
        <w:ind w:left="1080"/>
      </w:pPr>
      <w:r>
        <w:t>ever refused,</w:t>
      </w:r>
    </w:p>
    <w:p w:rsidR="001A135B" w:rsidRPr="002A02E3" w:rsidRDefault="005102D0" w:rsidP="00F978DE">
      <w:pPr>
        <w:pStyle w:val="BodyText"/>
        <w:numPr>
          <w:ilvl w:val="0"/>
          <w:numId w:val="15"/>
        </w:numPr>
        <w:spacing w:before="0" w:after="60" w:line="240" w:lineRule="auto"/>
        <w:ind w:left="1080"/>
      </w:pPr>
      <w:r>
        <w:t xml:space="preserve">call count, and </w:t>
      </w:r>
    </w:p>
    <w:p w:rsidR="001A135B" w:rsidRDefault="005102D0" w:rsidP="00F978DE">
      <w:pPr>
        <w:pStyle w:val="BodyText"/>
        <w:numPr>
          <w:ilvl w:val="0"/>
          <w:numId w:val="15"/>
        </w:numPr>
        <w:spacing w:before="0" w:after="60" w:line="240" w:lineRule="auto"/>
        <w:ind w:left="1080"/>
      </w:pPr>
      <w:r>
        <w:t>t</w:t>
      </w:r>
      <w:r w:rsidR="001A135B" w:rsidRPr="002A02E3">
        <w:t>racing/locating status (located/required intensive tracing)</w:t>
      </w:r>
      <w:r w:rsidR="00AC3946">
        <w:t>.</w:t>
      </w:r>
    </w:p>
    <w:p w:rsidR="00977A50" w:rsidRPr="002A02E3" w:rsidRDefault="0053276C" w:rsidP="00977A50">
      <w:pPr>
        <w:pStyle w:val="BodyText"/>
        <w:keepNext/>
      </w:pPr>
      <w:r>
        <w:t xml:space="preserve">In addition to estimating this initial model, we will evaluate the feasibility and potential benefit of adjusting the predicted response propensity scores at the start of each </w:t>
      </w:r>
      <w:r w:rsidR="005736C6" w:rsidRPr="00DA6755">
        <w:t xml:space="preserve">new </w:t>
      </w:r>
      <w:r>
        <w:t xml:space="preserve">phase based on response behavior in the </w:t>
      </w:r>
      <w:r w:rsidR="005736C6" w:rsidRPr="00DA6755">
        <w:t xml:space="preserve">previous </w:t>
      </w:r>
      <w:r>
        <w:t>wave.</w:t>
      </w:r>
    </w:p>
    <w:p w:rsidR="001A135B" w:rsidRPr="002A02E3" w:rsidRDefault="001A135B" w:rsidP="00CC5568">
      <w:pPr>
        <w:spacing w:before="120" w:after="120" w:line="320" w:lineRule="atLeast"/>
        <w:ind w:firstLine="720"/>
        <w:rPr>
          <w:szCs w:val="24"/>
        </w:rPr>
      </w:pPr>
      <w:r w:rsidRPr="00C21A71">
        <w:rPr>
          <w:b/>
          <w:bCs/>
          <w:iCs/>
          <w:szCs w:val="24"/>
        </w:rPr>
        <w:t>The incentive calibration experiment.</w:t>
      </w:r>
      <w:r w:rsidRPr="002A02E3">
        <w:rPr>
          <w:szCs w:val="24"/>
        </w:rPr>
        <w:t xml:space="preserve"> Prior to the start of full-scale </w:t>
      </w:r>
      <w:r w:rsidR="0075446B">
        <w:rPr>
          <w:szCs w:val="24"/>
        </w:rPr>
        <w:t xml:space="preserve">data </w:t>
      </w:r>
      <w:r w:rsidRPr="002A02E3">
        <w:rPr>
          <w:szCs w:val="24"/>
        </w:rPr>
        <w:t>collection, approximately 10 percent of the main sample will be identified to participate in the incentive calibration study and will be randomly assigned incentive offers of $0 to $50, in $5 increments.</w:t>
      </w:r>
      <w:r w:rsidR="00154CB9">
        <w:rPr>
          <w:szCs w:val="24"/>
        </w:rPr>
        <w:t xml:space="preserve"> At the conclusion of this randomized calibration study, NCES will meet with OMB to discuss the results of the experiment and to determine the </w:t>
      </w:r>
      <w:r w:rsidR="00504371">
        <w:rPr>
          <w:szCs w:val="24"/>
        </w:rPr>
        <w:t xml:space="preserve">incentive amounts for the remaining 90 percent of the sample. </w:t>
      </w:r>
      <w:r w:rsidR="0075446B">
        <w:rPr>
          <w:szCs w:val="24"/>
        </w:rPr>
        <w:t xml:space="preserve"> </w:t>
      </w:r>
      <w:r w:rsidRPr="002A02E3">
        <w:rPr>
          <w:szCs w:val="24"/>
        </w:rPr>
        <w:t xml:space="preserve">NCES will calculate each calibration sample member’s response propensity and, seven weeks prior to the main study, move the </w:t>
      </w:r>
      <w:r w:rsidR="005736C6" w:rsidRPr="00DA6755">
        <w:rPr>
          <w:szCs w:val="24"/>
        </w:rPr>
        <w:t xml:space="preserve">calibration </w:t>
      </w:r>
      <w:r w:rsidRPr="002A02E3">
        <w:rPr>
          <w:szCs w:val="24"/>
        </w:rPr>
        <w:t>sample to production. During production, response rates by incentive level within propensity decile will be monitored, with the goal of identifying the optimal incentive amount for each. Other than the experimental manipulation above, collection activities for the calibration sample will be identical to those used for the main study. These are described in more detail be</w:t>
      </w:r>
      <w:r w:rsidR="00CC5568">
        <w:rPr>
          <w:szCs w:val="24"/>
        </w:rPr>
        <w:t xml:space="preserve">low, and summarized in table 2.  </w:t>
      </w:r>
      <w:r w:rsidRPr="002A02E3">
        <w:rPr>
          <w:szCs w:val="24"/>
        </w:rPr>
        <w:t>Both main study and calibration samples will be exposed to a six-phase data collection protocol</w:t>
      </w:r>
      <w:r w:rsidR="00CC5568">
        <w:rPr>
          <w:szCs w:val="24"/>
        </w:rPr>
        <w:t>:</w:t>
      </w:r>
      <w:r w:rsidRPr="002A02E3">
        <w:rPr>
          <w:i/>
          <w:szCs w:val="24"/>
        </w:rPr>
        <w:t xml:space="preserve"> </w:t>
      </w:r>
      <w:r w:rsidRPr="002A02E3">
        <w:rPr>
          <w:szCs w:val="24"/>
        </w:rPr>
        <w:t xml:space="preserve"> </w:t>
      </w:r>
    </w:p>
    <w:p w:rsidR="007D2D64" w:rsidRDefault="007D2D64" w:rsidP="007D2D64">
      <w:pPr>
        <w:spacing w:before="120" w:after="120" w:line="320" w:lineRule="atLeast"/>
        <w:ind w:firstLine="720"/>
        <w:rPr>
          <w:szCs w:val="24"/>
        </w:rPr>
      </w:pPr>
      <w:r>
        <w:rPr>
          <w:szCs w:val="24"/>
          <w:u w:val="single"/>
        </w:rPr>
        <w:t>Phase 1: A four-week web only collection period</w:t>
      </w:r>
      <w:r>
        <w:rPr>
          <w:szCs w:val="24"/>
        </w:rPr>
        <w:t xml:space="preserve">. As their first phase of data collection begins, students in both BPS:12/14 subsamples – calibration and main study – will receive a letter asking them to log onto the web to complete the questionnaire. The calibration subsample will begin data collection on or around 2/18/2014 and the main subsample will begin data collection on or around 4/8/2014. </w:t>
      </w:r>
    </w:p>
    <w:p w:rsidR="007D2D64" w:rsidRDefault="007D2D64" w:rsidP="007D2D64">
      <w:pPr>
        <w:spacing w:before="120" w:after="120" w:line="320" w:lineRule="atLeast"/>
        <w:ind w:firstLine="720"/>
        <w:rPr>
          <w:szCs w:val="24"/>
        </w:rPr>
      </w:pPr>
      <w:r>
        <w:rPr>
          <w:szCs w:val="24"/>
        </w:rPr>
        <w:t>Baseline incentive amounts</w:t>
      </w:r>
      <w:r w:rsidR="00B1226C">
        <w:rPr>
          <w:szCs w:val="24"/>
        </w:rPr>
        <w:t xml:space="preserve"> (ranging from $0 to $50 in $5 increments)</w:t>
      </w:r>
      <w:r>
        <w:rPr>
          <w:szCs w:val="24"/>
        </w:rPr>
        <w:t xml:space="preserve"> for the main sample will be determined by each case’s predicted response propensity and the results of the calibration study.  Results of the NPSAS:04 field test experiment showed that some students will respond when no incentive is offered ($0). Although no a priori assessment of response propensity was estimated in the NPSAS:04 field test, cases that responded without being offered an incentive would have been considered high propensity cases.  Given those results</w:t>
      </w:r>
      <w:r w:rsidRPr="00DA6755">
        <w:rPr>
          <w:szCs w:val="24"/>
        </w:rPr>
        <w:t>, and the findings from B&amp;B:08/12 that showed there was not a significant difference in response rates between $20 and $35 dollar incentive amounts for the highest propensity cases, we expect that about 30 percent of sample members</w:t>
      </w:r>
      <w:r w:rsidR="005736C6" w:rsidRPr="00DA6755">
        <w:rPr>
          <w:szCs w:val="24"/>
        </w:rPr>
        <w:t xml:space="preserve"> (about</w:t>
      </w:r>
      <w:r w:rsidR="00397CB3" w:rsidRPr="00DA6755">
        <w:rPr>
          <w:szCs w:val="24"/>
        </w:rPr>
        <w:t xml:space="preserve"> 11,000 cases</w:t>
      </w:r>
      <w:r w:rsidR="005736C6" w:rsidRPr="00DA6755">
        <w:rPr>
          <w:szCs w:val="24"/>
        </w:rPr>
        <w:t>)</w:t>
      </w:r>
      <w:r w:rsidRPr="00DA6755">
        <w:rPr>
          <w:szCs w:val="24"/>
        </w:rPr>
        <w:t xml:space="preserve"> with the highest propensity to respond will participate when offered the lowest incentive amounts (between $0 and $20).</w:t>
      </w:r>
    </w:p>
    <w:p w:rsidR="007D2D64" w:rsidRDefault="007D2D64" w:rsidP="007D2D64">
      <w:pPr>
        <w:spacing w:before="120" w:after="120" w:line="320" w:lineRule="atLeast"/>
        <w:ind w:firstLine="720"/>
        <w:rPr>
          <w:szCs w:val="24"/>
        </w:rPr>
      </w:pPr>
      <w:r w:rsidRPr="008237D1">
        <w:rPr>
          <w:szCs w:val="24"/>
        </w:rPr>
        <w:t>For the middle 40 percent, or about 13,000 cases, we</w:t>
      </w:r>
      <w:r>
        <w:rPr>
          <w:szCs w:val="24"/>
        </w:rPr>
        <w:t xml:space="preserve"> expect that initial incentive offers at or above $35 will be required to improve likelihood of response. In the B&amp;B:08/12 field test this group was shown to be the most influenced by monetary incentives, but no comparable study has yet explored the potentially diminishing returns of larger monetary incentives. One goal of the calibration study is to better understand the relationship between response rates and monetary incentives, up to the proposed </w:t>
      </w:r>
      <w:r w:rsidR="0086458C" w:rsidRPr="008237D1">
        <w:rPr>
          <w:szCs w:val="24"/>
        </w:rPr>
        <w:t>$50 in phases 1 and 2 of data collection</w:t>
      </w:r>
      <w:r>
        <w:rPr>
          <w:szCs w:val="24"/>
        </w:rPr>
        <w:t xml:space="preserve"> for the middle propensity group.  </w:t>
      </w:r>
      <w:r w:rsidR="0086458C" w:rsidRPr="008237D1">
        <w:rPr>
          <w:szCs w:val="24"/>
        </w:rPr>
        <w:t>For the remaining 30 percent who are in the low propensity group, the amount of the initial incentive will be set based on the results of the calibration study following consulta</w:t>
      </w:r>
      <w:r w:rsidR="008237D1">
        <w:rPr>
          <w:szCs w:val="24"/>
        </w:rPr>
        <w:t>tions within NCES and with OMB.</w:t>
      </w:r>
    </w:p>
    <w:p w:rsidR="001A135B" w:rsidRPr="002A02E3" w:rsidRDefault="001A135B" w:rsidP="001A135B">
      <w:pPr>
        <w:spacing w:before="120" w:after="120" w:line="320" w:lineRule="atLeast"/>
        <w:ind w:firstLine="720"/>
        <w:rPr>
          <w:szCs w:val="24"/>
        </w:rPr>
      </w:pPr>
      <w:r w:rsidRPr="002A02E3">
        <w:rPr>
          <w:szCs w:val="24"/>
          <w:u w:val="single"/>
        </w:rPr>
        <w:lastRenderedPageBreak/>
        <w:t>Phase 2: Web and CATI data collection period</w:t>
      </w:r>
      <w:r w:rsidRPr="002A02E3">
        <w:rPr>
          <w:szCs w:val="24"/>
        </w:rPr>
        <w:t xml:space="preserve">.  After the four-week, Phase 1 data collection period, in addition to the web interview option, outbound calling to sample members will begin and </w:t>
      </w:r>
      <w:r w:rsidR="00CC5568">
        <w:rPr>
          <w:szCs w:val="24"/>
        </w:rPr>
        <w:t>continue</w:t>
      </w:r>
      <w:r w:rsidRPr="002A02E3">
        <w:rPr>
          <w:szCs w:val="24"/>
        </w:rPr>
        <w:t xml:space="preserve"> through the end of the survey. Promised incentives will be offered at the amount set at the start of data collection.  This Phase 2 portion of data collection will continue for approximately 3 weeks. </w:t>
      </w:r>
    </w:p>
    <w:p w:rsidR="001A135B" w:rsidRPr="004257D0" w:rsidRDefault="001A135B" w:rsidP="008237D1">
      <w:pPr>
        <w:spacing w:before="120" w:after="120" w:line="320" w:lineRule="atLeast"/>
        <w:ind w:firstLine="720"/>
        <w:rPr>
          <w:szCs w:val="24"/>
        </w:rPr>
      </w:pPr>
      <w:r w:rsidRPr="008310FE">
        <w:rPr>
          <w:szCs w:val="24"/>
          <w:u w:val="single"/>
        </w:rPr>
        <w:t>Phase 3: First stage of a targeted nonresponse follow-up period.</w:t>
      </w:r>
      <w:r w:rsidRPr="008310FE">
        <w:rPr>
          <w:szCs w:val="24"/>
        </w:rPr>
        <w:t xml:space="preserve"> Approximately 7 weeks into data collection for each sample, predicted bias-likelihood values will be calculated for all interview nonrespondents. The product of the bias-likelihood and response propensity will be used to calculate </w:t>
      </w:r>
      <w:r w:rsidR="00CC5568" w:rsidRPr="008310FE">
        <w:rPr>
          <w:szCs w:val="24"/>
        </w:rPr>
        <w:t xml:space="preserve">the </w:t>
      </w:r>
      <w:r w:rsidRPr="008310FE">
        <w:rPr>
          <w:szCs w:val="24"/>
        </w:rPr>
        <w:t>target importance score</w:t>
      </w:r>
      <w:r w:rsidR="00A001C1" w:rsidRPr="008310FE">
        <w:rPr>
          <w:szCs w:val="24"/>
        </w:rPr>
        <w:t xml:space="preserve"> described above</w:t>
      </w:r>
      <w:r w:rsidRPr="008310FE">
        <w:rPr>
          <w:szCs w:val="24"/>
        </w:rPr>
        <w:t>. Prior to creating the importance score, bias-likelihood estimates will be centered to the median predicted bias-likelihood score to ensure that no overrepresented cases are targeted. Additionally, propensity scores above high and low cutoffs, determined by a review of the predicted distribution, will be excluded as potential targets</w:t>
      </w:r>
      <w:r w:rsidR="004257D0">
        <w:rPr>
          <w:szCs w:val="24"/>
        </w:rPr>
        <w:t xml:space="preserve">. </w:t>
      </w:r>
      <w:r w:rsidRPr="008310FE">
        <w:rPr>
          <w:szCs w:val="24"/>
        </w:rPr>
        <w:t xml:space="preserve"> </w:t>
      </w:r>
      <w:r w:rsidR="00CC3BDE" w:rsidRPr="004257D0">
        <w:rPr>
          <w:szCs w:val="24"/>
        </w:rPr>
        <w:t>These exclusions will help ensure that currently over-represented groups, high propensity/low importance cases, and very-difficult-to-convert nonrespondents are not included in the target set of nonrespondents that will be given special intervention in this phase. The number of targeted cases will be determined in conjunction with the COR, NCES, and OMB and by the overall and within sector distributions of importance scores.</w:t>
      </w:r>
    </w:p>
    <w:p w:rsidR="001A135B" w:rsidRDefault="005C3371" w:rsidP="001A135B">
      <w:pPr>
        <w:spacing w:before="120" w:after="120" w:line="320" w:lineRule="atLeast"/>
        <w:ind w:firstLine="720"/>
        <w:rPr>
          <w:szCs w:val="24"/>
        </w:rPr>
      </w:pPr>
      <w:r>
        <w:rPr>
          <w:szCs w:val="24"/>
        </w:rPr>
        <w:t>We expect that about 58 percent</w:t>
      </w:r>
      <w:r w:rsidR="004257D0">
        <w:rPr>
          <w:szCs w:val="24"/>
        </w:rPr>
        <w:t xml:space="preserve"> </w:t>
      </w:r>
      <w:r>
        <w:rPr>
          <w:szCs w:val="24"/>
        </w:rPr>
        <w:t>of the initial sample</w:t>
      </w:r>
      <w:r w:rsidR="004257D0">
        <w:rPr>
          <w:szCs w:val="24"/>
        </w:rPr>
        <w:t xml:space="preserve"> </w:t>
      </w:r>
      <w:r w:rsidR="004257D0" w:rsidRPr="008237D1">
        <w:rPr>
          <w:szCs w:val="24"/>
        </w:rPr>
        <w:t>(or 2</w:t>
      </w:r>
      <w:r w:rsidR="004257D0" w:rsidRPr="004257D0">
        <w:rPr>
          <w:szCs w:val="24"/>
        </w:rPr>
        <w:t>0</w:t>
      </w:r>
      <w:r w:rsidR="004257D0" w:rsidRPr="008237D1">
        <w:rPr>
          <w:szCs w:val="24"/>
        </w:rPr>
        <w:t>,000 cases)</w:t>
      </w:r>
      <w:r w:rsidR="004257D0">
        <w:rPr>
          <w:szCs w:val="24"/>
        </w:rPr>
        <w:t xml:space="preserve"> </w:t>
      </w:r>
      <w:r>
        <w:rPr>
          <w:szCs w:val="24"/>
        </w:rPr>
        <w:t>still will be nonrespondents at this point in data collection.  Among them, c</w:t>
      </w:r>
      <w:r w:rsidR="001A135B" w:rsidRPr="002A02E3">
        <w:rPr>
          <w:szCs w:val="24"/>
        </w:rPr>
        <w:t>ases with the highest importance scores will be identified for special intervention during this phase.</w:t>
      </w:r>
      <w:r w:rsidR="004257D0">
        <w:rPr>
          <w:szCs w:val="24"/>
        </w:rPr>
        <w:t xml:space="preserve"> </w:t>
      </w:r>
      <w:r w:rsidR="0086458C">
        <w:rPr>
          <w:szCs w:val="24"/>
        </w:rPr>
        <w:t xml:space="preserve"> </w:t>
      </w:r>
      <w:r w:rsidR="008310FE">
        <w:rPr>
          <w:szCs w:val="24"/>
        </w:rPr>
        <w:t>N</w:t>
      </w:r>
      <w:r w:rsidR="0086458C" w:rsidRPr="008237D1">
        <w:rPr>
          <w:szCs w:val="24"/>
        </w:rPr>
        <w:t>ote that those with the highest scores on both response propensity and bias likelihood will have the highest importance scores</w:t>
      </w:r>
      <w:r w:rsidR="0086458C">
        <w:rPr>
          <w:szCs w:val="24"/>
        </w:rPr>
        <w:t xml:space="preserve">. </w:t>
      </w:r>
      <w:r w:rsidR="00CC3BDE" w:rsidRPr="008237D1">
        <w:rPr>
          <w:szCs w:val="24"/>
        </w:rPr>
        <w:t>Some cases that are high on either propensity or bias likelihood and low on the other measure may be considered in the group for special attention depending on their importance scores. The cut point for high importance scores will be guided by the results of the bias likelihood analysis. The cut point will be set in consultation with NCES and OMB.</w:t>
      </w:r>
      <w:r w:rsidR="00CC3BDE">
        <w:rPr>
          <w:szCs w:val="24"/>
        </w:rPr>
        <w:t xml:space="preserve"> </w:t>
      </w:r>
      <w:r w:rsidR="0086458C" w:rsidRPr="008237D1">
        <w:rPr>
          <w:szCs w:val="24"/>
        </w:rPr>
        <w:t>Those with low scores on both measures will have the lowest importance scores, and are not likely to be considered for special intervention in this phase</w:t>
      </w:r>
      <w:r w:rsidR="00CC3BDE" w:rsidRPr="008237D1">
        <w:rPr>
          <w:szCs w:val="24"/>
        </w:rPr>
        <w:t>.</w:t>
      </w:r>
      <w:r w:rsidR="0086458C">
        <w:rPr>
          <w:szCs w:val="24"/>
        </w:rPr>
        <w:t xml:space="preserve">  </w:t>
      </w:r>
      <w:r w:rsidR="001A135B" w:rsidRPr="002A02E3">
        <w:rPr>
          <w:szCs w:val="24"/>
        </w:rPr>
        <w:t>Targeted cases in the calibration subsample will be randomly selected to receive a $15, $30</w:t>
      </w:r>
      <w:r w:rsidR="0075446B">
        <w:rPr>
          <w:szCs w:val="24"/>
        </w:rPr>
        <w:t>,</w:t>
      </w:r>
      <w:r w:rsidR="001A135B" w:rsidRPr="002A02E3">
        <w:rPr>
          <w:szCs w:val="24"/>
        </w:rPr>
        <w:t xml:space="preserve"> or $45 incentive increase</w:t>
      </w:r>
      <w:r w:rsidR="00F25174">
        <w:rPr>
          <w:szCs w:val="24"/>
        </w:rPr>
        <w:t xml:space="preserve"> over their assigned incentive level in Phase 1</w:t>
      </w:r>
      <w:r w:rsidR="001A135B" w:rsidRPr="002A02E3">
        <w:rPr>
          <w:szCs w:val="24"/>
        </w:rPr>
        <w:t xml:space="preserve">. </w:t>
      </w:r>
      <w:r>
        <w:rPr>
          <w:szCs w:val="24"/>
        </w:rPr>
        <w:t xml:space="preserve">We anticipate that </w:t>
      </w:r>
      <w:r w:rsidRPr="008237D1">
        <w:rPr>
          <w:szCs w:val="24"/>
        </w:rPr>
        <w:t>about 30 percent of cases (about 6,</w:t>
      </w:r>
      <w:r w:rsidR="00B37601" w:rsidRPr="008237D1">
        <w:rPr>
          <w:szCs w:val="24"/>
        </w:rPr>
        <w:t>5</w:t>
      </w:r>
      <w:r w:rsidRPr="008237D1">
        <w:rPr>
          <w:szCs w:val="24"/>
        </w:rPr>
        <w:t>00</w:t>
      </w:r>
      <w:r w:rsidR="00E77612">
        <w:rPr>
          <w:szCs w:val="24"/>
        </w:rPr>
        <w:t xml:space="preserve"> cases</w:t>
      </w:r>
      <w:r w:rsidRPr="008237D1">
        <w:rPr>
          <w:szCs w:val="24"/>
        </w:rPr>
        <w:t>)</w:t>
      </w:r>
      <w:r>
        <w:rPr>
          <w:szCs w:val="24"/>
        </w:rPr>
        <w:t xml:space="preserve"> will be t</w:t>
      </w:r>
      <w:r w:rsidR="001A135B" w:rsidRPr="002A02E3">
        <w:rPr>
          <w:szCs w:val="24"/>
        </w:rPr>
        <w:t xml:space="preserve">argeted in the main subsample </w:t>
      </w:r>
      <w:r>
        <w:rPr>
          <w:szCs w:val="24"/>
        </w:rPr>
        <w:t xml:space="preserve">to </w:t>
      </w:r>
      <w:r w:rsidR="001A135B" w:rsidRPr="002A02E3">
        <w:rPr>
          <w:szCs w:val="24"/>
        </w:rPr>
        <w:t xml:space="preserve">receive either a $15, $30, or $45 incentive increase based on the results of the calibration study. </w:t>
      </w:r>
      <w:r>
        <w:rPr>
          <w:szCs w:val="24"/>
        </w:rPr>
        <w:t xml:space="preserve"> </w:t>
      </w:r>
      <w:r w:rsidR="001A135B" w:rsidRPr="002A02E3">
        <w:rPr>
          <w:szCs w:val="24"/>
        </w:rPr>
        <w:t xml:space="preserve">All other cases will continue to be offered the baseline, promised incentive offered in Phase 1. </w:t>
      </w:r>
    </w:p>
    <w:p w:rsidR="008310FE" w:rsidRDefault="008310FE" w:rsidP="00F25174">
      <w:pPr>
        <w:spacing w:before="120" w:after="120" w:line="320" w:lineRule="atLeast"/>
        <w:ind w:firstLine="720"/>
        <w:rPr>
          <w:szCs w:val="24"/>
        </w:rPr>
      </w:pPr>
      <w:r w:rsidRPr="004257D0">
        <w:rPr>
          <w:szCs w:val="24"/>
        </w:rPr>
        <w:t xml:space="preserve">             As a result of the two stages of the calibration study, although it is possible that some respondents could be offered up to $95 in the total incentive, the total amount for each respondent will be driven by the respondents incentive that was set at the end of the first stage of the calibration study (i.e., some value between $0 and $50). Adding each of the three values to be tested in the second phase of the calibration study yields total incentive amounts of $15 to $95</w:t>
      </w:r>
      <w:r w:rsidR="00F25174">
        <w:rPr>
          <w:szCs w:val="24"/>
        </w:rPr>
        <w:t xml:space="preserve"> in $5 increments</w:t>
      </w:r>
      <w:r w:rsidRPr="004257D0">
        <w:rPr>
          <w:szCs w:val="24"/>
        </w:rPr>
        <w:t>).</w:t>
      </w:r>
    </w:p>
    <w:p w:rsidR="001A135B" w:rsidRPr="002A02E3" w:rsidRDefault="001A135B" w:rsidP="001A135B">
      <w:pPr>
        <w:spacing w:before="120" w:after="120" w:line="320" w:lineRule="atLeast"/>
        <w:ind w:firstLine="720"/>
        <w:rPr>
          <w:szCs w:val="24"/>
        </w:rPr>
      </w:pPr>
      <w:r w:rsidRPr="002A02E3">
        <w:rPr>
          <w:szCs w:val="24"/>
          <w:u w:val="single"/>
        </w:rPr>
        <w:t>Phase 4: Second stage of the targeted nonresponse follow-up period.</w:t>
      </w:r>
      <w:r w:rsidRPr="002A02E3">
        <w:rPr>
          <w:szCs w:val="24"/>
        </w:rPr>
        <w:t xml:space="preserve"> Approximately four weeks after the start of Phase 4 for each sample, predicted-likelihood values</w:t>
      </w:r>
      <w:r w:rsidR="00A001C1">
        <w:rPr>
          <w:szCs w:val="24"/>
        </w:rPr>
        <w:t xml:space="preserve"> </w:t>
      </w:r>
      <w:r w:rsidRPr="002A02E3">
        <w:rPr>
          <w:szCs w:val="24"/>
        </w:rPr>
        <w:t>and importance scores will be recalculated for all remaining, nonresponding cases.</w:t>
      </w:r>
      <w:r w:rsidRPr="002A02E3" w:rsidDel="003F57EC">
        <w:rPr>
          <w:szCs w:val="24"/>
        </w:rPr>
        <w:t xml:space="preserve"> </w:t>
      </w:r>
      <w:r w:rsidRPr="002A02E3">
        <w:rPr>
          <w:szCs w:val="24"/>
        </w:rPr>
        <w:t xml:space="preserve">Phase 4 targeted cases will be assigned to special field or call center staff who will use local exchanges to make outbound calls. Both targeted and non-targeted cases will be offered the same monetary incentives they were offered at the beginning of Phase 4. </w:t>
      </w:r>
    </w:p>
    <w:p w:rsidR="001A135B" w:rsidRPr="002A02E3" w:rsidRDefault="001A135B" w:rsidP="001A135B">
      <w:pPr>
        <w:spacing w:before="120" w:after="120" w:line="320" w:lineRule="atLeast"/>
        <w:ind w:firstLine="720"/>
        <w:rPr>
          <w:szCs w:val="24"/>
        </w:rPr>
      </w:pPr>
      <w:r w:rsidRPr="002A02E3">
        <w:rPr>
          <w:szCs w:val="24"/>
          <w:u w:val="single"/>
        </w:rPr>
        <w:t>Phase 5: Third stage of a targeted nonresponse follow-up period.</w:t>
      </w:r>
      <w:r w:rsidRPr="002A02E3">
        <w:rPr>
          <w:szCs w:val="24"/>
        </w:rPr>
        <w:t xml:space="preserve"> Approximately 21 weeks into data collection for each sample, predicted-likelihood values</w:t>
      </w:r>
      <w:r w:rsidR="0053276C">
        <w:rPr>
          <w:szCs w:val="24"/>
        </w:rPr>
        <w:t xml:space="preserve"> </w:t>
      </w:r>
      <w:r w:rsidRPr="002A02E3">
        <w:rPr>
          <w:szCs w:val="24"/>
        </w:rPr>
        <w:t xml:space="preserve">and importance scores will be recalculated for any remaining nonresponding cases. Targeted cases in both the calibration and main subsamples will be </w:t>
      </w:r>
      <w:r w:rsidRPr="002A02E3">
        <w:rPr>
          <w:szCs w:val="24"/>
        </w:rPr>
        <w:lastRenderedPageBreak/>
        <w:t>offered an abbreviated questionnaire that can be completed in approximately 10 minutes and on a mobile device. The incentive amounts determined in previous phases will continue to apply; nonrespondents newly targeted in Phase 5 will continue to be offered their original promised monetary incentive.</w:t>
      </w:r>
    </w:p>
    <w:p w:rsidR="001A135B" w:rsidRPr="002A02E3" w:rsidRDefault="001A135B" w:rsidP="001A135B">
      <w:pPr>
        <w:spacing w:before="120" w:after="120" w:line="320" w:lineRule="atLeast"/>
        <w:ind w:firstLine="720"/>
        <w:rPr>
          <w:szCs w:val="24"/>
        </w:rPr>
      </w:pPr>
      <w:r w:rsidRPr="002A02E3">
        <w:rPr>
          <w:szCs w:val="24"/>
          <w:u w:val="single"/>
        </w:rPr>
        <w:t>Phase 6: Abbreviated phase.</w:t>
      </w:r>
      <w:r w:rsidRPr="002A02E3">
        <w:rPr>
          <w:szCs w:val="24"/>
        </w:rPr>
        <w:t xml:space="preserve"> Approximately 25 weeks into data collection for each sample, all remaining nonrespondent cases will be offered an abbreviated questionnaire that can be completed in approximately 10 minutes and on a mobile device. The offered incentives, as determined in previous phase(s), will continue to apply.</w:t>
      </w:r>
    </w:p>
    <w:p w:rsidR="001A135B" w:rsidRPr="002A02E3" w:rsidRDefault="001A135B" w:rsidP="00551191">
      <w:pPr>
        <w:pStyle w:val="TableTitle"/>
      </w:pPr>
      <w:bookmarkStart w:id="194" w:name="_Toc370482439"/>
      <w:r w:rsidRPr="002A02E3">
        <w:t>Ta</w:t>
      </w:r>
      <w:r w:rsidR="00F57567">
        <w:t>ble 2.</w:t>
      </w:r>
      <w:r w:rsidR="00F57567">
        <w:tab/>
      </w:r>
      <w:r w:rsidRPr="002A02E3">
        <w:t>Summary of start dates and activities for each data collection phase, by sample</w:t>
      </w:r>
      <w:bookmarkEnd w:id="194"/>
      <w:r w:rsidRPr="002A02E3">
        <w:t xml:space="preserve"> </w:t>
      </w:r>
    </w:p>
    <w:tbl>
      <w:tblPr>
        <w:tblW w:w="10242" w:type="dxa"/>
        <w:tblInd w:w="198" w:type="dxa"/>
        <w:tblLook w:val="04A0" w:firstRow="1" w:lastRow="0" w:firstColumn="1" w:lastColumn="0" w:noHBand="0" w:noVBand="1"/>
      </w:tblPr>
      <w:tblGrid>
        <w:gridCol w:w="900"/>
        <w:gridCol w:w="1685"/>
        <w:gridCol w:w="1645"/>
        <w:gridCol w:w="2880"/>
        <w:gridCol w:w="3132"/>
      </w:tblGrid>
      <w:tr w:rsidR="001A135B" w:rsidRPr="00551191" w:rsidTr="00F978DE">
        <w:trPr>
          <w:trHeight w:val="300"/>
        </w:trPr>
        <w:tc>
          <w:tcPr>
            <w:tcW w:w="900" w:type="dxa"/>
            <w:tcBorders>
              <w:top w:val="single" w:sz="4" w:space="0" w:color="auto"/>
              <w:left w:val="single" w:sz="4" w:space="0" w:color="auto"/>
              <w:bottom w:val="single" w:sz="4" w:space="0" w:color="auto"/>
              <w:right w:val="nil"/>
            </w:tcBorders>
            <w:shd w:val="clear" w:color="auto" w:fill="FFFFFF" w:themeFill="background1"/>
            <w:noWrap/>
            <w:vAlign w:val="bottom"/>
            <w:hideMark/>
          </w:tcPr>
          <w:p w:rsidR="001A135B" w:rsidRPr="00551191" w:rsidRDefault="001A135B" w:rsidP="00717796">
            <w:pPr>
              <w:keepNext/>
              <w:spacing w:before="120" w:after="120" w:line="320" w:lineRule="atLeast"/>
              <w:jc w:val="center"/>
              <w:rPr>
                <w:rFonts w:asciiTheme="minorBidi" w:hAnsiTheme="minorBidi" w:cstheme="minorBidi"/>
                <w:b/>
                <w:color w:val="000000"/>
                <w:sz w:val="20"/>
              </w:rPr>
            </w:pPr>
            <w:r w:rsidRPr="00551191">
              <w:rPr>
                <w:rFonts w:asciiTheme="minorBidi" w:hAnsiTheme="minorBidi" w:cstheme="minorBidi"/>
                <w:b/>
                <w:color w:val="000000"/>
                <w:sz w:val="20"/>
              </w:rPr>
              <w:t>Phase</w:t>
            </w:r>
          </w:p>
        </w:tc>
        <w:tc>
          <w:tcPr>
            <w:tcW w:w="3330" w:type="dxa"/>
            <w:gridSpan w:val="2"/>
            <w:tcBorders>
              <w:top w:val="single" w:sz="4" w:space="0" w:color="auto"/>
              <w:left w:val="single" w:sz="4" w:space="0" w:color="auto"/>
              <w:bottom w:val="nil"/>
              <w:right w:val="single" w:sz="4" w:space="0" w:color="auto"/>
            </w:tcBorders>
            <w:shd w:val="clear" w:color="auto" w:fill="FFFFFF" w:themeFill="background1"/>
            <w:noWrap/>
            <w:vAlign w:val="bottom"/>
            <w:hideMark/>
          </w:tcPr>
          <w:p w:rsidR="001A135B" w:rsidRPr="00551191" w:rsidRDefault="001A135B" w:rsidP="00717796">
            <w:pPr>
              <w:keepNext/>
              <w:spacing w:before="120" w:after="120" w:line="320" w:lineRule="atLeast"/>
              <w:jc w:val="center"/>
              <w:rPr>
                <w:rFonts w:asciiTheme="minorBidi" w:hAnsiTheme="minorBidi" w:cstheme="minorBidi"/>
                <w:b/>
                <w:color w:val="000000"/>
                <w:sz w:val="20"/>
              </w:rPr>
            </w:pPr>
            <w:r w:rsidRPr="00551191">
              <w:rPr>
                <w:rFonts w:asciiTheme="minorBidi" w:hAnsiTheme="minorBidi" w:cstheme="minorBidi"/>
                <w:b/>
                <w:color w:val="000000"/>
                <w:sz w:val="20"/>
              </w:rPr>
              <w:t>Start date</w:t>
            </w:r>
          </w:p>
        </w:tc>
        <w:tc>
          <w:tcPr>
            <w:tcW w:w="6012" w:type="dxa"/>
            <w:gridSpan w:val="2"/>
            <w:tcBorders>
              <w:top w:val="single" w:sz="4" w:space="0" w:color="auto"/>
              <w:left w:val="nil"/>
              <w:bottom w:val="nil"/>
              <w:right w:val="single" w:sz="4" w:space="0" w:color="auto"/>
            </w:tcBorders>
            <w:shd w:val="clear" w:color="auto" w:fill="FFFFFF" w:themeFill="background1"/>
            <w:noWrap/>
            <w:vAlign w:val="bottom"/>
            <w:hideMark/>
          </w:tcPr>
          <w:p w:rsidR="001A135B" w:rsidRPr="00551191" w:rsidRDefault="001A135B" w:rsidP="00717796">
            <w:pPr>
              <w:keepNext/>
              <w:spacing w:before="120" w:after="120" w:line="320" w:lineRule="atLeast"/>
              <w:jc w:val="center"/>
              <w:rPr>
                <w:rFonts w:asciiTheme="minorBidi" w:hAnsiTheme="minorBidi" w:cstheme="minorBidi"/>
                <w:b/>
                <w:color w:val="000000"/>
                <w:sz w:val="20"/>
              </w:rPr>
            </w:pPr>
            <w:r w:rsidRPr="00551191">
              <w:rPr>
                <w:rFonts w:asciiTheme="minorBidi" w:hAnsiTheme="minorBidi" w:cstheme="minorBidi"/>
                <w:b/>
                <w:color w:val="000000"/>
                <w:sz w:val="20"/>
              </w:rPr>
              <w:t>Activity</w:t>
            </w:r>
          </w:p>
        </w:tc>
      </w:tr>
      <w:tr w:rsidR="001A135B" w:rsidRPr="00551191" w:rsidTr="00F978DE">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color w:val="000000"/>
                <w:sz w:val="20"/>
              </w:rPr>
            </w:pPr>
          </w:p>
        </w:tc>
        <w:tc>
          <w:tcPr>
            <w:tcW w:w="1685"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1645"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c>
          <w:tcPr>
            <w:tcW w:w="2880"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3132" w:type="dxa"/>
            <w:tcBorders>
              <w:top w:val="single" w:sz="4" w:space="0" w:color="auto"/>
              <w:left w:val="nil"/>
              <w:bottom w:val="single" w:sz="4" w:space="0" w:color="auto"/>
              <w:right w:val="single" w:sz="4" w:space="0" w:color="auto"/>
            </w:tcBorders>
            <w:shd w:val="clear" w:color="auto" w:fill="auto"/>
            <w:noWrap/>
            <w:vAlign w:val="bottom"/>
            <w:hideMark/>
          </w:tcPr>
          <w:p w:rsidR="001A135B" w:rsidRPr="00551191" w:rsidRDefault="001A135B" w:rsidP="00717796">
            <w:pPr>
              <w:keepNext/>
              <w:spacing w:before="60" w:after="60"/>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r>
      <w:tr w:rsidR="001A135B" w:rsidRPr="00551191" w:rsidTr="00F978DE">
        <w:trPr>
          <w:trHeight w:val="765"/>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1</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2/18/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Begin web collection; first calibration</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Begin web collection; baseline incentives determined by results of first calibration </w:t>
            </w:r>
          </w:p>
        </w:tc>
      </w:tr>
      <w:tr w:rsidR="001A135B" w:rsidRPr="00551191" w:rsidTr="00F978DE">
        <w:trPr>
          <w:trHeight w:val="30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2</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3/18/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2880"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Begin CATI collection</w:t>
            </w:r>
          </w:p>
        </w:tc>
        <w:tc>
          <w:tcPr>
            <w:tcW w:w="3132"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Begin CATI collection</w:t>
            </w:r>
          </w:p>
        </w:tc>
      </w:tr>
      <w:tr w:rsidR="001A135B" w:rsidRPr="00551191" w:rsidTr="00F978DE">
        <w:trPr>
          <w:trHeight w:val="557"/>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3</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5/27/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Target cases; </w:t>
            </w:r>
            <w:r w:rsidRPr="00551191">
              <w:rPr>
                <w:rFonts w:asciiTheme="minorBidi" w:hAnsiTheme="minorBidi" w:cstheme="minorBidi"/>
                <w:color w:val="000000"/>
                <w:sz w:val="20"/>
              </w:rPr>
              <w:br/>
              <w:t>second calibration</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Target cases; incentive increase determined by results of second calibration </w:t>
            </w:r>
          </w:p>
        </w:tc>
      </w:tr>
      <w:tr w:rsidR="001A135B" w:rsidRPr="00551191" w:rsidTr="00F978DE">
        <w:trPr>
          <w:trHeight w:val="51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4</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6/24/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Field/local exchange calling for</w:t>
            </w:r>
            <w:r w:rsidRPr="00551191">
              <w:rPr>
                <w:rFonts w:asciiTheme="minorBidi" w:hAnsiTheme="minorBidi" w:cstheme="minorBidi"/>
                <w:color w:val="000000"/>
                <w:sz w:val="20"/>
              </w:rPr>
              <w:br/>
              <w:t>targeted cases</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Field/local exchange calling for </w:t>
            </w:r>
            <w:r w:rsidRPr="00551191">
              <w:rPr>
                <w:rFonts w:asciiTheme="minorBidi" w:hAnsiTheme="minorBidi" w:cstheme="minorBidi"/>
                <w:color w:val="000000"/>
                <w:sz w:val="20"/>
              </w:rPr>
              <w:br/>
              <w:t>targeted cases</w:t>
            </w:r>
          </w:p>
        </w:tc>
      </w:tr>
      <w:tr w:rsidR="001A135B" w:rsidRPr="00551191" w:rsidTr="00F978DE">
        <w:trPr>
          <w:trHeight w:val="51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5</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7/15/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9/2/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Abbreviated interview with mobile access for targeted cases</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Abbreviated interview with mobile access for targeted cases</w:t>
            </w:r>
          </w:p>
        </w:tc>
      </w:tr>
      <w:tr w:rsidR="001A135B" w:rsidRPr="00551191" w:rsidTr="00F978DE">
        <w:trPr>
          <w:trHeight w:val="510"/>
        </w:trPr>
        <w:tc>
          <w:tcPr>
            <w:tcW w:w="900" w:type="dxa"/>
            <w:tcBorders>
              <w:top w:val="nil"/>
              <w:left w:val="single" w:sz="4" w:space="0" w:color="auto"/>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6</w:t>
            </w:r>
          </w:p>
        </w:tc>
        <w:tc>
          <w:tcPr>
            <w:tcW w:w="168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8/12/2014</w:t>
            </w:r>
          </w:p>
        </w:tc>
        <w:tc>
          <w:tcPr>
            <w:tcW w:w="1645" w:type="dxa"/>
            <w:tcBorders>
              <w:top w:val="nil"/>
              <w:left w:val="nil"/>
              <w:bottom w:val="single" w:sz="4" w:space="0" w:color="auto"/>
              <w:right w:val="single" w:sz="4" w:space="0" w:color="auto"/>
            </w:tcBorders>
            <w:shd w:val="clear" w:color="auto" w:fill="auto"/>
            <w:noWrap/>
            <w:hideMark/>
          </w:tcPr>
          <w:p w:rsidR="001A135B" w:rsidRPr="00551191" w:rsidRDefault="001A135B" w:rsidP="00717796">
            <w:pPr>
              <w:keepNext/>
              <w:spacing w:before="60" w:after="60"/>
              <w:jc w:val="center"/>
              <w:rPr>
                <w:rFonts w:asciiTheme="minorBidi" w:hAnsiTheme="minorBidi" w:cstheme="minorBidi"/>
                <w:color w:val="000000"/>
                <w:sz w:val="20"/>
              </w:rPr>
            </w:pPr>
            <w:r w:rsidRPr="00551191">
              <w:rPr>
                <w:rFonts w:asciiTheme="minorBidi" w:hAnsiTheme="minorBidi" w:cstheme="minorBidi"/>
                <w:color w:val="000000"/>
                <w:sz w:val="20"/>
              </w:rPr>
              <w:t xml:space="preserve"> 9/30/2014</w:t>
            </w:r>
          </w:p>
        </w:tc>
        <w:tc>
          <w:tcPr>
            <w:tcW w:w="2880"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all remaining nonrespondents</w:t>
            </w:r>
          </w:p>
        </w:tc>
        <w:tc>
          <w:tcPr>
            <w:tcW w:w="3132" w:type="dxa"/>
            <w:tcBorders>
              <w:top w:val="nil"/>
              <w:left w:val="nil"/>
              <w:bottom w:val="single" w:sz="4" w:space="0" w:color="auto"/>
              <w:right w:val="single" w:sz="4" w:space="0" w:color="auto"/>
            </w:tcBorders>
            <w:shd w:val="clear" w:color="auto" w:fill="auto"/>
            <w:hideMark/>
          </w:tcPr>
          <w:p w:rsidR="001A135B" w:rsidRPr="00551191" w:rsidRDefault="001A135B" w:rsidP="00717796">
            <w:pPr>
              <w:keepNext/>
              <w:spacing w:before="60" w:after="60"/>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all remaining nonrespondents</w:t>
            </w:r>
          </w:p>
        </w:tc>
      </w:tr>
    </w:tbl>
    <w:p w:rsidR="001A135B" w:rsidRPr="002A02E3" w:rsidRDefault="001A135B" w:rsidP="001A135B">
      <w:pPr>
        <w:spacing w:before="120" w:after="120" w:line="320" w:lineRule="atLeast"/>
        <w:ind w:firstLine="720"/>
        <w:rPr>
          <w:szCs w:val="24"/>
        </w:rPr>
      </w:pPr>
      <w:r w:rsidRPr="00551191">
        <w:rPr>
          <w:b/>
          <w:szCs w:val="24"/>
        </w:rPr>
        <w:t>Analysis of the BPS:12/14 Full Scale Responsive Design Effort</w:t>
      </w:r>
      <w:r w:rsidR="006D077D" w:rsidRPr="00551191">
        <w:rPr>
          <w:b/>
          <w:szCs w:val="24"/>
        </w:rPr>
        <w:t>.</w:t>
      </w:r>
      <w:r w:rsidR="006D077D">
        <w:rPr>
          <w:b/>
          <w:bCs/>
          <w:i/>
          <w:iCs/>
          <w:szCs w:val="24"/>
        </w:rPr>
        <w:t xml:space="preserve">  </w:t>
      </w:r>
      <w:r w:rsidRPr="002A02E3">
        <w:rPr>
          <w:szCs w:val="24"/>
        </w:rPr>
        <w:t xml:space="preserve">Our analysis plan is based upon three premises: (1) sample cases that would contribute to nonresponse bias can be identified at the beginning of the third and subsequent data collection phases, (2) the interventions during the third through fifth data collection phases are effective at increasing participation, and (3) increasing response rates among the targeted cases will </w:t>
      </w:r>
      <w:r w:rsidRPr="006D7052">
        <w:rPr>
          <w:szCs w:val="24"/>
        </w:rPr>
        <w:t>reduce nonresponse bias by converting cases that would otherwise induce bias</w:t>
      </w:r>
      <w:r w:rsidR="0032742F" w:rsidRPr="006D7052">
        <w:rPr>
          <w:szCs w:val="24"/>
        </w:rPr>
        <w:t xml:space="preserve"> if they failed to respond</w:t>
      </w:r>
      <w:r w:rsidRPr="006D7052">
        <w:rPr>
          <w:szCs w:val="24"/>
        </w:rPr>
        <w:t xml:space="preserve">.  </w:t>
      </w:r>
      <w:r w:rsidR="006B714C" w:rsidRPr="006D7052">
        <w:rPr>
          <w:szCs w:val="24"/>
        </w:rPr>
        <w:t xml:space="preserve">In an effort to maximize the utility of this research, the analysis of the responsive design and its implementation will be described in a technical report that includes the three topics and related hypotheses described below.  </w:t>
      </w:r>
      <w:r w:rsidRPr="006D7052">
        <w:rPr>
          <w:szCs w:val="24"/>
        </w:rPr>
        <w:t>We</w:t>
      </w:r>
      <w:r w:rsidRPr="002A02E3">
        <w:rPr>
          <w:szCs w:val="24"/>
        </w:rPr>
        <w:t xml:space="preserve"> intend to examine these three aspects of the BPS:12/14 responsive design and its implementation as follows:</w:t>
      </w:r>
    </w:p>
    <w:p w:rsidR="001A135B" w:rsidRPr="002A02E3" w:rsidRDefault="001A135B" w:rsidP="001A135B">
      <w:pPr>
        <w:pStyle w:val="ListParagraph"/>
        <w:numPr>
          <w:ilvl w:val="0"/>
          <w:numId w:val="13"/>
        </w:numPr>
        <w:spacing w:before="120" w:after="120" w:line="320" w:lineRule="atLeast"/>
        <w:rPr>
          <w:rFonts w:ascii="Times New Roman" w:hAnsi="Times New Roman" w:cs="Times New Roman"/>
          <w:i/>
          <w:iCs/>
          <w:sz w:val="24"/>
          <w:szCs w:val="24"/>
        </w:rPr>
      </w:pPr>
      <w:r w:rsidRPr="002A02E3">
        <w:rPr>
          <w:rFonts w:ascii="Times New Roman" w:hAnsi="Times New Roman" w:cs="Times New Roman"/>
          <w:i/>
          <w:iCs/>
          <w:sz w:val="24"/>
          <w:szCs w:val="24"/>
        </w:rPr>
        <w:t>Evaluate targeted cases for under-represent</w:t>
      </w:r>
      <w:r w:rsidR="00246687">
        <w:rPr>
          <w:rFonts w:ascii="Times New Roman" w:hAnsi="Times New Roman" w:cs="Times New Roman"/>
          <w:i/>
          <w:iCs/>
          <w:sz w:val="24"/>
          <w:szCs w:val="24"/>
        </w:rPr>
        <w:t>ativeness</w:t>
      </w:r>
      <w:r w:rsidRPr="002A02E3">
        <w:rPr>
          <w:rFonts w:ascii="Times New Roman" w:hAnsi="Times New Roman" w:cs="Times New Roman"/>
          <w:i/>
          <w:iCs/>
          <w:sz w:val="24"/>
          <w:szCs w:val="24"/>
        </w:rPr>
        <w:t xml:space="preserve"> and potential impact</w:t>
      </w:r>
    </w:p>
    <w:p w:rsidR="001A135B" w:rsidRPr="002A02E3" w:rsidRDefault="001A135B" w:rsidP="00551191">
      <w:pPr>
        <w:spacing w:before="120" w:after="120" w:line="320" w:lineRule="atLeast"/>
        <w:ind w:firstLine="720"/>
        <w:rPr>
          <w:szCs w:val="24"/>
        </w:rPr>
      </w:pPr>
      <w:r w:rsidRPr="002A02E3">
        <w:rPr>
          <w:szCs w:val="24"/>
        </w:rPr>
        <w:t>To maximize the effectiveness of the BPS:12/14 responsive design approach, targeted cases need to be associated with survey responses that are underrepresented among the respondents</w:t>
      </w:r>
      <w:r w:rsidR="00246687">
        <w:rPr>
          <w:szCs w:val="24"/>
        </w:rPr>
        <w:t>,</w:t>
      </w:r>
      <w:r w:rsidRPr="002A02E3">
        <w:rPr>
          <w:szCs w:val="24"/>
        </w:rPr>
        <w:t xml:space="preserve"> and the targeted groups need to be large enough to change observed estimates.</w:t>
      </w:r>
      <w:r w:rsidR="00246687">
        <w:rPr>
          <w:szCs w:val="24"/>
        </w:rPr>
        <w:t xml:space="preserve"> </w:t>
      </w:r>
      <w:r w:rsidRPr="002A02E3">
        <w:rPr>
          <w:szCs w:val="24"/>
        </w:rPr>
        <w:t xml:space="preserve"> In addition to assessing model fit metrics</w:t>
      </w:r>
      <w:r w:rsidR="0032742F">
        <w:rPr>
          <w:szCs w:val="24"/>
        </w:rPr>
        <w:t xml:space="preserve"> and the effective identification of cases contributing to nonresponse bias</w:t>
      </w:r>
      <w:r w:rsidRPr="002A02E3">
        <w:rPr>
          <w:szCs w:val="24"/>
        </w:rPr>
        <w:t xml:space="preserve"> for each of the models used in the importance score calculation, the distributions of the targeted cases will be reviewed by key variables within sector prior to identifying final targeted cases. During data collection, these reviews will help </w:t>
      </w:r>
      <w:r w:rsidRPr="002A02E3">
        <w:rPr>
          <w:szCs w:val="24"/>
        </w:rPr>
        <w:lastRenderedPageBreak/>
        <w:t>ensure that the cases most likely to decrease bias are targeted and that project resources are used efficiently. After data collection, similar summaries will be used to describe the composition of the targeted cases along dimensions of interest.</w:t>
      </w:r>
    </w:p>
    <w:p w:rsidR="001A135B" w:rsidRPr="002A02E3" w:rsidRDefault="001A135B" w:rsidP="001A135B">
      <w:pPr>
        <w:pStyle w:val="ListParagraph"/>
        <w:numPr>
          <w:ilvl w:val="0"/>
          <w:numId w:val="13"/>
        </w:numPr>
        <w:spacing w:before="120" w:after="120" w:line="320" w:lineRule="atLeast"/>
        <w:rPr>
          <w:rFonts w:ascii="Times New Roman" w:hAnsi="Times New Roman" w:cs="Times New Roman"/>
          <w:i/>
          <w:iCs/>
          <w:sz w:val="24"/>
          <w:szCs w:val="24"/>
        </w:rPr>
      </w:pPr>
      <w:r w:rsidRPr="002A02E3">
        <w:rPr>
          <w:rFonts w:ascii="Times New Roman" w:hAnsi="Times New Roman" w:cs="Times New Roman"/>
          <w:i/>
          <w:iCs/>
          <w:sz w:val="24"/>
          <w:szCs w:val="24"/>
        </w:rPr>
        <w:t>Evaluate the effectiveness of each phase of data collection in increasing participation.</w:t>
      </w:r>
    </w:p>
    <w:p w:rsidR="001A135B" w:rsidRPr="002A02E3" w:rsidRDefault="001A135B" w:rsidP="001A135B">
      <w:pPr>
        <w:spacing w:before="120" w:after="120" w:line="320" w:lineRule="atLeast"/>
        <w:ind w:firstLine="720"/>
        <w:rPr>
          <w:szCs w:val="24"/>
        </w:rPr>
      </w:pPr>
      <w:r w:rsidRPr="002A02E3">
        <w:rPr>
          <w:szCs w:val="24"/>
        </w:rPr>
        <w:t xml:space="preserve">The second key component of the </w:t>
      </w:r>
      <w:r w:rsidR="00246687">
        <w:rPr>
          <w:szCs w:val="24"/>
        </w:rPr>
        <w:t xml:space="preserve">BPS:12/14 </w:t>
      </w:r>
      <w:r w:rsidRPr="002A02E3">
        <w:rPr>
          <w:szCs w:val="24"/>
        </w:rPr>
        <w:t xml:space="preserve">responsive design is the effectiveness of the changes in survey protocol </w:t>
      </w:r>
      <w:r w:rsidR="00246687">
        <w:rPr>
          <w:szCs w:val="24"/>
        </w:rPr>
        <w:t xml:space="preserve">for </w:t>
      </w:r>
      <w:r w:rsidRPr="002A02E3">
        <w:rPr>
          <w:szCs w:val="24"/>
        </w:rPr>
        <w:t xml:space="preserve">increasing participation. Each phase introduces a feature – additional promised incentives, special field work, and an abbreviated mobile instrument. A calibration study will be used to determine the optimal baseline and Phase 3 intervention incentives. </w:t>
      </w:r>
    </w:p>
    <w:p w:rsidR="001A135B" w:rsidRPr="00463C97" w:rsidRDefault="001A135B" w:rsidP="001A135B">
      <w:pPr>
        <w:spacing w:before="120" w:after="120" w:line="320" w:lineRule="atLeast"/>
        <w:ind w:firstLine="720"/>
        <w:rPr>
          <w:szCs w:val="24"/>
        </w:rPr>
      </w:pPr>
      <w:r w:rsidRPr="002A02E3">
        <w:rPr>
          <w:szCs w:val="24"/>
        </w:rPr>
        <w:t xml:space="preserve">Evaluation of the calibration study will occur during data collection so that findings can be implemented in the main </w:t>
      </w:r>
      <w:r w:rsidRPr="00463C97">
        <w:rPr>
          <w:szCs w:val="24"/>
        </w:rPr>
        <w:t>subsample data collection. Approximately four weeks after the start of data collection for the calibration subsample, a logistic regression model will be estimated within each propensity decile</w:t>
      </w:r>
      <w:r w:rsidR="00916089">
        <w:rPr>
          <w:szCs w:val="24"/>
        </w:rPr>
        <w:t>.</w:t>
      </w:r>
      <w:r w:rsidRPr="00463C97">
        <w:rPr>
          <w:szCs w:val="24"/>
        </w:rPr>
        <w:t xml:space="preserve"> </w:t>
      </w:r>
      <w:r w:rsidR="00916089">
        <w:rPr>
          <w:szCs w:val="24"/>
        </w:rPr>
        <w:t xml:space="preserve">After </w:t>
      </w:r>
      <w:r w:rsidR="00007AAE">
        <w:rPr>
          <w:szCs w:val="24"/>
        </w:rPr>
        <w:t>estimating</w:t>
      </w:r>
      <w:r w:rsidR="00916089">
        <w:rPr>
          <w:szCs w:val="24"/>
        </w:rPr>
        <w:t xml:space="preserve"> predicted response propensities, t</w:t>
      </w:r>
      <w:r w:rsidRPr="00463C97">
        <w:rPr>
          <w:szCs w:val="24"/>
        </w:rPr>
        <w:t>he minimum</w:t>
      </w:r>
      <w:r w:rsidR="00007AAE">
        <w:rPr>
          <w:szCs w:val="24"/>
        </w:rPr>
        <w:t xml:space="preserve"> </w:t>
      </w:r>
      <w:r w:rsidRPr="00463C97">
        <w:rPr>
          <w:szCs w:val="24"/>
        </w:rPr>
        <w:t xml:space="preserve">dollar amount </w:t>
      </w:r>
      <w:r w:rsidR="00007AAE">
        <w:rPr>
          <w:szCs w:val="24"/>
        </w:rPr>
        <w:t>associated with a predicted propensity that is not significantly different than the</w:t>
      </w:r>
      <w:r w:rsidR="00916089">
        <w:rPr>
          <w:szCs w:val="24"/>
        </w:rPr>
        <w:t xml:space="preserve"> highest predicted propensity </w:t>
      </w:r>
      <w:r w:rsidRPr="00463C97">
        <w:rPr>
          <w:szCs w:val="24"/>
        </w:rPr>
        <w:t xml:space="preserve">will be used as the baseline incentive for that propensity decile in the main subsample. Approximately four weeks </w:t>
      </w:r>
      <w:r w:rsidR="00463C97" w:rsidRPr="00463C97">
        <w:rPr>
          <w:szCs w:val="24"/>
        </w:rPr>
        <w:t xml:space="preserve">after the start of the </w:t>
      </w:r>
      <w:r w:rsidRPr="00463C97">
        <w:rPr>
          <w:szCs w:val="24"/>
        </w:rPr>
        <w:t>calibration study, a similar analysis will be conducted to determine the optimal incentive increase for the first phase of targeted nonrespondents.</w:t>
      </w:r>
    </w:p>
    <w:p w:rsidR="001A135B" w:rsidRPr="002A02E3" w:rsidRDefault="001A135B" w:rsidP="001A135B">
      <w:pPr>
        <w:spacing w:before="120" w:after="120" w:line="320" w:lineRule="atLeast"/>
        <w:ind w:firstLine="720"/>
        <w:rPr>
          <w:szCs w:val="24"/>
        </w:rPr>
      </w:pPr>
      <w:r w:rsidRPr="00463C97">
        <w:rPr>
          <w:szCs w:val="24"/>
        </w:rPr>
        <w:t xml:space="preserve">In addition to analyzing </w:t>
      </w:r>
      <w:r w:rsidR="00246687" w:rsidRPr="00463C97">
        <w:rPr>
          <w:szCs w:val="24"/>
        </w:rPr>
        <w:t>data for the calibration study</w:t>
      </w:r>
      <w:r w:rsidRPr="00463C97">
        <w:rPr>
          <w:szCs w:val="24"/>
        </w:rPr>
        <w:t>, we will evaluate response rates during the course of data collection, expecting an increase for target</w:t>
      </w:r>
      <w:r w:rsidR="00246687" w:rsidRPr="00463C97">
        <w:rPr>
          <w:szCs w:val="24"/>
        </w:rPr>
        <w:t>ed</w:t>
      </w:r>
      <w:r w:rsidRPr="00463C97">
        <w:rPr>
          <w:szCs w:val="24"/>
        </w:rPr>
        <w:t xml:space="preserve"> cases over the course of phases that include effective interventions. Furthermore, the cases</w:t>
      </w:r>
      <w:r w:rsidRPr="00570876">
        <w:rPr>
          <w:szCs w:val="24"/>
        </w:rPr>
        <w:t xml:space="preserve"> that are not targeted with </w:t>
      </w:r>
      <w:r w:rsidR="00246687" w:rsidRPr="00570876">
        <w:rPr>
          <w:szCs w:val="24"/>
        </w:rPr>
        <w:t>additional interventions</w:t>
      </w:r>
      <w:r w:rsidRPr="00570876">
        <w:rPr>
          <w:szCs w:val="24"/>
        </w:rPr>
        <w:t xml:space="preserve"> will serve as a baseline for the pattern of responding over the course of the survey. </w:t>
      </w:r>
      <w:r w:rsidR="00A001C1" w:rsidRPr="00570876">
        <w:rPr>
          <w:szCs w:val="24"/>
        </w:rPr>
        <w:t>Targeted nonrespondent completion rates</w:t>
      </w:r>
      <w:r w:rsidR="00A001C1">
        <w:rPr>
          <w:szCs w:val="24"/>
        </w:rPr>
        <w:t xml:space="preserve"> are </w:t>
      </w:r>
      <w:r w:rsidRPr="002A02E3">
        <w:rPr>
          <w:szCs w:val="24"/>
        </w:rPr>
        <w:t xml:space="preserve">expected to increase with each phase, relative to the group that receives only standard recruitment efforts.  </w:t>
      </w:r>
    </w:p>
    <w:p w:rsidR="001A135B" w:rsidRPr="002A02E3" w:rsidRDefault="001A135B" w:rsidP="001A135B">
      <w:pPr>
        <w:pStyle w:val="ListParagraph"/>
        <w:keepNext/>
        <w:numPr>
          <w:ilvl w:val="0"/>
          <w:numId w:val="13"/>
        </w:numPr>
        <w:spacing w:before="120" w:after="120" w:line="320" w:lineRule="atLeast"/>
        <w:rPr>
          <w:rFonts w:ascii="Times New Roman" w:hAnsi="Times New Roman" w:cs="Times New Roman"/>
          <w:i/>
          <w:iCs/>
          <w:sz w:val="24"/>
          <w:szCs w:val="24"/>
        </w:rPr>
      </w:pPr>
      <w:r w:rsidRPr="002A02E3">
        <w:rPr>
          <w:rFonts w:ascii="Times New Roman" w:hAnsi="Times New Roman" w:cs="Times New Roman"/>
          <w:i/>
          <w:iCs/>
          <w:sz w:val="24"/>
          <w:szCs w:val="24"/>
        </w:rPr>
        <w:t>Evaluate the ability to reduce nonresponse bias.</w:t>
      </w:r>
    </w:p>
    <w:p w:rsidR="001A135B" w:rsidRPr="002A02E3" w:rsidRDefault="001A135B" w:rsidP="00551191">
      <w:pPr>
        <w:keepNext/>
        <w:spacing w:before="120" w:after="120" w:line="320" w:lineRule="atLeast"/>
        <w:ind w:firstLine="720"/>
        <w:rPr>
          <w:szCs w:val="24"/>
        </w:rPr>
      </w:pPr>
      <w:r w:rsidRPr="002A02E3">
        <w:rPr>
          <w:szCs w:val="24"/>
        </w:rPr>
        <w:t xml:space="preserve">The rich frame, administrative, and prior wave data used in determining which cases to target for nonresponse bias reduction can, in turn, be used to evaluate (1) nonresponse bias in the final estimates and (2) changes in nonresponse bias over the course of data collection. Unweighted and </w:t>
      </w:r>
      <w:r w:rsidR="007419C2">
        <w:rPr>
          <w:szCs w:val="24"/>
        </w:rPr>
        <w:t>weighted (using design weights)</w:t>
      </w:r>
      <w:r w:rsidRPr="002A02E3">
        <w:rPr>
          <w:szCs w:val="24"/>
        </w:rPr>
        <w:t xml:space="preserve"> estimates of absolute relative nonresponse bias will be computed for each variable used in the models:</w:t>
      </w:r>
    </w:p>
    <w:p w:rsidR="001A135B" w:rsidRPr="002A02E3" w:rsidRDefault="001A135B" w:rsidP="001A135B">
      <w:pPr>
        <w:keepNext/>
        <w:spacing w:before="120" w:after="120" w:line="320" w:lineRule="atLeast"/>
        <w:jc w:val="center"/>
        <w:rPr>
          <w:szCs w:val="24"/>
        </w:rPr>
      </w:pPr>
      <w:r>
        <w:rPr>
          <w:noProof/>
          <w:szCs w:val="24"/>
        </w:rPr>
        <w:drawing>
          <wp:inline distT="0" distB="0" distL="0" distR="0" wp14:anchorId="17CBEC10" wp14:editId="052BD584">
            <wp:extent cx="516255" cy="4743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255" cy="474345"/>
                    </a:xfrm>
                    <a:prstGeom prst="rect">
                      <a:avLst/>
                    </a:prstGeom>
                    <a:noFill/>
                    <a:ln>
                      <a:noFill/>
                    </a:ln>
                  </pic:spPr>
                </pic:pic>
              </a:graphicData>
            </a:graphic>
          </wp:inline>
        </w:drawing>
      </w:r>
    </w:p>
    <w:p w:rsidR="001A135B" w:rsidRPr="002A02E3" w:rsidRDefault="001A135B" w:rsidP="001A135B">
      <w:pPr>
        <w:spacing w:before="120" w:after="120" w:line="320" w:lineRule="atLeast"/>
        <w:rPr>
          <w:i/>
          <w:iCs/>
          <w:szCs w:val="24"/>
        </w:rPr>
      </w:pPr>
      <w:r w:rsidRPr="002A02E3">
        <w:rPr>
          <w:iCs/>
          <w:szCs w:val="24"/>
        </w:rPr>
        <w:t xml:space="preserve">where </w:t>
      </w:r>
      <w:r>
        <w:rPr>
          <w:i/>
          <w:noProof/>
          <w:szCs w:val="24"/>
        </w:rPr>
        <w:drawing>
          <wp:inline distT="0" distB="0" distL="0" distR="0" wp14:anchorId="7DAAE92A" wp14:editId="20BFE3A6">
            <wp:extent cx="182880" cy="2246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A02E3">
        <w:rPr>
          <w:i/>
          <w:iCs/>
          <w:szCs w:val="24"/>
        </w:rPr>
        <w:t> </w:t>
      </w:r>
      <w:r w:rsidRPr="002A02E3">
        <w:rPr>
          <w:iCs/>
          <w:szCs w:val="24"/>
        </w:rPr>
        <w:t>is the respondent mean and</w:t>
      </w:r>
      <w:r w:rsidRPr="002A02E3">
        <w:rPr>
          <w:i/>
          <w:iCs/>
          <w:szCs w:val="24"/>
        </w:rPr>
        <w:t xml:space="preserve"> </w:t>
      </w:r>
      <w:r>
        <w:rPr>
          <w:i/>
          <w:noProof/>
          <w:szCs w:val="24"/>
        </w:rPr>
        <w:drawing>
          <wp:inline distT="0" distB="0" distL="0" distR="0" wp14:anchorId="7C8D26A6" wp14:editId="4E10BC38">
            <wp:extent cx="186055" cy="22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A02E3">
        <w:rPr>
          <w:i/>
          <w:iCs/>
          <w:szCs w:val="24"/>
        </w:rPr>
        <w:t> </w:t>
      </w:r>
      <w:r w:rsidRPr="002A02E3">
        <w:rPr>
          <w:iCs/>
          <w:szCs w:val="24"/>
        </w:rPr>
        <w:t xml:space="preserve">is the full sample mean. </w:t>
      </w:r>
      <w:r w:rsidRPr="002A02E3">
        <w:rPr>
          <w:szCs w:val="24"/>
        </w:rPr>
        <w:t>The mean of these bias estimates can be tracked during the course of the survey and particular attention will be devoted to changes in the mean bias over each phase of data.</w:t>
      </w:r>
    </w:p>
    <w:p w:rsidR="001A135B" w:rsidRPr="007419C2" w:rsidRDefault="001A135B" w:rsidP="007419C2">
      <w:pPr>
        <w:pStyle w:val="Heading4"/>
        <w:spacing w:before="120" w:after="120" w:line="320" w:lineRule="atLeast"/>
        <w:ind w:left="0" w:firstLine="720"/>
        <w:rPr>
          <w:rFonts w:ascii="Times New Roman" w:hAnsi="Times New Roman"/>
          <w:b w:val="0"/>
          <w:sz w:val="24"/>
          <w:szCs w:val="24"/>
        </w:rPr>
      </w:pPr>
      <w:r w:rsidRPr="007419C2">
        <w:rPr>
          <w:rFonts w:ascii="Times New Roman" w:hAnsi="Times New Roman"/>
          <w:b w:val="0"/>
          <w:i/>
          <w:sz w:val="24"/>
          <w:szCs w:val="24"/>
        </w:rPr>
        <w:t>BPS:12/14 Responsive Design Research Questions</w:t>
      </w:r>
      <w:r w:rsidR="007419C2">
        <w:rPr>
          <w:rFonts w:ascii="Times New Roman" w:hAnsi="Times New Roman"/>
          <w:b w:val="0"/>
          <w:i/>
          <w:sz w:val="24"/>
          <w:szCs w:val="24"/>
        </w:rPr>
        <w:t xml:space="preserve">.  </w:t>
      </w:r>
      <w:r w:rsidRPr="007419C2">
        <w:rPr>
          <w:rFonts w:ascii="Times New Roman" w:hAnsi="Times New Roman"/>
          <w:b w:val="0"/>
          <w:sz w:val="24"/>
          <w:szCs w:val="24"/>
        </w:rPr>
        <w:t xml:space="preserve">With the assumption that increasing the rate of response among targeted cases will reduce nonresponse bias, the BPS:12/14 responsive design experiment will explore the following research questions which build to our ultimate goal: </w:t>
      </w:r>
    </w:p>
    <w:p w:rsidR="001A135B" w:rsidRPr="002A02E3" w:rsidRDefault="001A135B" w:rsidP="001A135B">
      <w:pPr>
        <w:pStyle w:val="ListNumber3"/>
        <w:spacing w:before="120" w:after="120" w:line="320" w:lineRule="atLeast"/>
        <w:contextualSpacing w:val="0"/>
        <w:rPr>
          <w:szCs w:val="24"/>
        </w:rPr>
      </w:pPr>
      <w:r w:rsidRPr="002A02E3">
        <w:rPr>
          <w:szCs w:val="24"/>
        </w:rPr>
        <w:t xml:space="preserve">Are targeted respondents different from non-targeted respondents on key variables? </w:t>
      </w:r>
    </w:p>
    <w:p w:rsidR="001A135B" w:rsidRPr="002A02E3" w:rsidRDefault="001A135B" w:rsidP="001A135B">
      <w:pPr>
        <w:pStyle w:val="ListNumber3"/>
        <w:spacing w:before="120" w:after="120" w:line="320" w:lineRule="atLeast"/>
        <w:contextualSpacing w:val="0"/>
        <w:rPr>
          <w:szCs w:val="24"/>
        </w:rPr>
      </w:pPr>
      <w:r w:rsidRPr="002A02E3">
        <w:rPr>
          <w:szCs w:val="24"/>
        </w:rPr>
        <w:t>Did targeted cases respond at higher rates than non-targeted cases?</w:t>
      </w:r>
    </w:p>
    <w:p w:rsidR="001A135B" w:rsidRPr="002A02E3" w:rsidRDefault="001A135B" w:rsidP="001A135B">
      <w:pPr>
        <w:pStyle w:val="ListNumber3"/>
        <w:spacing w:before="120" w:after="120" w:line="320" w:lineRule="atLeast"/>
        <w:contextualSpacing w:val="0"/>
        <w:rPr>
          <w:szCs w:val="24"/>
        </w:rPr>
      </w:pPr>
      <w:r w:rsidRPr="002A02E3">
        <w:rPr>
          <w:szCs w:val="24"/>
        </w:rPr>
        <w:lastRenderedPageBreak/>
        <w:t xml:space="preserve">Did conversion of targeted cases reduce nonresponse bias? </w:t>
      </w:r>
    </w:p>
    <w:p w:rsidR="001A135B" w:rsidRPr="00A77DB2" w:rsidRDefault="00A77DB2" w:rsidP="001A135B">
      <w:pPr>
        <w:pStyle w:val="Heading4"/>
        <w:spacing w:before="120" w:after="120" w:line="320" w:lineRule="atLeast"/>
        <w:rPr>
          <w:rFonts w:ascii="Times New Roman" w:hAnsi="Times New Roman"/>
          <w:b w:val="0"/>
          <w:sz w:val="24"/>
          <w:szCs w:val="24"/>
        </w:rPr>
      </w:pPr>
      <w:r>
        <w:rPr>
          <w:rFonts w:ascii="Times New Roman" w:hAnsi="Times New Roman"/>
          <w:b w:val="0"/>
          <w:sz w:val="24"/>
          <w:szCs w:val="24"/>
        </w:rPr>
        <w:t xml:space="preserve">Each of these questions </w:t>
      </w:r>
      <w:r w:rsidR="00DC6827">
        <w:rPr>
          <w:rFonts w:ascii="Times New Roman" w:hAnsi="Times New Roman"/>
          <w:b w:val="0"/>
          <w:sz w:val="24"/>
          <w:szCs w:val="24"/>
        </w:rPr>
        <w:t xml:space="preserve">may be </w:t>
      </w:r>
      <w:r>
        <w:rPr>
          <w:rFonts w:ascii="Times New Roman" w:hAnsi="Times New Roman"/>
          <w:b w:val="0"/>
          <w:sz w:val="24"/>
          <w:szCs w:val="24"/>
        </w:rPr>
        <w:t>stated in terms of a null hypothesis as follows:</w:t>
      </w:r>
    </w:p>
    <w:p w:rsidR="001A135B" w:rsidRPr="002A02E3" w:rsidRDefault="001A135B" w:rsidP="00F46EB5">
      <w:pPr>
        <w:pStyle w:val="BodyTextnoindent0"/>
        <w:keepNext/>
        <w:keepLines/>
      </w:pPr>
      <w:r w:rsidRPr="002A02E3">
        <w:rPr>
          <w:u w:val="single"/>
        </w:rPr>
        <w:t>Research question 1</w:t>
      </w:r>
      <w:r w:rsidRPr="002A02E3">
        <w:t xml:space="preserve">: </w:t>
      </w:r>
      <w:r w:rsidR="00F52326">
        <w:t xml:space="preserve"> </w:t>
      </w:r>
      <w:r w:rsidRPr="002A02E3">
        <w:t>Are targeted respondents different from non-targeted respondents on key variables?</w:t>
      </w:r>
    </w:p>
    <w:p w:rsidR="001A135B" w:rsidRPr="002A02E3" w:rsidRDefault="001A135B" w:rsidP="00F46EB5">
      <w:pPr>
        <w:pStyle w:val="BodyTextnoindent0"/>
        <w:keepNext/>
        <w:keepLines/>
        <w:ind w:left="720"/>
      </w:pPr>
      <w:r w:rsidRPr="002A02E3">
        <w:t>H</w:t>
      </w:r>
      <w:r w:rsidRPr="002A02E3">
        <w:rPr>
          <w:vertAlign w:val="subscript"/>
        </w:rPr>
        <w:t>0</w:t>
      </w:r>
      <w:r w:rsidRPr="002A02E3">
        <w:t xml:space="preserve">: At the end of Phases 3, 4, and 5, and the end of data collection, there will be no difference in weighted or unweighted estimates of key variables between targeted respondents and non-targeted and never-targeted respondents.  </w:t>
      </w:r>
    </w:p>
    <w:p w:rsidR="001A135B" w:rsidRPr="002A02E3" w:rsidRDefault="001A135B" w:rsidP="001A135B">
      <w:pPr>
        <w:pStyle w:val="BodyTextnoindent0"/>
      </w:pPr>
      <w:r w:rsidRPr="002A02E3">
        <w:rPr>
          <w:u w:val="single"/>
        </w:rPr>
        <w:t>Research question 2</w:t>
      </w:r>
      <w:r w:rsidRPr="002A02E3">
        <w:t xml:space="preserve">: </w:t>
      </w:r>
      <w:r w:rsidR="00F52326">
        <w:t xml:space="preserve"> </w:t>
      </w:r>
      <w:r w:rsidRPr="002A02E3">
        <w:t>Did targeted cases respond at higher rates than non-targeted cases?</w:t>
      </w:r>
    </w:p>
    <w:p w:rsidR="001A135B" w:rsidRPr="002A02E3" w:rsidRDefault="001A135B" w:rsidP="00F52326">
      <w:pPr>
        <w:pStyle w:val="ListNumber3"/>
        <w:numPr>
          <w:ilvl w:val="0"/>
          <w:numId w:val="0"/>
        </w:numPr>
        <w:spacing w:before="120" w:after="120" w:line="320" w:lineRule="atLeast"/>
        <w:ind w:left="720"/>
        <w:contextualSpacing w:val="0"/>
        <w:rPr>
          <w:szCs w:val="24"/>
        </w:rPr>
      </w:pPr>
      <w:r w:rsidRPr="002A02E3">
        <w:rPr>
          <w:szCs w:val="24"/>
        </w:rPr>
        <w:t>H</w:t>
      </w:r>
      <w:r w:rsidRPr="002A02E3">
        <w:rPr>
          <w:szCs w:val="24"/>
          <w:vertAlign w:val="subscript"/>
        </w:rPr>
        <w:t>0</w:t>
      </w:r>
      <w:r w:rsidRPr="002A02E3">
        <w:rPr>
          <w:szCs w:val="24"/>
        </w:rPr>
        <w:t>: At the end of Phases 3, 4, and 5, and at the end of data collection, there will be no difference in weighted or unweighted response rates between targeted cases and non-targeted and never-targeted cases.</w:t>
      </w:r>
    </w:p>
    <w:p w:rsidR="001A135B" w:rsidRPr="002A02E3" w:rsidRDefault="001A135B" w:rsidP="001A135B">
      <w:pPr>
        <w:pStyle w:val="BodyTextnoindent0"/>
      </w:pPr>
      <w:r w:rsidRPr="002A02E3">
        <w:rPr>
          <w:u w:val="single"/>
        </w:rPr>
        <w:t>Research question 3</w:t>
      </w:r>
      <w:r w:rsidRPr="002A02E3">
        <w:t xml:space="preserve">: </w:t>
      </w:r>
      <w:r w:rsidR="00F52326">
        <w:t xml:space="preserve"> </w:t>
      </w:r>
      <w:r w:rsidRPr="002A02E3">
        <w:t xml:space="preserve">Did conversion of targeted cases reduce nonresponse bias? </w:t>
      </w:r>
    </w:p>
    <w:p w:rsidR="001A135B" w:rsidRPr="002A02E3" w:rsidRDefault="001A135B" w:rsidP="00F52326">
      <w:pPr>
        <w:pStyle w:val="ListNumber3"/>
        <w:numPr>
          <w:ilvl w:val="0"/>
          <w:numId w:val="0"/>
        </w:numPr>
        <w:spacing w:before="120" w:after="120" w:line="320" w:lineRule="atLeast"/>
        <w:ind w:left="720"/>
        <w:contextualSpacing w:val="0"/>
        <w:rPr>
          <w:szCs w:val="24"/>
        </w:rPr>
      </w:pPr>
      <w:r w:rsidRPr="002A02E3">
        <w:rPr>
          <w:szCs w:val="24"/>
        </w:rPr>
        <w:t>H</w:t>
      </w:r>
      <w:r w:rsidRPr="002A02E3">
        <w:rPr>
          <w:szCs w:val="24"/>
          <w:vertAlign w:val="subscript"/>
        </w:rPr>
        <w:t>0</w:t>
      </w:r>
      <w:r w:rsidRPr="002A02E3">
        <w:rPr>
          <w:szCs w:val="24"/>
        </w:rPr>
        <w:t>: At the end of Phases 3, 4, and 5, and at the end of data collection, there will be no difference in weighted or unweighted changes in bias between targeted cases and non-targeted and never-targeted cases.</w:t>
      </w:r>
    </w:p>
    <w:p w:rsidR="001A135B" w:rsidRPr="002A02E3" w:rsidRDefault="001A135B" w:rsidP="007A7688">
      <w:pPr>
        <w:pStyle w:val="ListNumber3"/>
        <w:numPr>
          <w:ilvl w:val="0"/>
          <w:numId w:val="0"/>
        </w:numPr>
        <w:spacing w:before="120" w:after="120" w:line="320" w:lineRule="atLeast"/>
        <w:ind w:firstLine="720"/>
        <w:contextualSpacing w:val="0"/>
        <w:rPr>
          <w:szCs w:val="24"/>
        </w:rPr>
      </w:pPr>
      <w:r w:rsidRPr="002A02E3">
        <w:rPr>
          <w:szCs w:val="24"/>
        </w:rPr>
        <w:t>Although not directly related to bias reduction, but relevant to the number of nonrespondents that ultimately require intervention and the nature of the Phase 3 intervention</w:t>
      </w:r>
      <w:r w:rsidR="00947950">
        <w:rPr>
          <w:szCs w:val="24"/>
        </w:rPr>
        <w:t>,</w:t>
      </w:r>
      <w:r w:rsidRPr="002A02E3">
        <w:rPr>
          <w:szCs w:val="24"/>
        </w:rPr>
        <w:t xml:space="preserve"> are the questions:</w:t>
      </w:r>
    </w:p>
    <w:p w:rsidR="001A135B" w:rsidRPr="002A02E3" w:rsidRDefault="001A135B" w:rsidP="001A135B">
      <w:pPr>
        <w:pStyle w:val="ListNumber3"/>
        <w:numPr>
          <w:ilvl w:val="0"/>
          <w:numId w:val="16"/>
        </w:numPr>
        <w:spacing w:before="120" w:after="120" w:line="320" w:lineRule="atLeast"/>
        <w:rPr>
          <w:szCs w:val="24"/>
        </w:rPr>
      </w:pPr>
      <w:r w:rsidRPr="002A02E3">
        <w:rPr>
          <w:szCs w:val="24"/>
        </w:rPr>
        <w:t>What is the optimal baseline incentive amount within propensity deciles?</w:t>
      </w:r>
    </w:p>
    <w:p w:rsidR="006336C2" w:rsidRDefault="001A135B" w:rsidP="00D84C88">
      <w:pPr>
        <w:pStyle w:val="ListNumber3"/>
        <w:spacing w:before="120" w:after="200" w:line="320" w:lineRule="atLeast"/>
        <w:contextualSpacing w:val="0"/>
        <w:rPr>
          <w:szCs w:val="24"/>
        </w:rPr>
      </w:pPr>
      <w:r w:rsidRPr="002A02E3">
        <w:rPr>
          <w:szCs w:val="24"/>
        </w:rPr>
        <w:t>What is the optimal intervention amount for Phase 3 targeted nonrespondents?</w:t>
      </w:r>
    </w:p>
    <w:p w:rsidR="001A135B" w:rsidRPr="006336C2" w:rsidRDefault="001A135B" w:rsidP="00947950">
      <w:pPr>
        <w:pStyle w:val="ListNumber3"/>
        <w:numPr>
          <w:ilvl w:val="0"/>
          <w:numId w:val="0"/>
        </w:numPr>
        <w:spacing w:after="120" w:line="320" w:lineRule="atLeast"/>
        <w:ind w:firstLine="720"/>
        <w:rPr>
          <w:szCs w:val="24"/>
        </w:rPr>
      </w:pPr>
      <w:r w:rsidRPr="006336C2">
        <w:rPr>
          <w:szCs w:val="24"/>
        </w:rPr>
        <w:t>These questions will be explored by estimating regression models and simulating marginal outcomes as outlined in King et al. (2000).</w:t>
      </w:r>
    </w:p>
    <w:p w:rsidR="00C77A66" w:rsidRPr="00355838" w:rsidRDefault="00C77A66" w:rsidP="00C77A66">
      <w:pPr>
        <w:spacing w:before="120" w:after="120" w:line="320" w:lineRule="atLeast"/>
        <w:ind w:firstLine="720"/>
        <w:rPr>
          <w:szCs w:val="24"/>
        </w:rPr>
      </w:pPr>
      <w:r w:rsidRPr="00355838">
        <w:rPr>
          <w:szCs w:val="24"/>
        </w:rPr>
        <w:t>The calibration sample will be a random sample of approximately 10</w:t>
      </w:r>
      <w:r w:rsidR="001914F4">
        <w:rPr>
          <w:szCs w:val="24"/>
        </w:rPr>
        <w:t xml:space="preserve"> percent</w:t>
      </w:r>
      <w:r w:rsidRPr="00355838">
        <w:rPr>
          <w:szCs w:val="24"/>
        </w:rPr>
        <w:t xml:space="preserve"> of the 37,170 full-scale sample members.  An estimated probability of response will be produced for each of the</w:t>
      </w:r>
      <w:r w:rsidR="006A1779">
        <w:rPr>
          <w:szCs w:val="24"/>
        </w:rPr>
        <w:t xml:space="preserve"> </w:t>
      </w:r>
      <w:r w:rsidRPr="00355838">
        <w:rPr>
          <w:szCs w:val="24"/>
        </w:rPr>
        <w:t>approximately 3,717 calibration sample members</w:t>
      </w:r>
      <w:r w:rsidR="006A1779">
        <w:rPr>
          <w:szCs w:val="24"/>
        </w:rPr>
        <w:t>,</w:t>
      </w:r>
      <w:r w:rsidRPr="00355838">
        <w:rPr>
          <w:szCs w:val="24"/>
        </w:rPr>
        <w:t xml:space="preserve"> and the calibration sample members will then be grouped into deciles constructed from the estimate response probabilities.  The approximately 371 calibration sample members in each decile will be randomly assigned to one of eleven incentive levels; $0, $5, $10, $15, $20, $25, $30, $35, $40, $45, and $50 so that approximately 33 calibration sample members will be assigned to each incentive level within each decile.</w:t>
      </w:r>
    </w:p>
    <w:p w:rsidR="00C77A66" w:rsidRPr="00355838" w:rsidRDefault="00C77A66" w:rsidP="00C77A66">
      <w:pPr>
        <w:spacing w:before="120" w:after="120" w:line="320" w:lineRule="atLeast"/>
        <w:ind w:firstLine="720"/>
        <w:rPr>
          <w:szCs w:val="24"/>
        </w:rPr>
      </w:pPr>
      <w:r w:rsidRPr="00355838">
        <w:rPr>
          <w:szCs w:val="24"/>
        </w:rPr>
        <w:t xml:space="preserve">Calibration sample response rates will be examined, within each response probability decile, prior to </w:t>
      </w:r>
      <w:r w:rsidR="006B5156">
        <w:rPr>
          <w:szCs w:val="24"/>
        </w:rPr>
        <w:t xml:space="preserve">the </w:t>
      </w:r>
      <w:r w:rsidRPr="00355838">
        <w:rPr>
          <w:szCs w:val="24"/>
        </w:rPr>
        <w:t>start of full-scale data collection in order to identify the incentive levels for use in the full-scale data collection.   Formally, within each decile, ten cutpoints will be examined in order to determine the minimum incentive level that maximizes response rates for that decile. The first cutpoint will be set between the $0 and $5 incentive levels and the response rate for the $0 incentive level will be compared with the response rate among indivi</w:t>
      </w:r>
      <w:r w:rsidR="006B5156">
        <w:rPr>
          <w:szCs w:val="24"/>
        </w:rPr>
        <w:t xml:space="preserve">duals who received $5 to $50 as an </w:t>
      </w:r>
      <w:r w:rsidRPr="00355838">
        <w:rPr>
          <w:szCs w:val="24"/>
        </w:rPr>
        <w:t xml:space="preserve">incentive.  The second cutpoint will be set between </w:t>
      </w:r>
      <w:r w:rsidR="0076153B">
        <w:rPr>
          <w:szCs w:val="24"/>
        </w:rPr>
        <w:t xml:space="preserve">the </w:t>
      </w:r>
      <w:r w:rsidRPr="00355838">
        <w:rPr>
          <w:szCs w:val="24"/>
        </w:rPr>
        <w:t>$5 and $10 incentive levels</w:t>
      </w:r>
      <w:r w:rsidR="0076153B">
        <w:rPr>
          <w:szCs w:val="24"/>
        </w:rPr>
        <w:t>,</w:t>
      </w:r>
      <w:r w:rsidRPr="00355838">
        <w:rPr>
          <w:szCs w:val="24"/>
        </w:rPr>
        <w:t xml:space="preserve"> and the response rate for individuals who received $5 or less will be compared with the response rate for individuals who received $10 or more. The third through ninth cutpoints will be defined in a similar fashion</w:t>
      </w:r>
      <w:r w:rsidR="0076153B">
        <w:rPr>
          <w:szCs w:val="24"/>
        </w:rPr>
        <w:t>,</w:t>
      </w:r>
      <w:r w:rsidRPr="00355838">
        <w:rPr>
          <w:szCs w:val="24"/>
        </w:rPr>
        <w:t xml:space="preserve"> with the tenth cutpo</w:t>
      </w:r>
      <w:r w:rsidR="0076153B">
        <w:rPr>
          <w:szCs w:val="24"/>
        </w:rPr>
        <w:t xml:space="preserve">int set between $45 and $50; </w:t>
      </w:r>
      <w:r w:rsidRPr="00355838">
        <w:rPr>
          <w:szCs w:val="24"/>
        </w:rPr>
        <w:t>the response rate for individuals offered the $50 incentive will be compared with the response rate for individuals offered $45 or less.</w:t>
      </w:r>
    </w:p>
    <w:p w:rsidR="00C77A66" w:rsidRPr="00A618A3" w:rsidRDefault="00C77A66" w:rsidP="00F57567">
      <w:pPr>
        <w:spacing w:before="120" w:after="120" w:line="320" w:lineRule="atLeast"/>
        <w:rPr>
          <w:szCs w:val="24"/>
        </w:rPr>
      </w:pPr>
      <w:r w:rsidRPr="00355838">
        <w:rPr>
          <w:szCs w:val="24"/>
        </w:rPr>
        <w:lastRenderedPageBreak/>
        <w:tab/>
        <w:t>A power analysis was conducted in order to assess the ability to detect differences in response rates when c</w:t>
      </w:r>
      <w:r w:rsidR="00F57567">
        <w:rPr>
          <w:szCs w:val="24"/>
        </w:rPr>
        <w:t>onsidering any given cutpoint. F</w:t>
      </w:r>
      <w:r w:rsidRPr="00355838">
        <w:rPr>
          <w:szCs w:val="24"/>
        </w:rPr>
        <w:t xml:space="preserve">or the purposes of estimating power, the total number of individuals within a given decile was assumed to be 363 (33 individuals for each of eleven incentive levels), an alpha level of 0.05 was used, and a one-sided test was specified. Given these assumptions, the power to detect any given difference still varies significantly depending upon the values of the proportions being estimated. </w:t>
      </w:r>
      <w:r w:rsidR="00A618A3">
        <w:rPr>
          <w:szCs w:val="24"/>
        </w:rPr>
        <w:t xml:space="preserve">In the </w:t>
      </w:r>
      <w:r w:rsidR="00A618A3" w:rsidRPr="00A618A3">
        <w:rPr>
          <w:szCs w:val="24"/>
        </w:rPr>
        <w:t>tables below, s</w:t>
      </w:r>
      <w:r w:rsidRPr="00A618A3">
        <w:rPr>
          <w:szCs w:val="24"/>
        </w:rPr>
        <w:t>ample power estimates are provided under different assumptions about the underlying response rates.</w:t>
      </w:r>
    </w:p>
    <w:p w:rsidR="00C77A66" w:rsidRPr="00355838" w:rsidRDefault="00C77A66" w:rsidP="00F57567">
      <w:pPr>
        <w:spacing w:before="120" w:after="120" w:line="320" w:lineRule="atLeast"/>
        <w:ind w:firstLine="720"/>
        <w:rPr>
          <w:szCs w:val="24"/>
        </w:rPr>
      </w:pPr>
      <w:r w:rsidRPr="00A618A3">
        <w:rPr>
          <w:szCs w:val="24"/>
        </w:rPr>
        <w:t>Using a two-group chi-square test of equal proportions with</w:t>
      </w:r>
      <w:r w:rsidRPr="00355838">
        <w:rPr>
          <w:szCs w:val="24"/>
        </w:rPr>
        <w:t xml:space="preserve"> unequal sample sizes in each group, the power to detect a difference of 15</w:t>
      </w:r>
      <w:r w:rsidR="001914F4">
        <w:rPr>
          <w:szCs w:val="24"/>
        </w:rPr>
        <w:t xml:space="preserve"> percent</w:t>
      </w:r>
      <w:r w:rsidRPr="00355838">
        <w:rPr>
          <w:szCs w:val="24"/>
        </w:rPr>
        <w:t xml:space="preserve"> is 76</w:t>
      </w:r>
      <w:r w:rsidR="001914F4">
        <w:rPr>
          <w:szCs w:val="24"/>
        </w:rPr>
        <w:t xml:space="preserve"> percent</w:t>
      </w:r>
      <w:r w:rsidRPr="00355838">
        <w:rPr>
          <w:szCs w:val="24"/>
        </w:rPr>
        <w:t xml:space="preserve"> if the underlying true response rate is 25</w:t>
      </w:r>
      <w:r w:rsidR="001914F4">
        <w:rPr>
          <w:szCs w:val="24"/>
        </w:rPr>
        <w:t xml:space="preserve"> percent</w:t>
      </w:r>
      <w:r w:rsidRPr="00355838">
        <w:rPr>
          <w:szCs w:val="24"/>
        </w:rPr>
        <w:t xml:space="preserve"> for one group comprised of 33 individuals and the underlying true response rate is 10</w:t>
      </w:r>
      <w:r w:rsidR="001914F4">
        <w:rPr>
          <w:szCs w:val="24"/>
        </w:rPr>
        <w:t xml:space="preserve"> percent</w:t>
      </w:r>
      <w:r w:rsidRPr="00355838">
        <w:rPr>
          <w:szCs w:val="24"/>
        </w:rPr>
        <w:t xml:space="preserve"> for the other group comprised of 330 individuals. This power analysis corresponds to the comparison involving the first and tenth cutpoints because in those comparisons there will be two groups; one group comprised of 33 individuals and the other group comprised of the remaining 330 individuals. Additional power estimates were calculated for all cutpoints under the assumption that the underlying true response rates were 10</w:t>
      </w:r>
      <w:r w:rsidR="001914F4">
        <w:rPr>
          <w:szCs w:val="24"/>
        </w:rPr>
        <w:t xml:space="preserve"> percent</w:t>
      </w:r>
      <w:r w:rsidRPr="00355838">
        <w:rPr>
          <w:szCs w:val="24"/>
        </w:rPr>
        <w:t xml:space="preserve"> and 25</w:t>
      </w:r>
      <w:r w:rsidR="001914F4">
        <w:rPr>
          <w:szCs w:val="24"/>
        </w:rPr>
        <w:t xml:space="preserve"> percent</w:t>
      </w:r>
      <w:r w:rsidRPr="00355838">
        <w:rPr>
          <w:szCs w:val="24"/>
        </w:rPr>
        <w:t xml:space="preserve"> in the two groups.  Table </w:t>
      </w:r>
      <w:r w:rsidR="0076153B">
        <w:rPr>
          <w:szCs w:val="24"/>
        </w:rPr>
        <w:t xml:space="preserve">3 </w:t>
      </w:r>
      <w:r w:rsidRPr="00355838">
        <w:rPr>
          <w:szCs w:val="24"/>
        </w:rPr>
        <w:t>shows the power estimates for the ten cutpoints with the lowest power of 65</w:t>
      </w:r>
      <w:r w:rsidR="001914F4">
        <w:rPr>
          <w:szCs w:val="24"/>
        </w:rPr>
        <w:t xml:space="preserve"> percent</w:t>
      </w:r>
      <w:r w:rsidRPr="00355838">
        <w:rPr>
          <w:szCs w:val="24"/>
        </w:rPr>
        <w:t xml:space="preserve"> occurring for the first cutpoint and the highest power of 98</w:t>
      </w:r>
      <w:r w:rsidR="001914F4">
        <w:rPr>
          <w:szCs w:val="24"/>
        </w:rPr>
        <w:t xml:space="preserve"> percent</w:t>
      </w:r>
      <w:r w:rsidRPr="00355838">
        <w:rPr>
          <w:szCs w:val="24"/>
        </w:rPr>
        <w:t xml:space="preserve"> occurring with the fifth and sixth cutpoints.</w:t>
      </w:r>
    </w:p>
    <w:p w:rsidR="00C77A66" w:rsidRPr="00355838" w:rsidRDefault="00C77A66" w:rsidP="00F57567">
      <w:pPr>
        <w:pStyle w:val="TableTitle"/>
      </w:pPr>
      <w:bookmarkStart w:id="195" w:name="_Toc370482440"/>
      <w:r w:rsidRPr="00355838">
        <w:t xml:space="preserve">Table </w:t>
      </w:r>
      <w:r w:rsidR="00F57567">
        <w:t>3</w:t>
      </w:r>
      <w:r w:rsidR="00DD79B9">
        <w:t>.</w:t>
      </w:r>
      <w:r w:rsidR="00DD79B9">
        <w:tab/>
      </w:r>
      <w:r w:rsidR="0076153B">
        <w:t>Estimated p</w:t>
      </w:r>
      <w:r w:rsidRPr="00355838">
        <w:t xml:space="preserve">ower, </w:t>
      </w:r>
      <w:r w:rsidR="0076153B">
        <w:t>w</w:t>
      </w:r>
      <w:r w:rsidRPr="00355838">
        <w:t xml:space="preserve">ithin </w:t>
      </w:r>
      <w:r w:rsidR="0076153B">
        <w:t>d</w:t>
      </w:r>
      <w:r w:rsidRPr="00355838">
        <w:t xml:space="preserve">ecile, </w:t>
      </w:r>
      <w:r w:rsidR="0076153B">
        <w:t>u</w:t>
      </w:r>
      <w:r w:rsidRPr="00355838">
        <w:t>sing 10</w:t>
      </w:r>
      <w:r w:rsidR="001914F4">
        <w:t xml:space="preserve"> percent</w:t>
      </w:r>
      <w:r w:rsidRPr="00355838">
        <w:t xml:space="preserve"> and 25</w:t>
      </w:r>
      <w:r w:rsidR="001914F4">
        <w:t xml:space="preserve"> percent</w:t>
      </w:r>
      <w:r w:rsidRPr="00355838">
        <w:t xml:space="preserve"> </w:t>
      </w:r>
      <w:r w:rsidR="0076153B">
        <w:t>u</w:t>
      </w:r>
      <w:r w:rsidRPr="00355838">
        <w:t xml:space="preserve">nderlying </w:t>
      </w:r>
      <w:r w:rsidR="0076153B">
        <w:t>r</w:t>
      </w:r>
      <w:r w:rsidRPr="00355838">
        <w:t xml:space="preserve">esponse </w:t>
      </w:r>
      <w:r w:rsidR="0076153B">
        <w:t>r</w:t>
      </w:r>
      <w:r w:rsidRPr="00355838">
        <w:t>ates</w:t>
      </w:r>
      <w:bookmarkEnd w:id="195"/>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478"/>
        <w:gridCol w:w="1530"/>
        <w:gridCol w:w="810"/>
        <w:gridCol w:w="2181"/>
        <w:gridCol w:w="2308"/>
        <w:gridCol w:w="871"/>
      </w:tblGrid>
      <w:tr w:rsidR="00CB0EC5" w:rsidRPr="00DD79B9" w:rsidTr="00CB0EC5">
        <w:trPr>
          <w:jc w:val="center"/>
        </w:trPr>
        <w:tc>
          <w:tcPr>
            <w:tcW w:w="981" w:type="dxa"/>
            <w:vAlign w:val="bottom"/>
          </w:tcPr>
          <w:p w:rsidR="00C77A66" w:rsidRPr="00DD79B9" w:rsidRDefault="00C77A66" w:rsidP="00DD79B9">
            <w:pPr>
              <w:spacing w:before="60" w:after="60"/>
              <w:ind w:right="-57"/>
              <w:jc w:val="right"/>
              <w:rPr>
                <w:rFonts w:asciiTheme="minorBidi" w:hAnsiTheme="minorBidi" w:cstheme="minorBidi"/>
                <w:b/>
                <w:bCs/>
                <w:color w:val="000000"/>
                <w:sz w:val="20"/>
              </w:rPr>
            </w:pPr>
            <w:r w:rsidRPr="00DD79B9">
              <w:rPr>
                <w:rFonts w:asciiTheme="minorBidi" w:hAnsiTheme="minorBidi" w:cstheme="minorBidi"/>
                <w:b/>
                <w:bCs/>
                <w:color w:val="000000"/>
                <w:sz w:val="20"/>
              </w:rPr>
              <w:t>Cutpoint</w:t>
            </w:r>
          </w:p>
        </w:tc>
        <w:tc>
          <w:tcPr>
            <w:tcW w:w="1478" w:type="dxa"/>
            <w:vAlign w:val="bottom"/>
          </w:tcPr>
          <w:p w:rsidR="00C77A66" w:rsidRPr="00DD79B9" w:rsidRDefault="00C77A66" w:rsidP="00DD79B9">
            <w:pPr>
              <w:spacing w:before="60" w:after="60"/>
              <w:ind w:left="66"/>
              <w:jc w:val="right"/>
              <w:rPr>
                <w:rFonts w:asciiTheme="minorBidi" w:hAnsiTheme="minorBidi" w:cstheme="minorBidi"/>
                <w:b/>
                <w:bCs/>
                <w:color w:val="000000"/>
                <w:sz w:val="20"/>
              </w:rPr>
            </w:pPr>
            <w:r w:rsidRPr="00DD79B9">
              <w:rPr>
                <w:rFonts w:asciiTheme="minorBidi" w:hAnsiTheme="minorBidi" w:cstheme="minorBidi"/>
                <w:b/>
                <w:bCs/>
                <w:color w:val="000000"/>
                <w:sz w:val="20"/>
              </w:rPr>
              <w:t>Group 1</w:t>
            </w:r>
            <w:r w:rsidRPr="00DD79B9">
              <w:rPr>
                <w:rFonts w:asciiTheme="minorBidi" w:hAnsiTheme="minorBidi" w:cstheme="minorBidi"/>
                <w:b/>
                <w:bCs/>
                <w:color w:val="000000"/>
                <w:sz w:val="20"/>
              </w:rPr>
              <w:br/>
              <w:t>Sample Size</w:t>
            </w:r>
          </w:p>
        </w:tc>
        <w:tc>
          <w:tcPr>
            <w:tcW w:w="1530" w:type="dxa"/>
            <w:vAlign w:val="bottom"/>
          </w:tcPr>
          <w:p w:rsidR="00C77A66" w:rsidRPr="00DD79B9" w:rsidRDefault="00C77A66" w:rsidP="00DD79B9">
            <w:pPr>
              <w:spacing w:before="60" w:after="60"/>
              <w:ind w:left="73"/>
              <w:jc w:val="right"/>
              <w:rPr>
                <w:rFonts w:asciiTheme="minorBidi" w:hAnsiTheme="minorBidi" w:cstheme="minorBidi"/>
                <w:b/>
                <w:bCs/>
                <w:color w:val="000000"/>
                <w:sz w:val="20"/>
              </w:rPr>
            </w:pPr>
            <w:r w:rsidRPr="00DD79B9">
              <w:rPr>
                <w:rFonts w:asciiTheme="minorBidi" w:hAnsiTheme="minorBidi" w:cstheme="minorBidi"/>
                <w:b/>
                <w:bCs/>
                <w:color w:val="000000"/>
                <w:sz w:val="20"/>
              </w:rPr>
              <w:t>Group 2</w:t>
            </w:r>
            <w:r w:rsidRPr="00DD79B9">
              <w:rPr>
                <w:rFonts w:asciiTheme="minorBidi" w:hAnsiTheme="minorBidi" w:cstheme="minorBidi"/>
                <w:b/>
                <w:bCs/>
                <w:color w:val="000000"/>
                <w:sz w:val="20"/>
              </w:rPr>
              <w:br/>
              <w:t>Sample Size</w:t>
            </w:r>
          </w:p>
        </w:tc>
        <w:tc>
          <w:tcPr>
            <w:tcW w:w="810" w:type="dxa"/>
            <w:vAlign w:val="bottom"/>
          </w:tcPr>
          <w:p w:rsidR="00C77A66" w:rsidRPr="00DD79B9" w:rsidRDefault="00C77A66" w:rsidP="00DD79B9">
            <w:pPr>
              <w:spacing w:before="60" w:after="60"/>
              <w:ind w:left="-9" w:firstLine="9"/>
              <w:jc w:val="right"/>
              <w:rPr>
                <w:rFonts w:asciiTheme="minorBidi" w:hAnsiTheme="minorBidi" w:cstheme="minorBidi"/>
                <w:b/>
                <w:bCs/>
                <w:color w:val="000000"/>
                <w:sz w:val="20"/>
              </w:rPr>
            </w:pPr>
            <w:r w:rsidRPr="00DD79B9">
              <w:rPr>
                <w:rFonts w:asciiTheme="minorBidi" w:hAnsiTheme="minorBidi" w:cstheme="minorBidi"/>
                <w:b/>
                <w:bCs/>
                <w:color w:val="000000"/>
                <w:sz w:val="20"/>
              </w:rPr>
              <w:t>Total</w:t>
            </w:r>
          </w:p>
        </w:tc>
        <w:tc>
          <w:tcPr>
            <w:tcW w:w="2181" w:type="dxa"/>
            <w:vAlign w:val="bottom"/>
          </w:tcPr>
          <w:p w:rsidR="00C77A66" w:rsidRPr="00DD79B9" w:rsidRDefault="00C77A66" w:rsidP="00DD79B9">
            <w:pPr>
              <w:spacing w:before="60" w:after="60"/>
              <w:jc w:val="right"/>
              <w:rPr>
                <w:rFonts w:asciiTheme="minorBidi" w:hAnsiTheme="minorBidi" w:cstheme="minorBidi"/>
                <w:b/>
                <w:bCs/>
                <w:color w:val="000000"/>
                <w:sz w:val="20"/>
              </w:rPr>
            </w:pPr>
            <w:r w:rsidRPr="00DD79B9">
              <w:rPr>
                <w:rFonts w:asciiTheme="minorBidi" w:hAnsiTheme="minorBidi" w:cstheme="minorBidi"/>
                <w:b/>
                <w:bCs/>
                <w:color w:val="000000"/>
                <w:sz w:val="20"/>
              </w:rPr>
              <w:t>True Response Rate</w:t>
            </w:r>
            <w:r w:rsidRPr="00DD79B9">
              <w:rPr>
                <w:rFonts w:asciiTheme="minorBidi" w:hAnsiTheme="minorBidi" w:cstheme="minorBidi"/>
                <w:b/>
                <w:bCs/>
                <w:color w:val="000000"/>
                <w:sz w:val="20"/>
              </w:rPr>
              <w:br/>
              <w:t>Group 1</w:t>
            </w:r>
          </w:p>
        </w:tc>
        <w:tc>
          <w:tcPr>
            <w:tcW w:w="2308" w:type="dxa"/>
            <w:vAlign w:val="bottom"/>
          </w:tcPr>
          <w:p w:rsidR="00C77A66" w:rsidRPr="00DD79B9" w:rsidRDefault="00C77A66" w:rsidP="00DD79B9">
            <w:pPr>
              <w:spacing w:before="60" w:after="60"/>
              <w:ind w:left="18"/>
              <w:jc w:val="right"/>
              <w:rPr>
                <w:rFonts w:asciiTheme="minorBidi" w:hAnsiTheme="minorBidi" w:cstheme="minorBidi"/>
                <w:b/>
                <w:bCs/>
                <w:color w:val="000000"/>
                <w:sz w:val="20"/>
              </w:rPr>
            </w:pPr>
            <w:r w:rsidRPr="00DD79B9">
              <w:rPr>
                <w:rFonts w:asciiTheme="minorBidi" w:hAnsiTheme="minorBidi" w:cstheme="minorBidi"/>
                <w:b/>
                <w:bCs/>
                <w:color w:val="000000"/>
                <w:sz w:val="20"/>
              </w:rPr>
              <w:t>True Response Rate</w:t>
            </w:r>
            <w:r w:rsidRPr="00DD79B9">
              <w:rPr>
                <w:rFonts w:asciiTheme="minorBidi" w:hAnsiTheme="minorBidi" w:cstheme="minorBidi"/>
                <w:b/>
                <w:bCs/>
                <w:color w:val="000000"/>
                <w:sz w:val="20"/>
              </w:rPr>
              <w:br/>
              <w:t>Group 2</w:t>
            </w:r>
          </w:p>
        </w:tc>
        <w:tc>
          <w:tcPr>
            <w:tcW w:w="612" w:type="dxa"/>
            <w:vAlign w:val="bottom"/>
          </w:tcPr>
          <w:p w:rsidR="00C77A66" w:rsidRPr="00DD79B9" w:rsidRDefault="00C77A66" w:rsidP="00DD79B9">
            <w:pPr>
              <w:spacing w:before="60" w:after="60"/>
              <w:ind w:left="54"/>
              <w:jc w:val="right"/>
              <w:rPr>
                <w:rFonts w:asciiTheme="minorBidi" w:hAnsiTheme="minorBidi" w:cstheme="minorBidi"/>
                <w:b/>
                <w:bCs/>
                <w:color w:val="000000"/>
                <w:sz w:val="20"/>
              </w:rPr>
            </w:pPr>
            <w:r w:rsidRPr="00DD79B9">
              <w:rPr>
                <w:rFonts w:asciiTheme="minorBidi" w:hAnsiTheme="minorBidi" w:cstheme="minorBidi"/>
                <w:b/>
                <w:bCs/>
                <w:color w:val="000000"/>
                <w:sz w:val="20"/>
              </w:rPr>
              <w:t>Power</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1</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33</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330</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65</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2</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66</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297</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89</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3</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99</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264</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6</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4</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132</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231</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7</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5</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165</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198</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8</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6</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198</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165</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8</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7</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231</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132</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7</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8</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264</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99</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5</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9</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297</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66</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91</w:t>
            </w:r>
          </w:p>
        </w:tc>
      </w:tr>
      <w:tr w:rsidR="00CB0EC5" w:rsidRPr="00DD79B9" w:rsidTr="00CB0EC5">
        <w:trPr>
          <w:jc w:val="center"/>
        </w:trPr>
        <w:tc>
          <w:tcPr>
            <w:tcW w:w="9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10</w:t>
            </w:r>
          </w:p>
        </w:tc>
        <w:tc>
          <w:tcPr>
            <w:tcW w:w="1478" w:type="dxa"/>
            <w:vAlign w:val="bottom"/>
          </w:tcPr>
          <w:p w:rsidR="00C77A66" w:rsidRPr="00DD79B9" w:rsidRDefault="00C77A66" w:rsidP="00F978DE">
            <w:pPr>
              <w:ind w:left="66"/>
              <w:jc w:val="right"/>
              <w:rPr>
                <w:rFonts w:asciiTheme="minorBidi" w:hAnsiTheme="minorBidi" w:cstheme="minorBidi"/>
                <w:color w:val="000000"/>
                <w:sz w:val="20"/>
              </w:rPr>
            </w:pPr>
            <w:r w:rsidRPr="00DD79B9">
              <w:rPr>
                <w:rFonts w:asciiTheme="minorBidi" w:hAnsiTheme="minorBidi" w:cstheme="minorBidi"/>
                <w:color w:val="000000"/>
                <w:sz w:val="20"/>
              </w:rPr>
              <w:t>330</w:t>
            </w:r>
          </w:p>
        </w:tc>
        <w:tc>
          <w:tcPr>
            <w:tcW w:w="1530" w:type="dxa"/>
            <w:vAlign w:val="bottom"/>
          </w:tcPr>
          <w:p w:rsidR="00C77A66" w:rsidRPr="00DD79B9" w:rsidRDefault="00C77A66" w:rsidP="00F978DE">
            <w:pPr>
              <w:ind w:left="73"/>
              <w:jc w:val="right"/>
              <w:rPr>
                <w:rFonts w:asciiTheme="minorBidi" w:hAnsiTheme="minorBidi" w:cstheme="minorBidi"/>
                <w:color w:val="000000"/>
                <w:sz w:val="20"/>
              </w:rPr>
            </w:pPr>
            <w:r w:rsidRPr="00DD79B9">
              <w:rPr>
                <w:rFonts w:asciiTheme="minorBidi" w:hAnsiTheme="minorBidi" w:cstheme="minorBidi"/>
                <w:color w:val="000000"/>
                <w:sz w:val="20"/>
              </w:rPr>
              <w:t>33</w:t>
            </w:r>
          </w:p>
        </w:tc>
        <w:tc>
          <w:tcPr>
            <w:tcW w:w="810" w:type="dxa"/>
            <w:vAlign w:val="bottom"/>
          </w:tcPr>
          <w:p w:rsidR="00C77A66" w:rsidRPr="00DD79B9" w:rsidRDefault="00C77A66" w:rsidP="00F978DE">
            <w:pPr>
              <w:ind w:left="-9" w:firstLine="9"/>
              <w:jc w:val="right"/>
              <w:rPr>
                <w:rFonts w:asciiTheme="minorBidi" w:hAnsiTheme="minorBidi" w:cstheme="minorBidi"/>
                <w:color w:val="000000"/>
                <w:sz w:val="20"/>
              </w:rPr>
            </w:pPr>
            <w:r w:rsidRPr="00DD79B9">
              <w:rPr>
                <w:rFonts w:asciiTheme="minorBidi" w:hAnsiTheme="minorBidi" w:cstheme="minorBidi"/>
                <w:color w:val="000000"/>
                <w:sz w:val="20"/>
              </w:rPr>
              <w:t>363</w:t>
            </w:r>
          </w:p>
        </w:tc>
        <w:tc>
          <w:tcPr>
            <w:tcW w:w="2181" w:type="dxa"/>
            <w:vAlign w:val="bottom"/>
          </w:tcPr>
          <w:p w:rsidR="00C77A66" w:rsidRPr="00DD79B9" w:rsidRDefault="00C77A66" w:rsidP="00F978DE">
            <w:pPr>
              <w:jc w:val="right"/>
              <w:rPr>
                <w:rFonts w:asciiTheme="minorBidi" w:hAnsiTheme="minorBidi" w:cstheme="minorBidi"/>
                <w:color w:val="000000"/>
                <w:sz w:val="20"/>
              </w:rPr>
            </w:pPr>
            <w:r w:rsidRPr="00DD79B9">
              <w:rPr>
                <w:rFonts w:asciiTheme="minorBidi" w:hAnsiTheme="minorBidi" w:cstheme="minorBidi"/>
                <w:color w:val="000000"/>
                <w:sz w:val="20"/>
              </w:rPr>
              <w:t>0.1</w:t>
            </w:r>
          </w:p>
        </w:tc>
        <w:tc>
          <w:tcPr>
            <w:tcW w:w="2308" w:type="dxa"/>
            <w:vAlign w:val="bottom"/>
          </w:tcPr>
          <w:p w:rsidR="00C77A66" w:rsidRPr="00DD79B9" w:rsidRDefault="00C77A66" w:rsidP="00F978DE">
            <w:pPr>
              <w:ind w:left="18"/>
              <w:jc w:val="right"/>
              <w:rPr>
                <w:rFonts w:asciiTheme="minorBidi" w:hAnsiTheme="minorBidi" w:cstheme="minorBidi"/>
                <w:color w:val="000000"/>
                <w:sz w:val="20"/>
              </w:rPr>
            </w:pPr>
            <w:r w:rsidRPr="00DD79B9">
              <w:rPr>
                <w:rFonts w:asciiTheme="minorBidi" w:hAnsiTheme="minorBidi" w:cstheme="minorBidi"/>
                <w:color w:val="000000"/>
                <w:sz w:val="20"/>
              </w:rPr>
              <w:t>0.25</w:t>
            </w:r>
          </w:p>
        </w:tc>
        <w:tc>
          <w:tcPr>
            <w:tcW w:w="612" w:type="dxa"/>
            <w:vAlign w:val="bottom"/>
          </w:tcPr>
          <w:p w:rsidR="00C77A66" w:rsidRPr="00DD79B9" w:rsidRDefault="00C77A66" w:rsidP="00F978DE">
            <w:pPr>
              <w:ind w:left="54"/>
              <w:jc w:val="right"/>
              <w:rPr>
                <w:rFonts w:asciiTheme="minorBidi" w:hAnsiTheme="minorBidi" w:cstheme="minorBidi"/>
                <w:color w:val="000000"/>
                <w:sz w:val="20"/>
              </w:rPr>
            </w:pPr>
            <w:r w:rsidRPr="00DD79B9">
              <w:rPr>
                <w:rFonts w:asciiTheme="minorBidi" w:hAnsiTheme="minorBidi" w:cstheme="minorBidi"/>
                <w:color w:val="000000"/>
                <w:sz w:val="20"/>
              </w:rPr>
              <w:t>76</w:t>
            </w:r>
          </w:p>
        </w:tc>
      </w:tr>
    </w:tbl>
    <w:p w:rsidR="00C77A66" w:rsidRPr="00355838" w:rsidRDefault="00C77A66" w:rsidP="00C77A66">
      <w:pPr>
        <w:spacing w:before="120" w:after="120" w:line="320" w:lineRule="atLeast"/>
        <w:ind w:firstLine="720"/>
        <w:rPr>
          <w:szCs w:val="24"/>
        </w:rPr>
      </w:pPr>
      <w:r w:rsidRPr="00355838">
        <w:rPr>
          <w:szCs w:val="24"/>
        </w:rPr>
        <w:t xml:space="preserve">Because the power estimates vary depending upon the assumed values of the underlying response rates, table </w:t>
      </w:r>
      <w:r w:rsidR="0076153B">
        <w:rPr>
          <w:szCs w:val="24"/>
        </w:rPr>
        <w:t xml:space="preserve">4 </w:t>
      </w:r>
      <w:r w:rsidRPr="00355838">
        <w:rPr>
          <w:szCs w:val="24"/>
        </w:rPr>
        <w:t xml:space="preserve">shows the power estimates </w:t>
      </w:r>
      <w:r w:rsidR="0076153B">
        <w:rPr>
          <w:szCs w:val="24"/>
        </w:rPr>
        <w:t xml:space="preserve">at </w:t>
      </w:r>
      <w:r w:rsidRPr="00355838">
        <w:rPr>
          <w:szCs w:val="24"/>
        </w:rPr>
        <w:t>the lowest possible power</w:t>
      </w:r>
      <w:r w:rsidR="0076153B">
        <w:rPr>
          <w:szCs w:val="24"/>
        </w:rPr>
        <w:t>, w</w:t>
      </w:r>
      <w:r w:rsidRPr="00355838">
        <w:rPr>
          <w:szCs w:val="24"/>
        </w:rPr>
        <w:t>hen the underlying true response rates approach 50</w:t>
      </w:r>
      <w:r w:rsidR="001914F4">
        <w:rPr>
          <w:szCs w:val="24"/>
        </w:rPr>
        <w:t xml:space="preserve"> percent</w:t>
      </w:r>
      <w:r w:rsidRPr="00355838">
        <w:rPr>
          <w:szCs w:val="24"/>
        </w:rPr>
        <w:t>.</w:t>
      </w:r>
    </w:p>
    <w:p w:rsidR="00C77A66" w:rsidRPr="00355838" w:rsidRDefault="00DD79B9" w:rsidP="00CB0EC5">
      <w:pPr>
        <w:pStyle w:val="TableTitle"/>
        <w:keepLines/>
        <w:spacing w:before="60" w:after="60"/>
      </w:pPr>
      <w:bookmarkStart w:id="196" w:name="_Toc370482441"/>
      <w:r>
        <w:t>Table 4.</w:t>
      </w:r>
      <w:r>
        <w:tab/>
      </w:r>
      <w:r w:rsidR="0076153B">
        <w:t>Estimated p</w:t>
      </w:r>
      <w:r w:rsidR="00C77A66" w:rsidRPr="00355838">
        <w:t xml:space="preserve">ower, </w:t>
      </w:r>
      <w:r w:rsidR="0076153B">
        <w:t>w</w:t>
      </w:r>
      <w:r w:rsidR="00C77A66" w:rsidRPr="00355838">
        <w:t xml:space="preserve">ithin </w:t>
      </w:r>
      <w:r w:rsidR="0076153B">
        <w:t>d</w:t>
      </w:r>
      <w:r w:rsidR="00C77A66" w:rsidRPr="00355838">
        <w:t xml:space="preserve">ecile, </w:t>
      </w:r>
      <w:r w:rsidR="0076153B">
        <w:t>u</w:t>
      </w:r>
      <w:r w:rsidR="00C77A66" w:rsidRPr="00355838">
        <w:t>sing 45</w:t>
      </w:r>
      <w:r w:rsidR="001914F4">
        <w:t xml:space="preserve"> percent</w:t>
      </w:r>
      <w:r w:rsidR="00C77A66" w:rsidRPr="00355838">
        <w:t xml:space="preserve"> and 60</w:t>
      </w:r>
      <w:r w:rsidR="001914F4">
        <w:t xml:space="preserve"> percent</w:t>
      </w:r>
      <w:r w:rsidR="00C77A66" w:rsidRPr="00355838">
        <w:t xml:space="preserve"> </w:t>
      </w:r>
      <w:r w:rsidR="0076153B">
        <w:t>u</w:t>
      </w:r>
      <w:r w:rsidR="00C77A66" w:rsidRPr="00355838">
        <w:t xml:space="preserve">nderlying </w:t>
      </w:r>
      <w:r w:rsidR="0076153B">
        <w:t>r</w:t>
      </w:r>
      <w:r w:rsidR="00C77A66" w:rsidRPr="00355838">
        <w:t xml:space="preserve">esponse </w:t>
      </w:r>
      <w:r w:rsidR="0076153B">
        <w:t>r</w:t>
      </w:r>
      <w:r w:rsidR="00C77A66" w:rsidRPr="00355838">
        <w:t>ates</w:t>
      </w:r>
      <w:bookmarkEnd w:id="196"/>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8"/>
        <w:gridCol w:w="1481"/>
        <w:gridCol w:w="1491"/>
        <w:gridCol w:w="759"/>
        <w:gridCol w:w="2160"/>
        <w:gridCol w:w="2359"/>
        <w:gridCol w:w="815"/>
      </w:tblGrid>
      <w:tr w:rsidR="00CB0EC5" w:rsidRPr="00CB0EC5" w:rsidTr="00CB0EC5">
        <w:trPr>
          <w:jc w:val="center"/>
        </w:trPr>
        <w:tc>
          <w:tcPr>
            <w:tcW w:w="1038" w:type="dxa"/>
            <w:vAlign w:val="bottom"/>
          </w:tcPr>
          <w:p w:rsidR="00C77A66" w:rsidRPr="00CB0EC5" w:rsidRDefault="00C77A66" w:rsidP="00CB0EC5">
            <w:pPr>
              <w:keepNext/>
              <w:keepLines/>
              <w:spacing w:before="60" w:after="60"/>
              <w:jc w:val="right"/>
              <w:rPr>
                <w:rFonts w:asciiTheme="minorBidi" w:hAnsiTheme="minorBidi" w:cstheme="minorBidi"/>
                <w:b/>
                <w:bCs/>
                <w:color w:val="000000"/>
                <w:sz w:val="20"/>
              </w:rPr>
            </w:pPr>
            <w:r w:rsidRPr="00CB0EC5">
              <w:rPr>
                <w:rFonts w:asciiTheme="minorBidi" w:hAnsiTheme="minorBidi" w:cstheme="minorBidi"/>
                <w:b/>
                <w:bCs/>
                <w:color w:val="000000"/>
                <w:sz w:val="20"/>
              </w:rPr>
              <w:t>Cutpoint</w:t>
            </w:r>
          </w:p>
        </w:tc>
        <w:tc>
          <w:tcPr>
            <w:tcW w:w="1481" w:type="dxa"/>
            <w:vAlign w:val="bottom"/>
          </w:tcPr>
          <w:p w:rsidR="00C77A66" w:rsidRPr="00CB0EC5" w:rsidRDefault="00C77A66" w:rsidP="00CB0EC5">
            <w:pPr>
              <w:keepNext/>
              <w:keepLines/>
              <w:spacing w:before="60" w:after="60"/>
              <w:ind w:left="12" w:firstLine="29"/>
              <w:jc w:val="right"/>
              <w:rPr>
                <w:rFonts w:asciiTheme="minorBidi" w:hAnsiTheme="minorBidi" w:cstheme="minorBidi"/>
                <w:b/>
                <w:bCs/>
                <w:color w:val="000000"/>
                <w:sz w:val="20"/>
              </w:rPr>
            </w:pPr>
            <w:r w:rsidRPr="00CB0EC5">
              <w:rPr>
                <w:rFonts w:asciiTheme="minorBidi" w:hAnsiTheme="minorBidi" w:cstheme="minorBidi"/>
                <w:b/>
                <w:bCs/>
                <w:color w:val="000000"/>
                <w:sz w:val="20"/>
              </w:rPr>
              <w:t>Group 1</w:t>
            </w:r>
            <w:r w:rsidRPr="00CB0EC5">
              <w:rPr>
                <w:rFonts w:asciiTheme="minorBidi" w:hAnsiTheme="minorBidi" w:cstheme="minorBidi"/>
                <w:b/>
                <w:bCs/>
                <w:color w:val="000000"/>
                <w:sz w:val="20"/>
              </w:rPr>
              <w:br/>
              <w:t>Sample Size</w:t>
            </w:r>
          </w:p>
        </w:tc>
        <w:tc>
          <w:tcPr>
            <w:tcW w:w="1491" w:type="dxa"/>
            <w:vAlign w:val="bottom"/>
          </w:tcPr>
          <w:p w:rsidR="00C77A66" w:rsidRPr="00CB0EC5" w:rsidRDefault="00C77A66" w:rsidP="00CB0EC5">
            <w:pPr>
              <w:keepNext/>
              <w:keepLines/>
              <w:spacing w:before="60" w:after="60"/>
              <w:ind w:firstLine="13"/>
              <w:jc w:val="right"/>
              <w:rPr>
                <w:rFonts w:asciiTheme="minorBidi" w:hAnsiTheme="minorBidi" w:cstheme="minorBidi"/>
                <w:b/>
                <w:bCs/>
                <w:color w:val="000000"/>
                <w:sz w:val="20"/>
              </w:rPr>
            </w:pPr>
            <w:r w:rsidRPr="00CB0EC5">
              <w:rPr>
                <w:rFonts w:asciiTheme="minorBidi" w:hAnsiTheme="minorBidi" w:cstheme="minorBidi"/>
                <w:b/>
                <w:bCs/>
                <w:color w:val="000000"/>
                <w:sz w:val="20"/>
              </w:rPr>
              <w:t>Group 2</w:t>
            </w:r>
            <w:r w:rsidRPr="00CB0EC5">
              <w:rPr>
                <w:rFonts w:asciiTheme="minorBidi" w:hAnsiTheme="minorBidi" w:cstheme="minorBidi"/>
                <w:b/>
                <w:bCs/>
                <w:color w:val="000000"/>
                <w:sz w:val="20"/>
              </w:rPr>
              <w:br/>
              <w:t>Sample Size</w:t>
            </w:r>
          </w:p>
        </w:tc>
        <w:tc>
          <w:tcPr>
            <w:tcW w:w="759" w:type="dxa"/>
            <w:vAlign w:val="bottom"/>
          </w:tcPr>
          <w:p w:rsidR="00C77A66" w:rsidRPr="00CB0EC5" w:rsidRDefault="00C77A66" w:rsidP="00CB0EC5">
            <w:pPr>
              <w:keepNext/>
              <w:keepLines/>
              <w:spacing w:before="60" w:after="60"/>
              <w:ind w:left="-49" w:firstLine="49"/>
              <w:jc w:val="right"/>
              <w:rPr>
                <w:rFonts w:asciiTheme="minorBidi" w:hAnsiTheme="minorBidi" w:cstheme="minorBidi"/>
                <w:b/>
                <w:bCs/>
                <w:color w:val="000000"/>
                <w:sz w:val="20"/>
              </w:rPr>
            </w:pPr>
            <w:r w:rsidRPr="00CB0EC5">
              <w:rPr>
                <w:rFonts w:asciiTheme="minorBidi" w:hAnsiTheme="minorBidi" w:cstheme="minorBidi"/>
                <w:b/>
                <w:bCs/>
                <w:color w:val="000000"/>
                <w:sz w:val="20"/>
              </w:rPr>
              <w:t>Total</w:t>
            </w:r>
          </w:p>
        </w:tc>
        <w:tc>
          <w:tcPr>
            <w:tcW w:w="2160" w:type="dxa"/>
            <w:vAlign w:val="bottom"/>
          </w:tcPr>
          <w:p w:rsidR="00C77A66" w:rsidRPr="00CB0EC5" w:rsidRDefault="00C77A66" w:rsidP="00CB0EC5">
            <w:pPr>
              <w:keepNext/>
              <w:keepLines/>
              <w:spacing w:before="60" w:after="60"/>
              <w:jc w:val="right"/>
              <w:rPr>
                <w:rFonts w:asciiTheme="minorBidi" w:hAnsiTheme="minorBidi" w:cstheme="minorBidi"/>
                <w:b/>
                <w:bCs/>
                <w:color w:val="000000"/>
                <w:sz w:val="20"/>
              </w:rPr>
            </w:pPr>
            <w:r w:rsidRPr="00CB0EC5">
              <w:rPr>
                <w:rFonts w:asciiTheme="minorBidi" w:hAnsiTheme="minorBidi" w:cstheme="minorBidi"/>
                <w:b/>
                <w:bCs/>
                <w:color w:val="000000"/>
                <w:sz w:val="20"/>
              </w:rPr>
              <w:t>True Response Rate</w:t>
            </w:r>
            <w:r w:rsidRPr="00CB0EC5">
              <w:rPr>
                <w:rFonts w:asciiTheme="minorBidi" w:hAnsiTheme="minorBidi" w:cstheme="minorBidi"/>
                <w:b/>
                <w:bCs/>
                <w:color w:val="000000"/>
                <w:sz w:val="20"/>
              </w:rPr>
              <w:br/>
              <w:t>Group 1</w:t>
            </w:r>
          </w:p>
        </w:tc>
        <w:tc>
          <w:tcPr>
            <w:tcW w:w="2359" w:type="dxa"/>
            <w:vAlign w:val="bottom"/>
          </w:tcPr>
          <w:p w:rsidR="00C77A66" w:rsidRPr="00CB0EC5" w:rsidRDefault="00C77A66" w:rsidP="00CB0EC5">
            <w:pPr>
              <w:keepNext/>
              <w:keepLines/>
              <w:spacing w:before="60" w:after="60"/>
              <w:ind w:left="61" w:hanging="31"/>
              <w:jc w:val="right"/>
              <w:rPr>
                <w:rFonts w:asciiTheme="minorBidi" w:hAnsiTheme="minorBidi" w:cstheme="minorBidi"/>
                <w:b/>
                <w:bCs/>
                <w:color w:val="000000"/>
                <w:sz w:val="20"/>
              </w:rPr>
            </w:pPr>
            <w:r w:rsidRPr="00CB0EC5">
              <w:rPr>
                <w:rFonts w:asciiTheme="minorBidi" w:hAnsiTheme="minorBidi" w:cstheme="minorBidi"/>
                <w:b/>
                <w:bCs/>
                <w:color w:val="000000"/>
                <w:sz w:val="20"/>
              </w:rPr>
              <w:t>True Response Rate</w:t>
            </w:r>
            <w:r w:rsidRPr="00CB0EC5">
              <w:rPr>
                <w:rFonts w:asciiTheme="minorBidi" w:hAnsiTheme="minorBidi" w:cstheme="minorBidi"/>
                <w:b/>
                <w:bCs/>
                <w:color w:val="000000"/>
                <w:sz w:val="20"/>
              </w:rPr>
              <w:br/>
              <w:t>Group 2</w:t>
            </w:r>
          </w:p>
        </w:tc>
        <w:tc>
          <w:tcPr>
            <w:tcW w:w="791" w:type="dxa"/>
            <w:vAlign w:val="bottom"/>
          </w:tcPr>
          <w:p w:rsidR="00C77A66" w:rsidRPr="00CB0EC5" w:rsidRDefault="00C77A66" w:rsidP="00CB0EC5">
            <w:pPr>
              <w:keepNext/>
              <w:keepLines/>
              <w:spacing w:before="60" w:after="60"/>
              <w:ind w:hanging="2"/>
              <w:jc w:val="right"/>
              <w:rPr>
                <w:rFonts w:asciiTheme="minorBidi" w:hAnsiTheme="minorBidi" w:cstheme="minorBidi"/>
                <w:b/>
                <w:bCs/>
                <w:color w:val="000000"/>
                <w:sz w:val="20"/>
              </w:rPr>
            </w:pPr>
            <w:r w:rsidRPr="00CB0EC5">
              <w:rPr>
                <w:rFonts w:asciiTheme="minorBidi" w:hAnsiTheme="minorBidi" w:cstheme="minorBidi"/>
                <w:b/>
                <w:bCs/>
                <w:color w:val="000000"/>
                <w:sz w:val="20"/>
              </w:rPr>
              <w:t>Power</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1</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33</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330</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50</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2</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66</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297</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71</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3</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99</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264</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2</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4</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132</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231</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6</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5</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165</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198</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8</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6</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198</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165</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8</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7</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231</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132</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6</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8</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264</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99</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82</w:t>
            </w:r>
          </w:p>
        </w:tc>
      </w:tr>
      <w:tr w:rsidR="00CB0EC5" w:rsidRPr="00CB0EC5" w:rsidTr="00CB0EC5">
        <w:trPr>
          <w:jc w:val="center"/>
        </w:trPr>
        <w:tc>
          <w:tcPr>
            <w:tcW w:w="1038"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9</w:t>
            </w:r>
          </w:p>
        </w:tc>
        <w:tc>
          <w:tcPr>
            <w:tcW w:w="1481" w:type="dxa"/>
            <w:vAlign w:val="bottom"/>
          </w:tcPr>
          <w:p w:rsidR="00C77A66" w:rsidRPr="00CB0EC5" w:rsidRDefault="00C77A66" w:rsidP="00F978DE">
            <w:pPr>
              <w:keepNext/>
              <w:keepLines/>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297</w:t>
            </w:r>
          </w:p>
        </w:tc>
        <w:tc>
          <w:tcPr>
            <w:tcW w:w="1491" w:type="dxa"/>
            <w:vAlign w:val="bottom"/>
          </w:tcPr>
          <w:p w:rsidR="00C77A66" w:rsidRPr="00CB0EC5" w:rsidRDefault="00C77A66" w:rsidP="00F978DE">
            <w:pPr>
              <w:keepNext/>
              <w:keepLines/>
              <w:ind w:firstLine="13"/>
              <w:jc w:val="right"/>
              <w:rPr>
                <w:rFonts w:asciiTheme="minorBidi" w:hAnsiTheme="minorBidi" w:cstheme="minorBidi"/>
                <w:color w:val="000000"/>
                <w:sz w:val="20"/>
              </w:rPr>
            </w:pPr>
            <w:r w:rsidRPr="00CB0EC5">
              <w:rPr>
                <w:rFonts w:asciiTheme="minorBidi" w:hAnsiTheme="minorBidi" w:cstheme="minorBidi"/>
                <w:color w:val="000000"/>
                <w:sz w:val="20"/>
              </w:rPr>
              <w:t>66</w:t>
            </w:r>
          </w:p>
        </w:tc>
        <w:tc>
          <w:tcPr>
            <w:tcW w:w="759" w:type="dxa"/>
            <w:vAlign w:val="bottom"/>
          </w:tcPr>
          <w:p w:rsidR="00C77A66" w:rsidRPr="00CB0EC5" w:rsidRDefault="00C77A66" w:rsidP="00F978DE">
            <w:pPr>
              <w:keepNext/>
              <w:keepLines/>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keepNext/>
              <w:keepLines/>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keepNext/>
              <w:keepLines/>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keepNext/>
              <w:keepLines/>
              <w:ind w:hanging="2"/>
              <w:jc w:val="right"/>
              <w:rPr>
                <w:rFonts w:asciiTheme="minorBidi" w:hAnsiTheme="minorBidi" w:cstheme="minorBidi"/>
                <w:color w:val="000000"/>
                <w:sz w:val="20"/>
              </w:rPr>
            </w:pPr>
            <w:r w:rsidRPr="00CB0EC5">
              <w:rPr>
                <w:rFonts w:asciiTheme="minorBidi" w:hAnsiTheme="minorBidi" w:cstheme="minorBidi"/>
                <w:color w:val="000000"/>
                <w:sz w:val="20"/>
              </w:rPr>
              <w:t>71</w:t>
            </w:r>
          </w:p>
        </w:tc>
      </w:tr>
      <w:tr w:rsidR="00CB0EC5" w:rsidRPr="00CB0EC5" w:rsidTr="00CB0EC5">
        <w:trPr>
          <w:jc w:val="center"/>
        </w:trPr>
        <w:tc>
          <w:tcPr>
            <w:tcW w:w="1038" w:type="dxa"/>
            <w:vAlign w:val="bottom"/>
          </w:tcPr>
          <w:p w:rsidR="00C77A66" w:rsidRPr="00CB0EC5" w:rsidRDefault="00C77A66" w:rsidP="00F978DE">
            <w:pPr>
              <w:jc w:val="right"/>
              <w:rPr>
                <w:rFonts w:asciiTheme="minorBidi" w:hAnsiTheme="minorBidi" w:cstheme="minorBidi"/>
                <w:color w:val="000000"/>
                <w:sz w:val="20"/>
              </w:rPr>
            </w:pPr>
            <w:r w:rsidRPr="00CB0EC5">
              <w:rPr>
                <w:rFonts w:asciiTheme="minorBidi" w:hAnsiTheme="minorBidi" w:cstheme="minorBidi"/>
                <w:color w:val="000000"/>
                <w:sz w:val="20"/>
              </w:rPr>
              <w:t>10</w:t>
            </w:r>
          </w:p>
        </w:tc>
        <w:tc>
          <w:tcPr>
            <w:tcW w:w="1481" w:type="dxa"/>
            <w:vAlign w:val="bottom"/>
          </w:tcPr>
          <w:p w:rsidR="00C77A66" w:rsidRPr="00CB0EC5" w:rsidRDefault="00C77A66" w:rsidP="00F978DE">
            <w:pPr>
              <w:ind w:left="12" w:firstLine="29"/>
              <w:jc w:val="right"/>
              <w:rPr>
                <w:rFonts w:asciiTheme="minorBidi" w:hAnsiTheme="minorBidi" w:cstheme="minorBidi"/>
                <w:color w:val="000000"/>
                <w:sz w:val="20"/>
              </w:rPr>
            </w:pPr>
            <w:r w:rsidRPr="00CB0EC5">
              <w:rPr>
                <w:rFonts w:asciiTheme="minorBidi" w:hAnsiTheme="minorBidi" w:cstheme="minorBidi"/>
                <w:color w:val="000000"/>
                <w:sz w:val="20"/>
              </w:rPr>
              <w:t>330</w:t>
            </w:r>
          </w:p>
        </w:tc>
        <w:tc>
          <w:tcPr>
            <w:tcW w:w="1491" w:type="dxa"/>
            <w:vAlign w:val="bottom"/>
          </w:tcPr>
          <w:p w:rsidR="00C77A66" w:rsidRPr="00CB0EC5" w:rsidRDefault="00C77A66" w:rsidP="00F978DE">
            <w:pPr>
              <w:ind w:firstLine="13"/>
              <w:jc w:val="right"/>
              <w:rPr>
                <w:rFonts w:asciiTheme="minorBidi" w:hAnsiTheme="minorBidi" w:cstheme="minorBidi"/>
                <w:color w:val="000000"/>
                <w:sz w:val="20"/>
              </w:rPr>
            </w:pPr>
            <w:r w:rsidRPr="00CB0EC5">
              <w:rPr>
                <w:rFonts w:asciiTheme="minorBidi" w:hAnsiTheme="minorBidi" w:cstheme="minorBidi"/>
                <w:color w:val="000000"/>
                <w:sz w:val="20"/>
              </w:rPr>
              <w:t>33</w:t>
            </w:r>
          </w:p>
        </w:tc>
        <w:tc>
          <w:tcPr>
            <w:tcW w:w="759" w:type="dxa"/>
            <w:vAlign w:val="bottom"/>
          </w:tcPr>
          <w:p w:rsidR="00C77A66" w:rsidRPr="00CB0EC5" w:rsidRDefault="00C77A66" w:rsidP="00F978DE">
            <w:pPr>
              <w:ind w:left="-49" w:firstLine="49"/>
              <w:jc w:val="right"/>
              <w:rPr>
                <w:rFonts w:asciiTheme="minorBidi" w:hAnsiTheme="minorBidi" w:cstheme="minorBidi"/>
                <w:color w:val="000000"/>
                <w:sz w:val="20"/>
              </w:rPr>
            </w:pPr>
            <w:r w:rsidRPr="00CB0EC5">
              <w:rPr>
                <w:rFonts w:asciiTheme="minorBidi" w:hAnsiTheme="minorBidi" w:cstheme="minorBidi"/>
                <w:color w:val="000000"/>
                <w:sz w:val="20"/>
              </w:rPr>
              <w:t>363</w:t>
            </w:r>
          </w:p>
        </w:tc>
        <w:tc>
          <w:tcPr>
            <w:tcW w:w="2160" w:type="dxa"/>
            <w:vAlign w:val="bottom"/>
          </w:tcPr>
          <w:p w:rsidR="00C77A66" w:rsidRPr="00CB0EC5" w:rsidRDefault="00C77A66" w:rsidP="00F978DE">
            <w:pPr>
              <w:jc w:val="right"/>
              <w:rPr>
                <w:rFonts w:asciiTheme="minorBidi" w:hAnsiTheme="minorBidi" w:cstheme="minorBidi"/>
                <w:color w:val="000000"/>
                <w:sz w:val="20"/>
              </w:rPr>
            </w:pPr>
            <w:r w:rsidRPr="00CB0EC5">
              <w:rPr>
                <w:rFonts w:asciiTheme="minorBidi" w:hAnsiTheme="minorBidi" w:cstheme="minorBidi"/>
                <w:color w:val="000000"/>
                <w:sz w:val="20"/>
              </w:rPr>
              <w:t>0.45</w:t>
            </w:r>
          </w:p>
        </w:tc>
        <w:tc>
          <w:tcPr>
            <w:tcW w:w="2359" w:type="dxa"/>
            <w:vAlign w:val="bottom"/>
          </w:tcPr>
          <w:p w:rsidR="00C77A66" w:rsidRPr="00CB0EC5" w:rsidRDefault="00C77A66" w:rsidP="00F978DE">
            <w:pPr>
              <w:ind w:left="61" w:hanging="31"/>
              <w:jc w:val="right"/>
              <w:rPr>
                <w:rFonts w:asciiTheme="minorBidi" w:hAnsiTheme="minorBidi" w:cstheme="minorBidi"/>
                <w:color w:val="000000"/>
                <w:sz w:val="20"/>
              </w:rPr>
            </w:pPr>
            <w:r w:rsidRPr="00CB0EC5">
              <w:rPr>
                <w:rFonts w:asciiTheme="minorBidi" w:hAnsiTheme="minorBidi" w:cstheme="minorBidi"/>
                <w:color w:val="000000"/>
                <w:sz w:val="20"/>
              </w:rPr>
              <w:t>0.60</w:t>
            </w:r>
          </w:p>
        </w:tc>
        <w:tc>
          <w:tcPr>
            <w:tcW w:w="791" w:type="dxa"/>
            <w:vAlign w:val="bottom"/>
          </w:tcPr>
          <w:p w:rsidR="00C77A66" w:rsidRPr="00CB0EC5" w:rsidRDefault="00C77A66" w:rsidP="00F978DE">
            <w:pPr>
              <w:ind w:hanging="2"/>
              <w:jc w:val="right"/>
              <w:rPr>
                <w:rFonts w:asciiTheme="minorBidi" w:hAnsiTheme="minorBidi" w:cstheme="minorBidi"/>
                <w:color w:val="000000"/>
                <w:sz w:val="20"/>
              </w:rPr>
            </w:pPr>
            <w:r w:rsidRPr="00CB0EC5">
              <w:rPr>
                <w:rFonts w:asciiTheme="minorBidi" w:hAnsiTheme="minorBidi" w:cstheme="minorBidi"/>
                <w:color w:val="000000"/>
                <w:sz w:val="20"/>
              </w:rPr>
              <w:t>50</w:t>
            </w:r>
          </w:p>
        </w:tc>
      </w:tr>
    </w:tbl>
    <w:p w:rsidR="00C77A66" w:rsidRPr="00355838" w:rsidRDefault="00C77A66" w:rsidP="00C77A66">
      <w:pPr>
        <w:spacing w:before="120" w:after="120" w:line="320" w:lineRule="atLeast"/>
        <w:rPr>
          <w:szCs w:val="24"/>
        </w:rPr>
      </w:pPr>
      <w:r w:rsidRPr="00355838">
        <w:rPr>
          <w:szCs w:val="24"/>
        </w:rPr>
        <w:lastRenderedPageBreak/>
        <w:tab/>
        <w:t xml:space="preserve">Given the sensitivity of power estimates to assumptions regarding the underlying true response rates, there appears to be sufficient power to support the proposed calibration experiment across a wide range of possible true underlying response rates.  </w:t>
      </w:r>
    </w:p>
    <w:p w:rsidR="001A135B" w:rsidRPr="002A02E3" w:rsidRDefault="001A135B" w:rsidP="001A135B">
      <w:pPr>
        <w:rPr>
          <w:szCs w:val="24"/>
        </w:rPr>
      </w:pPr>
    </w:p>
    <w:p w:rsidR="005E17C4" w:rsidRDefault="005E17C4" w:rsidP="001E6852">
      <w:pPr>
        <w:pStyle w:val="Heading2"/>
      </w:pPr>
      <w:bookmarkStart w:id="197" w:name="_Toc174183429"/>
      <w:bookmarkStart w:id="198" w:name="_Toc174435838"/>
      <w:bookmarkStart w:id="199" w:name="_Toc175106865"/>
      <w:bookmarkStart w:id="200" w:name="_Toc179362241"/>
      <w:bookmarkStart w:id="201" w:name="_Toc281573449"/>
      <w:bookmarkStart w:id="202" w:name="_Toc322354457"/>
      <w:bookmarkStart w:id="203" w:name="_Toc370482434"/>
      <w:bookmarkStart w:id="204" w:name="_Toc174182946"/>
      <w:bookmarkStart w:id="205" w:name="_Toc174437466"/>
      <w:bookmarkEnd w:id="165"/>
      <w:r>
        <w:t>Reviewing</w:t>
      </w:r>
      <w:r w:rsidRPr="00DB3D8E">
        <w:t xml:space="preserve"> Statisticians and Individuals Responsible for Designing and Conducting the Study</w:t>
      </w:r>
      <w:bookmarkEnd w:id="197"/>
      <w:bookmarkEnd w:id="198"/>
      <w:bookmarkEnd w:id="199"/>
      <w:bookmarkEnd w:id="200"/>
      <w:bookmarkEnd w:id="201"/>
      <w:bookmarkEnd w:id="202"/>
      <w:bookmarkEnd w:id="203"/>
    </w:p>
    <w:p w:rsidR="005E17C4" w:rsidRPr="00DB3D8E" w:rsidRDefault="005E17C4" w:rsidP="00D84C88">
      <w:pPr>
        <w:pStyle w:val="BodyTextnoindent0"/>
        <w:spacing w:after="200" w:line="240" w:lineRule="auto"/>
        <w:ind w:firstLine="547"/>
      </w:pPr>
      <w:r w:rsidRPr="00DB3D8E">
        <w:t>Names of individuals consulted on statistical aspects of study design, along with their affiliation and telephone numbers</w:t>
      </w:r>
      <w:r w:rsidR="00455D03">
        <w:t xml:space="preserve"> are:</w:t>
      </w:r>
    </w:p>
    <w:tbl>
      <w:tblPr>
        <w:tblW w:w="8251" w:type="dxa"/>
        <w:tblInd w:w="864"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3391"/>
        <w:gridCol w:w="2520"/>
        <w:gridCol w:w="2340"/>
      </w:tblGrid>
      <w:tr w:rsidR="005E17C4" w:rsidRPr="00551191" w:rsidTr="00334084">
        <w:trPr>
          <w:cantSplit/>
          <w:trHeight w:val="279"/>
        </w:trPr>
        <w:tc>
          <w:tcPr>
            <w:tcW w:w="3391"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Name</w:t>
            </w:r>
          </w:p>
        </w:tc>
        <w:tc>
          <w:tcPr>
            <w:tcW w:w="2520" w:type="dxa"/>
            <w:tcBorders>
              <w:top w:val="single" w:sz="12" w:space="0" w:color="auto"/>
              <w:bottom w:val="single" w:sz="6" w:space="0" w:color="auto"/>
            </w:tcBorders>
            <w:vAlign w:val="bottom"/>
          </w:tcPr>
          <w:p w:rsidR="005E17C4" w:rsidRPr="00551191" w:rsidRDefault="005E17C4" w:rsidP="00D84C88">
            <w:pPr>
              <w:pStyle w:val="Tabletext"/>
              <w:spacing w:after="60"/>
              <w:jc w:val="center"/>
              <w:rPr>
                <w:rFonts w:asciiTheme="minorBidi" w:hAnsiTheme="minorBidi" w:cstheme="minorBidi"/>
              </w:rPr>
            </w:pPr>
            <w:r w:rsidRPr="00551191">
              <w:rPr>
                <w:rFonts w:asciiTheme="minorBidi" w:hAnsiTheme="minorBidi" w:cstheme="minorBidi"/>
              </w:rPr>
              <w:t>Affiliation</w:t>
            </w:r>
          </w:p>
        </w:tc>
        <w:tc>
          <w:tcPr>
            <w:tcW w:w="2340"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Telephone</w:t>
            </w:r>
          </w:p>
        </w:tc>
      </w:tr>
      <w:tr w:rsidR="00937DB5" w:rsidRPr="00551191" w:rsidTr="00334084">
        <w:trPr>
          <w:cantSplit/>
          <w:trHeight w:val="279"/>
        </w:trPr>
        <w:tc>
          <w:tcPr>
            <w:tcW w:w="3391" w:type="dxa"/>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Jennifer Wine</w:t>
            </w:r>
          </w:p>
        </w:tc>
        <w:tc>
          <w:tcPr>
            <w:tcW w:w="2520" w:type="dxa"/>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870</w:t>
            </w:r>
          </w:p>
        </w:tc>
      </w:tr>
      <w:tr w:rsidR="00937DB5" w:rsidRPr="00551191" w:rsidTr="00334084">
        <w:trPr>
          <w:cantSplit/>
          <w:trHeight w:val="279"/>
        </w:trPr>
        <w:tc>
          <w:tcPr>
            <w:tcW w:w="3391" w:type="dxa"/>
            <w:tcBorders>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James Chromy</w:t>
            </w:r>
          </w:p>
        </w:tc>
        <w:tc>
          <w:tcPr>
            <w:tcW w:w="2520" w:type="dxa"/>
            <w:tcBorders>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7019</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color w:val="000000"/>
              </w:rPr>
              <w:t>Dr. Natasha Janson</w:t>
            </w:r>
          </w:p>
        </w:tc>
        <w:tc>
          <w:tcPr>
            <w:tcW w:w="2520" w:type="dxa"/>
            <w:tcBorders>
              <w:top w:val="nil"/>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color w:val="00000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color w:val="000000"/>
              </w:rPr>
              <w:t>(919) 316-3394</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Mr. Peter Siegel</w:t>
            </w:r>
          </w:p>
        </w:tc>
        <w:tc>
          <w:tcPr>
            <w:tcW w:w="2520" w:type="dxa"/>
            <w:tcBorders>
              <w:top w:val="nil"/>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348</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David Wilson</w:t>
            </w:r>
          </w:p>
        </w:tc>
        <w:tc>
          <w:tcPr>
            <w:tcW w:w="2520" w:type="dxa"/>
            <w:tcBorders>
              <w:top w:val="nil"/>
              <w:bottom w:val="nil"/>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990</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Bryan Shepherd</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316-3482</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Paul Biemer</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6056</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Emilia Peytcheva</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7217</w:t>
            </w:r>
          </w:p>
        </w:tc>
      </w:tr>
      <w:tr w:rsidR="00937DB5" w:rsidRPr="00551191" w:rsidTr="00334084">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Andy Peytchev</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485-5604</w:t>
            </w:r>
          </w:p>
        </w:tc>
      </w:tr>
      <w:tr w:rsidR="00937DB5" w:rsidRPr="00551191" w:rsidTr="00D84C88">
        <w:trPr>
          <w:cantSplit/>
          <w:trHeight w:val="279"/>
        </w:trPr>
        <w:tc>
          <w:tcPr>
            <w:tcW w:w="3391"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Alexandria Radford</w:t>
            </w:r>
          </w:p>
        </w:tc>
        <w:tc>
          <w:tcPr>
            <w:tcW w:w="2520" w:type="dxa"/>
            <w:tcBorders>
              <w:top w:val="nil"/>
              <w:bottom w:val="nil"/>
            </w:tcBorders>
          </w:tcPr>
          <w:p w:rsidR="00937DB5" w:rsidRPr="00551191" w:rsidRDefault="00937DB5" w:rsidP="00D84C88">
            <w:pPr>
              <w:spacing w:before="40" w:after="60"/>
              <w:jc w:val="center"/>
              <w:rPr>
                <w:sz w:val="20"/>
              </w:rPr>
            </w:pPr>
            <w:r w:rsidRPr="00551191">
              <w:rPr>
                <w:rFonts w:asciiTheme="minorBidi" w:hAnsiTheme="minorBidi" w:cstheme="minorBidi"/>
                <w:sz w:val="20"/>
              </w:rPr>
              <w:t>RTI</w:t>
            </w:r>
          </w:p>
        </w:tc>
        <w:tc>
          <w:tcPr>
            <w:tcW w:w="2340" w:type="dxa"/>
            <w:tcBorders>
              <w:top w:val="nil"/>
              <w:bottom w:val="nil"/>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202) 600-4296</w:t>
            </w:r>
          </w:p>
        </w:tc>
      </w:tr>
      <w:tr w:rsidR="00937DB5" w:rsidRPr="00551191" w:rsidTr="00D84C88">
        <w:trPr>
          <w:cantSplit/>
          <w:trHeight w:val="279"/>
        </w:trPr>
        <w:tc>
          <w:tcPr>
            <w:tcW w:w="3391" w:type="dxa"/>
            <w:tcBorders>
              <w:top w:val="nil"/>
              <w:bottom w:val="single" w:sz="4" w:space="0" w:color="auto"/>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Dr. John Riccobono</w:t>
            </w:r>
          </w:p>
        </w:tc>
        <w:tc>
          <w:tcPr>
            <w:tcW w:w="2520" w:type="dxa"/>
            <w:tcBorders>
              <w:top w:val="nil"/>
              <w:bottom w:val="single" w:sz="4" w:space="0" w:color="auto"/>
            </w:tcBorders>
            <w:vAlign w:val="bottom"/>
          </w:tcPr>
          <w:p w:rsidR="00937DB5" w:rsidRPr="00551191" w:rsidRDefault="00937DB5" w:rsidP="00D84C88">
            <w:pPr>
              <w:pStyle w:val="Tabletext"/>
              <w:spacing w:after="60"/>
              <w:jc w:val="center"/>
              <w:rPr>
                <w:rFonts w:asciiTheme="minorBidi" w:hAnsiTheme="minorBidi" w:cstheme="minorBidi"/>
              </w:rPr>
            </w:pPr>
            <w:r w:rsidRPr="00551191">
              <w:rPr>
                <w:rFonts w:asciiTheme="minorBidi" w:hAnsiTheme="minorBidi" w:cstheme="minorBidi"/>
              </w:rPr>
              <w:t>RTI</w:t>
            </w:r>
          </w:p>
        </w:tc>
        <w:tc>
          <w:tcPr>
            <w:tcW w:w="2340" w:type="dxa"/>
            <w:tcBorders>
              <w:top w:val="nil"/>
              <w:bottom w:val="single" w:sz="4" w:space="0" w:color="auto"/>
            </w:tcBorders>
            <w:vAlign w:val="bottom"/>
          </w:tcPr>
          <w:p w:rsidR="00937DB5" w:rsidRPr="00551191" w:rsidRDefault="00937DB5" w:rsidP="00D84C88">
            <w:pPr>
              <w:pStyle w:val="Tabletext"/>
              <w:spacing w:after="60"/>
              <w:rPr>
                <w:rFonts w:asciiTheme="minorBidi" w:hAnsiTheme="minorBidi" w:cstheme="minorBidi"/>
              </w:rPr>
            </w:pPr>
            <w:r w:rsidRPr="00551191">
              <w:rPr>
                <w:rFonts w:asciiTheme="minorBidi" w:hAnsiTheme="minorBidi" w:cstheme="minorBidi"/>
              </w:rPr>
              <w:t>(919) 541-7006</w:t>
            </w:r>
          </w:p>
        </w:tc>
      </w:tr>
    </w:tbl>
    <w:p w:rsidR="00D84C88" w:rsidRDefault="00D84C88" w:rsidP="00D84C88">
      <w:pPr>
        <w:pStyle w:val="BodyTextnoindent0"/>
        <w:spacing w:before="0" w:after="0" w:line="240" w:lineRule="auto"/>
        <w:ind w:firstLine="720"/>
      </w:pPr>
    </w:p>
    <w:p w:rsidR="005E17C4" w:rsidRPr="00DB3D8E" w:rsidRDefault="005E17C4" w:rsidP="007F6D34">
      <w:pPr>
        <w:pStyle w:val="BodyTextnoindent0"/>
        <w:ind w:firstLine="720"/>
      </w:pPr>
      <w:r w:rsidRPr="00DB3D8E">
        <w:t xml:space="preserve">In addition to these statisticians and survey design experts, the following statisticians at NCES have also reviewed and approved the statistical aspects of the study: Dr. Tracy Hunt-White, Ted Socha, </w:t>
      </w:r>
      <w:r>
        <w:t xml:space="preserve">Dr. </w:t>
      </w:r>
      <w:r w:rsidRPr="00DB3D8E">
        <w:t xml:space="preserve">Matt Soldner, Dr. Sean Simone, </w:t>
      </w:r>
      <w:r w:rsidR="00C76C73">
        <w:t xml:space="preserve">and </w:t>
      </w:r>
      <w:r>
        <w:t>Dr. Sarah Crissey</w:t>
      </w:r>
      <w:r w:rsidRPr="00DB3D8E">
        <w:t>.</w:t>
      </w:r>
      <w:r w:rsidR="00C76C73" w:rsidRPr="00C76C73">
        <w:t xml:space="preserve"> </w:t>
      </w:r>
    </w:p>
    <w:p w:rsidR="001E6852" w:rsidRDefault="001E6852" w:rsidP="001E6852">
      <w:pPr>
        <w:pStyle w:val="Heading2"/>
      </w:pPr>
      <w:bookmarkStart w:id="206" w:name="_Toc370482435"/>
      <w:bookmarkStart w:id="207" w:name="_Toc174183430"/>
      <w:bookmarkStart w:id="208" w:name="_Toc174435839"/>
      <w:bookmarkStart w:id="209" w:name="_Toc175106866"/>
      <w:bookmarkStart w:id="210" w:name="_Toc179362242"/>
      <w:bookmarkStart w:id="211" w:name="_Toc281573450"/>
      <w:bookmarkStart w:id="212" w:name="_Toc322354458"/>
      <w:r>
        <w:t>Other Contractors’ Staff Responsible for Conducting the Study</w:t>
      </w:r>
      <w:bookmarkEnd w:id="206"/>
    </w:p>
    <w:bookmarkEnd w:id="207"/>
    <w:bookmarkEnd w:id="208"/>
    <w:bookmarkEnd w:id="209"/>
    <w:bookmarkEnd w:id="210"/>
    <w:bookmarkEnd w:id="211"/>
    <w:bookmarkEnd w:id="212"/>
    <w:p w:rsidR="005E17C4" w:rsidRPr="00DB3D8E" w:rsidRDefault="005E17C4" w:rsidP="00D84C88">
      <w:pPr>
        <w:pStyle w:val="BodyTextnoindent0"/>
        <w:spacing w:after="200"/>
        <w:ind w:firstLine="720"/>
      </w:pPr>
      <w:r w:rsidRPr="00DB3D8E">
        <w:t xml:space="preserve">The study is </w:t>
      </w:r>
      <w:r w:rsidRPr="00AF0491">
        <w:t xml:space="preserve">being conducted by the </w:t>
      </w:r>
      <w:r w:rsidR="00110BB2" w:rsidRPr="00AF0491">
        <w:t>Sample Surveys D</w:t>
      </w:r>
      <w:r w:rsidRPr="00AF0491">
        <w:t>ivision of the National</w:t>
      </w:r>
      <w:r w:rsidRPr="00F12AB8">
        <w:t xml:space="preserve"> Center for Education Statistics (NCES), U.S. Department of Education</w:t>
      </w:r>
      <w:r w:rsidRPr="00DB3D8E">
        <w:t xml:space="preserve">. NCES’s prime contractor is RTI. </w:t>
      </w:r>
      <w:r w:rsidR="005D3DEB">
        <w:t xml:space="preserve"> </w:t>
      </w:r>
      <w:r w:rsidRPr="00DB3D8E">
        <w:t>Principal professional staff of the contractors, not listed above, who are assigned to the study are provided below:</w:t>
      </w:r>
    </w:p>
    <w:tbl>
      <w:tblPr>
        <w:tblW w:w="8251" w:type="dxa"/>
        <w:tblInd w:w="864"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3391"/>
        <w:gridCol w:w="2520"/>
        <w:gridCol w:w="2340"/>
      </w:tblGrid>
      <w:tr w:rsidR="005E17C4" w:rsidRPr="00551191" w:rsidTr="00570876">
        <w:trPr>
          <w:cantSplit/>
          <w:trHeight w:val="432"/>
        </w:trPr>
        <w:tc>
          <w:tcPr>
            <w:tcW w:w="3391"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lastRenderedPageBreak/>
              <w:t>Name</w:t>
            </w:r>
          </w:p>
        </w:tc>
        <w:tc>
          <w:tcPr>
            <w:tcW w:w="2520" w:type="dxa"/>
            <w:tcBorders>
              <w:top w:val="single" w:sz="12" w:space="0" w:color="auto"/>
              <w:bottom w:val="single" w:sz="6" w:space="0" w:color="auto"/>
            </w:tcBorders>
            <w:vAlign w:val="bottom"/>
          </w:tcPr>
          <w:p w:rsidR="005E17C4" w:rsidRPr="00551191" w:rsidRDefault="005E17C4" w:rsidP="00D84C88">
            <w:pPr>
              <w:pStyle w:val="Tabletext"/>
              <w:spacing w:after="60"/>
              <w:jc w:val="center"/>
              <w:rPr>
                <w:rFonts w:asciiTheme="minorBidi" w:hAnsiTheme="minorBidi" w:cstheme="minorBidi"/>
              </w:rPr>
            </w:pPr>
            <w:r w:rsidRPr="00551191">
              <w:rPr>
                <w:rFonts w:asciiTheme="minorBidi" w:hAnsiTheme="minorBidi" w:cstheme="minorBidi"/>
              </w:rPr>
              <w:t>Affiliation</w:t>
            </w:r>
          </w:p>
        </w:tc>
        <w:tc>
          <w:tcPr>
            <w:tcW w:w="2340" w:type="dxa"/>
            <w:tcBorders>
              <w:top w:val="single" w:sz="12" w:space="0" w:color="auto"/>
              <w:bottom w:val="single" w:sz="6" w:space="0" w:color="auto"/>
            </w:tcBorders>
            <w:vAlign w:val="bottom"/>
          </w:tcPr>
          <w:p w:rsidR="005E17C4" w:rsidRPr="00551191" w:rsidRDefault="005E17C4" w:rsidP="00D84C88">
            <w:pPr>
              <w:pStyle w:val="Tabletext"/>
              <w:spacing w:after="60"/>
              <w:rPr>
                <w:rFonts w:asciiTheme="minorBidi" w:hAnsiTheme="minorBidi" w:cstheme="minorBidi"/>
              </w:rPr>
            </w:pPr>
            <w:r w:rsidRPr="00551191">
              <w:rPr>
                <w:rFonts w:asciiTheme="minorBidi" w:hAnsiTheme="minorBidi" w:cstheme="minorBidi"/>
              </w:rPr>
              <w:t>Telephone</w:t>
            </w:r>
          </w:p>
        </w:tc>
      </w:tr>
      <w:tr w:rsidR="005E17C4" w:rsidRPr="00551191" w:rsidTr="00570876">
        <w:trPr>
          <w:cantSplit/>
          <w:trHeight w:val="432"/>
        </w:trPr>
        <w:tc>
          <w:tcPr>
            <w:tcW w:w="3391" w:type="dxa"/>
            <w:vAlign w:val="bottom"/>
          </w:tcPr>
          <w:p w:rsidR="005E17C4"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rPr>
              <w:t>Ms. Nicole Ifill</w:t>
            </w:r>
          </w:p>
        </w:tc>
        <w:tc>
          <w:tcPr>
            <w:tcW w:w="2520" w:type="dxa"/>
            <w:vAlign w:val="bottom"/>
          </w:tcPr>
          <w:p w:rsidR="005E17C4" w:rsidRPr="00551191" w:rsidRDefault="00011A49" w:rsidP="00F978DE">
            <w:pPr>
              <w:pStyle w:val="Tabletext"/>
              <w:spacing w:before="0" w:after="60"/>
              <w:jc w:val="center"/>
              <w:rPr>
                <w:rFonts w:asciiTheme="minorBidi" w:hAnsiTheme="minorBidi" w:cstheme="minorBidi"/>
              </w:rPr>
            </w:pPr>
            <w:r w:rsidRPr="00551191">
              <w:rPr>
                <w:rFonts w:asciiTheme="minorBidi" w:hAnsiTheme="minorBidi" w:cstheme="minorBidi"/>
              </w:rPr>
              <w:t>RTI</w:t>
            </w:r>
          </w:p>
        </w:tc>
        <w:tc>
          <w:tcPr>
            <w:tcW w:w="2340" w:type="dxa"/>
            <w:vAlign w:val="bottom"/>
          </w:tcPr>
          <w:p w:rsidR="005E17C4"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rPr>
              <w:t>(202) 600-</w:t>
            </w:r>
            <w:r w:rsidR="00711790" w:rsidRPr="00551191">
              <w:rPr>
                <w:rFonts w:asciiTheme="minorBidi" w:hAnsiTheme="minorBidi" w:cstheme="minorBidi"/>
              </w:rPr>
              <w:t>4295</w:t>
            </w:r>
          </w:p>
        </w:tc>
      </w:tr>
      <w:tr w:rsidR="00011A49" w:rsidRPr="00551191" w:rsidTr="00570876">
        <w:trPr>
          <w:cantSplit/>
          <w:trHeight w:val="432"/>
        </w:trPr>
        <w:tc>
          <w:tcPr>
            <w:tcW w:w="3391" w:type="dxa"/>
            <w:vAlign w:val="bottom"/>
          </w:tcPr>
          <w:p w:rsidR="00011A49" w:rsidRPr="00551191" w:rsidRDefault="00011A49"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Mr. Jason Hill</w:t>
            </w:r>
          </w:p>
        </w:tc>
        <w:tc>
          <w:tcPr>
            <w:tcW w:w="2520" w:type="dxa"/>
            <w:vAlign w:val="bottom"/>
          </w:tcPr>
          <w:p w:rsidR="00011A49" w:rsidRPr="00551191" w:rsidRDefault="00011A49" w:rsidP="00F978DE">
            <w:pPr>
              <w:pStyle w:val="Tabletext"/>
              <w:spacing w:before="0" w:after="60"/>
              <w:jc w:val="center"/>
              <w:rPr>
                <w:rFonts w:asciiTheme="minorBidi" w:hAnsiTheme="minorBidi" w:cstheme="minorBidi"/>
                <w:color w:val="000000"/>
              </w:rPr>
            </w:pPr>
            <w:r w:rsidRPr="00551191">
              <w:rPr>
                <w:rFonts w:asciiTheme="minorBidi" w:hAnsiTheme="minorBidi" w:cstheme="minorBidi"/>
                <w:color w:val="000000"/>
              </w:rPr>
              <w:t>RTI</w:t>
            </w:r>
          </w:p>
        </w:tc>
        <w:tc>
          <w:tcPr>
            <w:tcW w:w="2340" w:type="dxa"/>
            <w:vAlign w:val="bottom"/>
          </w:tcPr>
          <w:p w:rsidR="00011A49" w:rsidRPr="00551191" w:rsidRDefault="00011A49"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919) 541-6425</w:t>
            </w:r>
          </w:p>
        </w:tc>
      </w:tr>
      <w:tr w:rsidR="005E17C4" w:rsidRPr="00551191" w:rsidTr="00570876">
        <w:trPr>
          <w:cantSplit/>
          <w:trHeight w:val="432"/>
        </w:trPr>
        <w:tc>
          <w:tcPr>
            <w:tcW w:w="3391"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Ms. Donna Anderson</w:t>
            </w:r>
          </w:p>
        </w:tc>
        <w:tc>
          <w:tcPr>
            <w:tcW w:w="2520" w:type="dxa"/>
            <w:vAlign w:val="bottom"/>
          </w:tcPr>
          <w:p w:rsidR="005E17C4" w:rsidRPr="00551191" w:rsidRDefault="005E17C4"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919) 990-8399</w:t>
            </w:r>
          </w:p>
        </w:tc>
      </w:tr>
      <w:tr w:rsidR="005E17C4" w:rsidRPr="00551191" w:rsidTr="00570876">
        <w:trPr>
          <w:cantSplit/>
          <w:trHeight w:val="432"/>
        </w:trPr>
        <w:tc>
          <w:tcPr>
            <w:tcW w:w="3391"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Mr. Jeff Franklin</w:t>
            </w:r>
          </w:p>
        </w:tc>
        <w:tc>
          <w:tcPr>
            <w:tcW w:w="2520" w:type="dxa"/>
            <w:vAlign w:val="bottom"/>
          </w:tcPr>
          <w:p w:rsidR="005E17C4" w:rsidRPr="00551191" w:rsidRDefault="005E17C4"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919) 485-2614</w:t>
            </w:r>
          </w:p>
        </w:tc>
      </w:tr>
      <w:tr w:rsidR="005E17C4" w:rsidRPr="00551191" w:rsidTr="00570876">
        <w:trPr>
          <w:cantSplit/>
          <w:trHeight w:val="432"/>
        </w:trPr>
        <w:tc>
          <w:tcPr>
            <w:tcW w:w="3391"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M</w:t>
            </w:r>
            <w:r w:rsidR="00C76C73" w:rsidRPr="00551191">
              <w:rPr>
                <w:rFonts w:asciiTheme="minorBidi" w:hAnsiTheme="minorBidi" w:cstheme="minorBidi"/>
                <w:color w:val="000000"/>
              </w:rPr>
              <w:t>s. Chris Rasmussen</w:t>
            </w:r>
          </w:p>
        </w:tc>
        <w:tc>
          <w:tcPr>
            <w:tcW w:w="2520" w:type="dxa"/>
            <w:vAlign w:val="bottom"/>
          </w:tcPr>
          <w:p w:rsidR="005E17C4" w:rsidRPr="00551191" w:rsidRDefault="005E17C4"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919) 541-</w:t>
            </w:r>
            <w:r w:rsidR="00C76C73" w:rsidRPr="00551191">
              <w:rPr>
                <w:rFonts w:asciiTheme="minorBidi" w:hAnsiTheme="minorBidi" w:cstheme="minorBidi"/>
                <w:color w:val="000000"/>
              </w:rPr>
              <w:t>6775</w:t>
            </w:r>
          </w:p>
        </w:tc>
      </w:tr>
      <w:tr w:rsidR="003B676B" w:rsidRPr="00551191" w:rsidTr="00570876">
        <w:trPr>
          <w:cantSplit/>
          <w:trHeight w:val="432"/>
        </w:trPr>
        <w:tc>
          <w:tcPr>
            <w:tcW w:w="3391" w:type="dxa"/>
            <w:tcBorders>
              <w:bottom w:val="nil"/>
            </w:tcBorders>
            <w:vAlign w:val="bottom"/>
          </w:tcPr>
          <w:p w:rsidR="003B676B" w:rsidRPr="00551191" w:rsidRDefault="003B676B"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Ms. Tiffany Mattox</w:t>
            </w:r>
          </w:p>
        </w:tc>
        <w:tc>
          <w:tcPr>
            <w:tcW w:w="2520" w:type="dxa"/>
            <w:tcBorders>
              <w:bottom w:val="nil"/>
            </w:tcBorders>
            <w:vAlign w:val="bottom"/>
          </w:tcPr>
          <w:p w:rsidR="003B676B" w:rsidRPr="00551191" w:rsidRDefault="003B676B" w:rsidP="00F978DE">
            <w:pPr>
              <w:pStyle w:val="Tabletext"/>
              <w:spacing w:before="0" w:after="60"/>
              <w:jc w:val="center"/>
              <w:rPr>
                <w:rFonts w:asciiTheme="minorBidi" w:hAnsiTheme="minorBidi" w:cstheme="minorBidi"/>
                <w:color w:val="000000"/>
              </w:rPr>
            </w:pPr>
            <w:r w:rsidRPr="00551191">
              <w:rPr>
                <w:rFonts w:asciiTheme="minorBidi" w:hAnsiTheme="minorBidi" w:cstheme="minorBidi"/>
                <w:color w:val="000000"/>
              </w:rPr>
              <w:t>RTI</w:t>
            </w:r>
          </w:p>
        </w:tc>
        <w:tc>
          <w:tcPr>
            <w:tcW w:w="2340" w:type="dxa"/>
            <w:tcBorders>
              <w:bottom w:val="nil"/>
            </w:tcBorders>
            <w:vAlign w:val="bottom"/>
          </w:tcPr>
          <w:p w:rsidR="003B676B" w:rsidRPr="00551191" w:rsidRDefault="003B676B" w:rsidP="00F978DE">
            <w:pPr>
              <w:pStyle w:val="Tabletext"/>
              <w:spacing w:before="0" w:after="60"/>
              <w:rPr>
                <w:rFonts w:asciiTheme="minorBidi" w:hAnsiTheme="minorBidi" w:cstheme="minorBidi"/>
                <w:color w:val="000000"/>
              </w:rPr>
            </w:pPr>
            <w:r w:rsidRPr="00551191">
              <w:rPr>
                <w:rFonts w:asciiTheme="minorBidi" w:hAnsiTheme="minorBidi" w:cstheme="minorBidi"/>
                <w:color w:val="000000"/>
              </w:rPr>
              <w:t>(919) 485-7791</w:t>
            </w:r>
          </w:p>
        </w:tc>
      </w:tr>
      <w:tr w:rsidR="005E17C4" w:rsidRPr="00551191" w:rsidTr="00570876">
        <w:trPr>
          <w:cantSplit/>
          <w:trHeight w:val="432"/>
        </w:trPr>
        <w:tc>
          <w:tcPr>
            <w:tcW w:w="3391" w:type="dxa"/>
            <w:tcBorders>
              <w:bottom w:val="nil"/>
            </w:tcBorders>
            <w:vAlign w:val="bottom"/>
          </w:tcPr>
          <w:p w:rsidR="005E17C4" w:rsidRPr="00551191" w:rsidRDefault="00C76C73" w:rsidP="00F978DE">
            <w:pPr>
              <w:pStyle w:val="Tabletext"/>
              <w:spacing w:before="0" w:after="60"/>
              <w:rPr>
                <w:rFonts w:asciiTheme="minorBidi" w:hAnsiTheme="minorBidi" w:cstheme="minorBidi"/>
              </w:rPr>
            </w:pPr>
            <w:r w:rsidRPr="00551191">
              <w:rPr>
                <w:rFonts w:asciiTheme="minorBidi" w:hAnsiTheme="minorBidi" w:cstheme="minorBidi"/>
                <w:color w:val="000000"/>
              </w:rPr>
              <w:t>Mr. Michael Bryan</w:t>
            </w:r>
          </w:p>
        </w:tc>
        <w:tc>
          <w:tcPr>
            <w:tcW w:w="2520" w:type="dxa"/>
            <w:tcBorders>
              <w:bottom w:val="nil"/>
            </w:tcBorders>
            <w:vAlign w:val="bottom"/>
          </w:tcPr>
          <w:p w:rsidR="005E17C4" w:rsidRPr="00551191" w:rsidRDefault="00C76C73"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tcBorders>
              <w:bottom w:val="nil"/>
            </w:tcBorders>
            <w:vAlign w:val="bottom"/>
          </w:tcPr>
          <w:p w:rsidR="005E17C4" w:rsidRPr="00551191" w:rsidRDefault="005E17C4" w:rsidP="00F978DE">
            <w:pPr>
              <w:pStyle w:val="Tabletext"/>
              <w:spacing w:before="0" w:after="60"/>
              <w:rPr>
                <w:rFonts w:asciiTheme="minorBidi" w:hAnsiTheme="minorBidi" w:cstheme="minorBidi"/>
              </w:rPr>
            </w:pPr>
            <w:r w:rsidRPr="00551191">
              <w:rPr>
                <w:rFonts w:asciiTheme="minorBidi" w:hAnsiTheme="minorBidi" w:cstheme="minorBidi"/>
                <w:color w:val="000000"/>
              </w:rPr>
              <w:t>(</w:t>
            </w:r>
            <w:r w:rsidR="00C76C73" w:rsidRPr="00551191">
              <w:rPr>
                <w:rFonts w:asciiTheme="minorBidi" w:hAnsiTheme="minorBidi" w:cstheme="minorBidi"/>
                <w:color w:val="000000"/>
              </w:rPr>
              <w:t>919</w:t>
            </w:r>
            <w:r w:rsidRPr="00551191">
              <w:rPr>
                <w:rFonts w:asciiTheme="minorBidi" w:hAnsiTheme="minorBidi" w:cstheme="minorBidi"/>
                <w:color w:val="000000"/>
              </w:rPr>
              <w:t xml:space="preserve">) </w:t>
            </w:r>
            <w:r w:rsidR="00C76C73" w:rsidRPr="00551191">
              <w:rPr>
                <w:rFonts w:asciiTheme="minorBidi" w:hAnsiTheme="minorBidi" w:cstheme="minorBidi"/>
                <w:color w:val="000000"/>
              </w:rPr>
              <w:t>541</w:t>
            </w:r>
            <w:r w:rsidRPr="00551191">
              <w:rPr>
                <w:rFonts w:asciiTheme="minorBidi" w:hAnsiTheme="minorBidi" w:cstheme="minorBidi"/>
                <w:color w:val="000000"/>
              </w:rPr>
              <w:t>-</w:t>
            </w:r>
            <w:r w:rsidR="00C76C73" w:rsidRPr="00551191">
              <w:rPr>
                <w:rFonts w:asciiTheme="minorBidi" w:hAnsiTheme="minorBidi" w:cstheme="minorBidi"/>
                <w:color w:val="000000"/>
              </w:rPr>
              <w:t>7498</w:t>
            </w:r>
          </w:p>
        </w:tc>
      </w:tr>
      <w:tr w:rsidR="00011A49" w:rsidRPr="00551191" w:rsidTr="00570876">
        <w:trPr>
          <w:cantSplit/>
          <w:trHeight w:val="432"/>
        </w:trPr>
        <w:tc>
          <w:tcPr>
            <w:tcW w:w="3391" w:type="dxa"/>
            <w:tcBorders>
              <w:top w:val="nil"/>
              <w:bottom w:val="single" w:sz="12" w:space="0" w:color="auto"/>
            </w:tcBorders>
            <w:vAlign w:val="bottom"/>
          </w:tcPr>
          <w:p w:rsidR="00011A49"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color w:val="000000"/>
              </w:rPr>
              <w:t>Dr. Jennie Woo</w:t>
            </w:r>
          </w:p>
        </w:tc>
        <w:tc>
          <w:tcPr>
            <w:tcW w:w="2520" w:type="dxa"/>
            <w:tcBorders>
              <w:top w:val="nil"/>
              <w:bottom w:val="single" w:sz="12" w:space="0" w:color="auto"/>
            </w:tcBorders>
            <w:vAlign w:val="bottom"/>
          </w:tcPr>
          <w:p w:rsidR="00011A49" w:rsidRPr="00551191" w:rsidRDefault="00011A49" w:rsidP="00F978DE">
            <w:pPr>
              <w:pStyle w:val="Tabletext"/>
              <w:spacing w:before="0" w:after="60"/>
              <w:jc w:val="center"/>
              <w:rPr>
                <w:rFonts w:asciiTheme="minorBidi" w:hAnsiTheme="minorBidi" w:cstheme="minorBidi"/>
              </w:rPr>
            </w:pPr>
            <w:r w:rsidRPr="00551191">
              <w:rPr>
                <w:rFonts w:asciiTheme="minorBidi" w:hAnsiTheme="minorBidi" w:cstheme="minorBidi"/>
                <w:color w:val="000000"/>
              </w:rPr>
              <w:t>RTI</w:t>
            </w:r>
          </w:p>
        </w:tc>
        <w:tc>
          <w:tcPr>
            <w:tcW w:w="2340" w:type="dxa"/>
            <w:tcBorders>
              <w:top w:val="nil"/>
              <w:bottom w:val="single" w:sz="12" w:space="0" w:color="auto"/>
            </w:tcBorders>
            <w:vAlign w:val="bottom"/>
          </w:tcPr>
          <w:p w:rsidR="00011A49" w:rsidRPr="00551191" w:rsidRDefault="00011A49" w:rsidP="00F978DE">
            <w:pPr>
              <w:pStyle w:val="Tabletext"/>
              <w:spacing w:before="0" w:after="60"/>
              <w:rPr>
                <w:rFonts w:asciiTheme="minorBidi" w:hAnsiTheme="minorBidi" w:cstheme="minorBidi"/>
              </w:rPr>
            </w:pPr>
            <w:r w:rsidRPr="00551191">
              <w:rPr>
                <w:rFonts w:asciiTheme="minorBidi" w:hAnsiTheme="minorBidi" w:cstheme="minorBidi"/>
                <w:color w:val="000000"/>
              </w:rPr>
              <w:t>(510) 665-8276</w:t>
            </w:r>
          </w:p>
        </w:tc>
      </w:tr>
    </w:tbl>
    <w:p w:rsidR="005E17C4" w:rsidRPr="00DB3D8E" w:rsidRDefault="005E17C4" w:rsidP="007F6D34">
      <w:pPr>
        <w:spacing w:before="120" w:after="120" w:line="320" w:lineRule="atLeast"/>
      </w:pPr>
    </w:p>
    <w:p w:rsidR="005E17C4" w:rsidRDefault="005E17C4" w:rsidP="007F6D34">
      <w:pPr>
        <w:pStyle w:val="Heading1"/>
        <w:spacing w:before="120" w:line="320" w:lineRule="atLeast"/>
      </w:pPr>
      <w:bookmarkStart w:id="213" w:name="_Toc322354459"/>
      <w:bookmarkStart w:id="214" w:name="_Toc370482436"/>
      <w:r w:rsidRPr="00DB3D8E">
        <w:t xml:space="preserve">Overview of Analysis Topics </w:t>
      </w:r>
      <w:r w:rsidRPr="00D30AB9">
        <w:t>and</w:t>
      </w:r>
      <w:r w:rsidRPr="00DB3D8E">
        <w:t xml:space="preserve"> Survey Items</w:t>
      </w:r>
      <w:bookmarkEnd w:id="213"/>
      <w:bookmarkEnd w:id="214"/>
    </w:p>
    <w:p w:rsidR="00455D03" w:rsidRDefault="005E17C4" w:rsidP="007F6D34">
      <w:pPr>
        <w:pStyle w:val="BodyText"/>
      </w:pPr>
      <w:r w:rsidRPr="00DB3D8E">
        <w:t xml:space="preserve">The </w:t>
      </w:r>
      <w:r w:rsidR="00B013CE">
        <w:t xml:space="preserve">BPS:12/14 </w:t>
      </w:r>
      <w:r w:rsidR="004E0347">
        <w:t>full-scale</w:t>
      </w:r>
      <w:r w:rsidRPr="00DB3D8E">
        <w:t xml:space="preserve"> data collection instrument is presented </w:t>
      </w:r>
      <w:r w:rsidRPr="00F23149">
        <w:t xml:space="preserve">in </w:t>
      </w:r>
      <w:r w:rsidR="00A0629D">
        <w:t>A</w:t>
      </w:r>
      <w:r w:rsidR="004E0347">
        <w:t>ppendix G</w:t>
      </w:r>
      <w:r w:rsidRPr="00F23149">
        <w:t>.</w:t>
      </w:r>
      <w:r w:rsidRPr="00DB3D8E">
        <w:t xml:space="preserve"> Many of the data elements to be used in </w:t>
      </w:r>
      <w:r w:rsidR="00B013CE">
        <w:t xml:space="preserve">BPS:12/14 </w:t>
      </w:r>
      <w:r w:rsidRPr="00DB3D8E">
        <w:t xml:space="preserve">appeared in the previously approved </w:t>
      </w:r>
      <w:r w:rsidR="00B013CE">
        <w:t>NPSAS:12 and BPS:04/09 interviews</w:t>
      </w:r>
      <w:r w:rsidRPr="00DB3D8E">
        <w:t xml:space="preserve">. </w:t>
      </w:r>
      <w:r w:rsidR="002D5D82">
        <w:t xml:space="preserve"> New items, as well as items that are to be included in the </w:t>
      </w:r>
      <w:r w:rsidR="004E0347">
        <w:t xml:space="preserve">abbreviated </w:t>
      </w:r>
      <w:r w:rsidR="002D5D82">
        <w:t>interview</w:t>
      </w:r>
      <w:r w:rsidR="00A0629D">
        <w:t>,</w:t>
      </w:r>
      <w:r w:rsidR="00AA2D02">
        <w:t xml:space="preserve"> are identified in </w:t>
      </w:r>
      <w:r w:rsidR="00A0629D">
        <w:t>A</w:t>
      </w:r>
      <w:r w:rsidR="004E0347">
        <w:t>ppendix G</w:t>
      </w:r>
      <w:r w:rsidR="002D5D82">
        <w:t>.</w:t>
      </w:r>
    </w:p>
    <w:p w:rsidR="009F5B2B" w:rsidRDefault="009F5B2B" w:rsidP="009F5B2B">
      <w:pPr>
        <w:pStyle w:val="BodyText"/>
        <w:ind w:firstLine="0"/>
        <w:rPr>
          <w:rFonts w:ascii="Arial" w:hAnsi="Arial" w:cs="Arial"/>
          <w:b/>
          <w:sz w:val="28"/>
          <w:szCs w:val="20"/>
        </w:rPr>
      </w:pPr>
      <w:bookmarkStart w:id="215" w:name="_Toc131923923"/>
      <w:bookmarkStart w:id="216" w:name="_Toc174183432"/>
      <w:bookmarkStart w:id="217" w:name="_Toc174435841"/>
      <w:bookmarkStart w:id="218" w:name="_Toc175106868"/>
      <w:bookmarkStart w:id="219" w:name="_Toc179362244"/>
      <w:bookmarkStart w:id="220" w:name="_Toc281573452"/>
      <w:bookmarkEnd w:id="204"/>
      <w:bookmarkEnd w:id="205"/>
    </w:p>
    <w:p w:rsidR="009A40B5" w:rsidRPr="00DB3D8E" w:rsidRDefault="009A40B5" w:rsidP="00187F41">
      <w:pPr>
        <w:pStyle w:val="Heading1"/>
        <w:numPr>
          <w:ilvl w:val="0"/>
          <w:numId w:val="0"/>
        </w:numPr>
        <w:ind w:left="540" w:hanging="512"/>
      </w:pPr>
      <w:bookmarkStart w:id="221" w:name="_Toc370482437"/>
      <w:r w:rsidRPr="00DB3D8E">
        <w:t>References</w:t>
      </w:r>
      <w:bookmarkEnd w:id="215"/>
      <w:bookmarkEnd w:id="216"/>
      <w:bookmarkEnd w:id="217"/>
      <w:bookmarkEnd w:id="218"/>
      <w:bookmarkEnd w:id="219"/>
      <w:bookmarkEnd w:id="220"/>
      <w:bookmarkEnd w:id="221"/>
    </w:p>
    <w:p w:rsidR="00E92CAE" w:rsidRPr="003916E3" w:rsidRDefault="00E92CAE" w:rsidP="007F6D34">
      <w:pPr>
        <w:pStyle w:val="Biblio"/>
        <w:spacing w:before="120" w:after="120" w:line="320" w:lineRule="atLeast"/>
        <w:rPr>
          <w:noProof/>
        </w:rPr>
      </w:pPr>
      <w:r w:rsidRPr="003916E3">
        <w:rPr>
          <w:noProof/>
        </w:rPr>
        <w:t xml:space="preserve">Chromy, J.R. (1979). Sequential Sample Selection Methods. In </w:t>
      </w:r>
      <w:r w:rsidRPr="003916E3">
        <w:rPr>
          <w:i/>
          <w:noProof/>
        </w:rPr>
        <w:t>Proceedings of the Section on Survey Research Methods, American Statistical Association</w:t>
      </w:r>
      <w:r w:rsidRPr="003916E3">
        <w:rPr>
          <w:noProof/>
        </w:rPr>
        <w:t xml:space="preserve"> (pp. 401–406). Alexandria, VA: American Statistical Association.</w:t>
      </w:r>
    </w:p>
    <w:p w:rsidR="00E92CAE" w:rsidRDefault="00E92CAE" w:rsidP="007F6D34">
      <w:pPr>
        <w:pStyle w:val="Biblio"/>
        <w:tabs>
          <w:tab w:val="left" w:pos="3420"/>
        </w:tabs>
        <w:spacing w:before="120" w:after="120" w:line="320" w:lineRule="atLeast"/>
      </w:pPr>
      <w:r>
        <w:t>Folsom, R.E., Potter, F.J., &amp;</w:t>
      </w:r>
      <w:r w:rsidRPr="00AE34AC">
        <w:t xml:space="preserve"> Williams, S.R. (1987). Notes on a Composite Size Measure for Self-Weighting Samples in Multiple Domains. </w:t>
      </w:r>
      <w:r w:rsidRPr="00AE34AC">
        <w:rPr>
          <w:i/>
          <w:iCs/>
        </w:rPr>
        <w:t>Proceedings of the Section on Survey Research Methods of the American Statistical Association</w:t>
      </w:r>
      <w:r w:rsidRPr="00AE34AC">
        <w:t>, 792-796.</w:t>
      </w:r>
    </w:p>
    <w:p w:rsidR="009426E5" w:rsidRPr="009426E5" w:rsidRDefault="009426E5" w:rsidP="007F6D34">
      <w:pPr>
        <w:spacing w:before="120" w:after="120" w:line="320" w:lineRule="atLeast"/>
        <w:ind w:left="720" w:hanging="720"/>
        <w:rPr>
          <w:szCs w:val="24"/>
        </w:rPr>
      </w:pPr>
      <w:r w:rsidRPr="009426E5">
        <w:rPr>
          <w:szCs w:val="24"/>
        </w:rPr>
        <w:t xml:space="preserve">King, Gary, Michael Tomz, and Jason Wittenberg. 2000. Making the Most of Statistical Analyses: Improving Interpretation and Presentation. American Journal of Political Science 44: 341–355. </w:t>
      </w:r>
    </w:p>
    <w:p w:rsidR="003D3986" w:rsidRDefault="009426E5" w:rsidP="00946E66">
      <w:pPr>
        <w:spacing w:before="120" w:after="120" w:line="320" w:lineRule="atLeast"/>
        <w:ind w:left="720" w:hanging="720"/>
      </w:pPr>
      <w:r w:rsidRPr="009426E5">
        <w:rPr>
          <w:szCs w:val="24"/>
        </w:rPr>
        <w:t>Little, R. J. and Vartivarian, S. (2005). Does Weighting for Nonresponse Increase the Variance of Survey Means?. Statistics Canada, 31: 161-168.</w:t>
      </w:r>
    </w:p>
    <w:sectPr w:rsidR="003D3986" w:rsidSect="00CB0EC5">
      <w:pgSz w:w="12240" w:h="15840" w:code="1"/>
      <w:pgMar w:top="1008" w:right="1008" w:bottom="1008" w:left="1008"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7158" w:rsidRDefault="00427158">
      <w:r>
        <w:separator/>
      </w:r>
    </w:p>
  </w:endnote>
  <w:endnote w:type="continuationSeparator" w:id="0">
    <w:p w:rsidR="00427158" w:rsidRDefault="004271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ITC Avant Garde Std Bk">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6C6" w:rsidRDefault="005736C6" w:rsidP="005A021F">
    <w:pPr>
      <w:pStyle w:val="NCESevenfooter"/>
    </w:pPr>
    <w:r>
      <w:rPr>
        <w:rStyle w:val="PageNumber"/>
        <w:smallCaps w:val="0"/>
      </w:rPr>
      <w:fldChar w:fldCharType="begin"/>
    </w:r>
    <w:r>
      <w:rPr>
        <w:rStyle w:val="PageNumber"/>
        <w:smallCaps w:val="0"/>
      </w:rPr>
      <w:instrText xml:space="preserve"> PAGE </w:instrText>
    </w:r>
    <w:r>
      <w:rPr>
        <w:rStyle w:val="PageNumber"/>
        <w:smallCaps w:val="0"/>
      </w:rPr>
      <w:fldChar w:fldCharType="separate"/>
    </w:r>
    <w:r>
      <w:rPr>
        <w:rStyle w:val="PageNumber"/>
        <w:smallCaps w:val="0"/>
        <w:noProof/>
      </w:rPr>
      <w:t>35</w:t>
    </w:r>
    <w:r>
      <w:rPr>
        <w:rStyle w:val="PageNumber"/>
        <w:smallCaps w:val="0"/>
      </w:rPr>
      <w:fldChar w:fldCharType="end"/>
    </w:r>
    <w:r>
      <w:rPr>
        <w:rStyle w:val="PageNumber"/>
        <w:smallCaps w:val="0"/>
      </w:rPr>
      <w:tab/>
    </w:r>
    <w:r w:rsidRPr="00E84DB5">
      <w:t>Supporting Statement Request</w:t>
    </w:r>
    <w:r>
      <w:t xml:space="preserve"> </w:t>
    </w:r>
    <w:r w:rsidRPr="00E84DB5">
      <w:t>for OMB Review</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6C6" w:rsidRDefault="005736C6">
    <w:r>
      <w:c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6C6" w:rsidRDefault="005736C6" w:rsidP="001C7180">
    <w:pPr>
      <w:pStyle w:val="NCESevenfooter"/>
      <w:tabs>
        <w:tab w:val="clear" w:pos="9360"/>
      </w:tabs>
      <w:jc w:val="center"/>
    </w:pPr>
    <w:r>
      <w:fldChar w:fldCharType="begin"/>
    </w:r>
    <w:r>
      <w:instrText xml:space="preserve"> PAGE   \* MERGEFORMAT </w:instrText>
    </w:r>
    <w:r>
      <w:fldChar w:fldCharType="separate"/>
    </w:r>
    <w:r w:rsidR="00E7356A">
      <w:rPr>
        <w:noProof/>
      </w:rPr>
      <w:t>8</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6C6" w:rsidRDefault="005736C6">
    <w:pPr>
      <w:pStyle w:val="NCESoddfooter"/>
      <w:tabs>
        <w:tab w:val="clear" w:pos="4320"/>
      </w:tabs>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Pr>
        <w:rStyle w:val="PageNumber"/>
        <w:noProof/>
        <w:szCs w:val="20"/>
      </w:rPr>
      <w:t>36</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7158" w:rsidRDefault="00427158">
      <w:r>
        <w:separator/>
      </w:r>
    </w:p>
  </w:footnote>
  <w:footnote w:type="continuationSeparator" w:id="0">
    <w:p w:rsidR="00427158" w:rsidRDefault="00427158">
      <w:r>
        <w:continuationSeparator/>
      </w:r>
    </w:p>
  </w:footnote>
  <w:footnote w:id="1">
    <w:p w:rsidR="005736C6" w:rsidRDefault="005736C6" w:rsidP="00C47264">
      <w:pPr>
        <w:pStyle w:val="FootnoteText"/>
      </w:pPr>
      <w:r>
        <w:rPr>
          <w:rStyle w:val="FootnoteReference"/>
        </w:rPr>
        <w:footnoteRef/>
      </w:r>
      <w:r>
        <w:t xml:space="preserve"> </w:t>
      </w:r>
      <w:r w:rsidRPr="004A68B4">
        <w:t>A Title IV eligible institution is an institution that has a written agreement (program participation agreement) with the U.S. Secretary of Education that allows the institution to participate in any of the Title IV federal student financial assistance programs other than the State Student Incentive Grant (SSIG) and the National Early Intervention Scholarship and Partnership (NEISP) programs.</w:t>
      </w:r>
    </w:p>
  </w:footnote>
  <w:footnote w:id="2">
    <w:p w:rsidR="005736C6" w:rsidRPr="00384EC8" w:rsidRDefault="005736C6" w:rsidP="00C47264">
      <w:pPr>
        <w:pStyle w:val="FootnoteText"/>
        <w:rPr>
          <w:szCs w:val="18"/>
        </w:rPr>
      </w:pPr>
      <w:r w:rsidRPr="00384EC8">
        <w:rPr>
          <w:rStyle w:val="FootnoteReference"/>
        </w:rPr>
        <w:footnoteRef/>
      </w:r>
      <w:r w:rsidRPr="00384EC8">
        <w:rPr>
          <w:szCs w:val="18"/>
        </w:rPr>
        <w:t xml:space="preserve"> A student identified by the institution on the enrollment list as an FTB who turns out to not be an FTB is a false positive.</w:t>
      </w:r>
    </w:p>
  </w:footnote>
  <w:footnote w:id="3">
    <w:p w:rsidR="005736C6" w:rsidRDefault="005736C6" w:rsidP="001A135B">
      <w:pPr>
        <w:pStyle w:val="FootnoteText"/>
      </w:pPr>
      <w:r>
        <w:rPr>
          <w:rStyle w:val="FootnoteReference"/>
        </w:rPr>
        <w:footnoteRef/>
      </w:r>
      <w:r>
        <w:t xml:space="preserve"> Key variables will use imputed data to account for nonresponse in the base year dat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6C6" w:rsidRPr="00DE7669" w:rsidRDefault="005736C6" w:rsidP="00DE7669">
    <w:pPr>
      <w:pStyle w:val="NCESheadereven"/>
    </w:pPr>
    <w:r>
      <w:t>B. Collection of Information Employing Statistical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6C6" w:rsidRDefault="005736C6" w:rsidP="00683057">
    <w:pPr>
      <w:pStyle w:val="NCESheadereven"/>
      <w:pBdr>
        <w:bottom w:val="single" w:sz="4" w:space="1" w:color="auto"/>
      </w:pBdr>
    </w:pPr>
    <w:r w:rsidRPr="00683057">
      <w:t>B.</w:t>
    </w:r>
    <w:r>
      <w:t xml:space="preserve"> </w:t>
    </w:r>
    <w:r w:rsidRPr="00683057">
      <w:t>Collection of Information Employing Statistical Method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3A067B6C"/>
    <w:lvl w:ilvl="0">
      <w:start w:val="1"/>
      <w:numFmt w:val="decimal"/>
      <w:pStyle w:val="ListNumber"/>
      <w:lvlText w:val="%1."/>
      <w:lvlJc w:val="left"/>
      <w:pPr>
        <w:tabs>
          <w:tab w:val="num" w:pos="360"/>
        </w:tabs>
        <w:ind w:left="360" w:hanging="360"/>
      </w:pPr>
    </w:lvl>
  </w:abstractNum>
  <w:abstractNum w:abstractNumId="4">
    <w:nsid w:val="0DC44F62"/>
    <w:multiLevelType w:val="hybridMultilevel"/>
    <w:tmpl w:val="73506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323419"/>
    <w:multiLevelType w:val="hybridMultilevel"/>
    <w:tmpl w:val="ABD82D38"/>
    <w:lvl w:ilvl="0" w:tplc="253E231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88660C5"/>
    <w:multiLevelType w:val="hybridMultilevel"/>
    <w:tmpl w:val="88E2D9DE"/>
    <w:lvl w:ilvl="0" w:tplc="D506E934">
      <w:start w:val="1"/>
      <w:numFmt w:val="bullet"/>
      <w:pStyle w:val="bulletround"/>
      <w:lvlText w:val=""/>
      <w:lvlJc w:val="left"/>
      <w:pPr>
        <w:tabs>
          <w:tab w:val="num" w:pos="1080"/>
        </w:tabs>
        <w:ind w:left="108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0">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1">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9F245EF"/>
    <w:multiLevelType w:val="hybridMultilevel"/>
    <w:tmpl w:val="31C6D6B2"/>
    <w:lvl w:ilvl="0" w:tplc="F0102E7A">
      <w:start w:val="1"/>
      <w:numFmt w:val="upperLetter"/>
      <w:lvlText w:val="%1."/>
      <w:lvlJc w:val="left"/>
      <w:pPr>
        <w:ind w:left="1080" w:hanging="360"/>
      </w:pPr>
      <w:rPr>
        <w:rFonts w:hint="default"/>
      </w:rPr>
    </w:lvl>
    <w:lvl w:ilvl="1" w:tplc="097E96B2">
      <w:start w:val="1"/>
      <w:numFmt w:val="decimal"/>
      <w:pStyle w:val="Heading2"/>
      <w:lvlText w:val="%2."/>
      <w:lvlJc w:val="left"/>
      <w:pPr>
        <w:tabs>
          <w:tab w:val="num" w:pos="990"/>
        </w:tabs>
        <w:ind w:left="990" w:hanging="360"/>
      </w:pPr>
    </w:lvl>
    <w:lvl w:ilvl="2" w:tplc="C59201C4">
      <w:start w:val="1"/>
      <w:numFmt w:val="lowerLetter"/>
      <w:pStyle w:val="Heading3"/>
      <w:lvlText w:val="%3."/>
      <w:lvlJc w:val="left"/>
      <w:pPr>
        <w:tabs>
          <w:tab w:val="num" w:pos="3240"/>
        </w:tabs>
        <w:ind w:left="3240" w:hanging="180"/>
      </w:p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13">
    <w:nsid w:val="43B40526"/>
    <w:multiLevelType w:val="hybridMultilevel"/>
    <w:tmpl w:val="3F5649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B330D57"/>
    <w:multiLevelType w:val="multilevel"/>
    <w:tmpl w:val="E17624E6"/>
    <w:lvl w:ilvl="0">
      <w:start w:val="2"/>
      <w:numFmt w:val="upperLetter"/>
      <w:pStyle w:val="Heading1"/>
      <w:lvlText w:val="%1."/>
      <w:lvlJc w:val="left"/>
      <w:pPr>
        <w:tabs>
          <w:tab w:val="num" w:pos="360"/>
        </w:tabs>
        <w:ind w:left="360" w:hanging="360"/>
      </w:pPr>
      <w:rPr>
        <w:rFonts w:hint="default"/>
      </w:rPr>
    </w:lvl>
    <w:lvl w:ilvl="1">
      <w:start w:val="1"/>
      <w:numFmt w:val="decimal"/>
      <w:lvlText w:val="%2."/>
      <w:lvlJc w:val="left"/>
      <w:pPr>
        <w:tabs>
          <w:tab w:val="num" w:pos="1080"/>
        </w:tabs>
        <w:ind w:left="792" w:hanging="432"/>
      </w:pPr>
      <w:rPr>
        <w:rFonts w:hint="default"/>
      </w:rPr>
    </w:lvl>
    <w:lvl w:ilvl="2">
      <w:start w:val="1"/>
      <w:numFmt w:val="lowerLetter"/>
      <w:lvlText w:val="%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5">
    <w:nsid w:val="5DFA1290"/>
    <w:multiLevelType w:val="hybridMultilevel"/>
    <w:tmpl w:val="32AA1F8C"/>
    <w:lvl w:ilvl="0" w:tplc="326CB488">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EAE6B78"/>
    <w:multiLevelType w:val="hybridMultilevel"/>
    <w:tmpl w:val="69322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4"/>
  </w:num>
  <w:num w:numId="3">
    <w:abstractNumId w:val="7"/>
  </w:num>
  <w:num w:numId="4">
    <w:abstractNumId w:val="2"/>
  </w:num>
  <w:num w:numId="5">
    <w:abstractNumId w:val="11"/>
  </w:num>
  <w:num w:numId="6">
    <w:abstractNumId w:val="9"/>
  </w:num>
  <w:num w:numId="7">
    <w:abstractNumId w:val="3"/>
  </w:num>
  <w:num w:numId="8">
    <w:abstractNumId w:val="12"/>
  </w:num>
  <w:num w:numId="9">
    <w:abstractNumId w:val="1"/>
  </w:num>
  <w:num w:numId="10">
    <w:abstractNumId w:val="0"/>
  </w:num>
  <w:num w:numId="11">
    <w:abstractNumId w:val="4"/>
  </w:num>
  <w:num w:numId="12">
    <w:abstractNumId w:val="1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0"/>
  </w:num>
  <w:num w:numId="16">
    <w:abstractNumId w:val="0"/>
    <w:lvlOverride w:ilvl="0">
      <w:startOverride w:val="1"/>
    </w:lvlOverride>
  </w:num>
  <w:num w:numId="17">
    <w:abstractNumId w:val="15"/>
  </w:num>
  <w:num w:numId="18">
    <w:abstractNumId w:val="5"/>
  </w:num>
  <w:num w:numId="1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4"/>
  <w:embedSystemFonts/>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rawingGridVerticalSpacing w:val="187"/>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0A33"/>
    <w:rsid w:val="000001A8"/>
    <w:rsid w:val="00002236"/>
    <w:rsid w:val="00002700"/>
    <w:rsid w:val="00002B1F"/>
    <w:rsid w:val="00003958"/>
    <w:rsid w:val="00004B8D"/>
    <w:rsid w:val="00004D46"/>
    <w:rsid w:val="00004DA3"/>
    <w:rsid w:val="0000562B"/>
    <w:rsid w:val="000056D7"/>
    <w:rsid w:val="000064C5"/>
    <w:rsid w:val="000068C9"/>
    <w:rsid w:val="00006A86"/>
    <w:rsid w:val="00006DD2"/>
    <w:rsid w:val="00006ECC"/>
    <w:rsid w:val="000071C1"/>
    <w:rsid w:val="00007997"/>
    <w:rsid w:val="00007AAE"/>
    <w:rsid w:val="00007F8A"/>
    <w:rsid w:val="00010C4F"/>
    <w:rsid w:val="0001147D"/>
    <w:rsid w:val="00011A49"/>
    <w:rsid w:val="0001207D"/>
    <w:rsid w:val="00012483"/>
    <w:rsid w:val="000135CF"/>
    <w:rsid w:val="00013B2D"/>
    <w:rsid w:val="00013C7D"/>
    <w:rsid w:val="00014256"/>
    <w:rsid w:val="00014705"/>
    <w:rsid w:val="00014A08"/>
    <w:rsid w:val="00014D25"/>
    <w:rsid w:val="00015145"/>
    <w:rsid w:val="00015CD5"/>
    <w:rsid w:val="00016217"/>
    <w:rsid w:val="000166A8"/>
    <w:rsid w:val="00016DC5"/>
    <w:rsid w:val="0001749A"/>
    <w:rsid w:val="00017C1E"/>
    <w:rsid w:val="000205BE"/>
    <w:rsid w:val="0002110E"/>
    <w:rsid w:val="00021560"/>
    <w:rsid w:val="00021572"/>
    <w:rsid w:val="00022F74"/>
    <w:rsid w:val="00023398"/>
    <w:rsid w:val="00023A4F"/>
    <w:rsid w:val="00023C08"/>
    <w:rsid w:val="00023CF3"/>
    <w:rsid w:val="00023EA0"/>
    <w:rsid w:val="00024665"/>
    <w:rsid w:val="00024667"/>
    <w:rsid w:val="00025088"/>
    <w:rsid w:val="00025A15"/>
    <w:rsid w:val="00025C8C"/>
    <w:rsid w:val="00025C8F"/>
    <w:rsid w:val="00026991"/>
    <w:rsid w:val="000301B4"/>
    <w:rsid w:val="000307E7"/>
    <w:rsid w:val="0003109E"/>
    <w:rsid w:val="00031E5C"/>
    <w:rsid w:val="0003284A"/>
    <w:rsid w:val="000329F7"/>
    <w:rsid w:val="00033B6D"/>
    <w:rsid w:val="00033DF5"/>
    <w:rsid w:val="00034418"/>
    <w:rsid w:val="00034B40"/>
    <w:rsid w:val="00035515"/>
    <w:rsid w:val="00035743"/>
    <w:rsid w:val="00036070"/>
    <w:rsid w:val="00036511"/>
    <w:rsid w:val="00036819"/>
    <w:rsid w:val="000368B0"/>
    <w:rsid w:val="00036D3F"/>
    <w:rsid w:val="00036D44"/>
    <w:rsid w:val="00037631"/>
    <w:rsid w:val="00037B0E"/>
    <w:rsid w:val="000404D2"/>
    <w:rsid w:val="000404EE"/>
    <w:rsid w:val="00040543"/>
    <w:rsid w:val="00040851"/>
    <w:rsid w:val="00040B0F"/>
    <w:rsid w:val="00041240"/>
    <w:rsid w:val="00041BE0"/>
    <w:rsid w:val="00042D5D"/>
    <w:rsid w:val="000437E1"/>
    <w:rsid w:val="00043DC0"/>
    <w:rsid w:val="00044904"/>
    <w:rsid w:val="0004539F"/>
    <w:rsid w:val="00045447"/>
    <w:rsid w:val="00045455"/>
    <w:rsid w:val="00045DA9"/>
    <w:rsid w:val="000465B3"/>
    <w:rsid w:val="00046CD1"/>
    <w:rsid w:val="00046F23"/>
    <w:rsid w:val="0004770E"/>
    <w:rsid w:val="000477A7"/>
    <w:rsid w:val="00050C3E"/>
    <w:rsid w:val="0005133B"/>
    <w:rsid w:val="000516A4"/>
    <w:rsid w:val="00052421"/>
    <w:rsid w:val="0005293B"/>
    <w:rsid w:val="00052F28"/>
    <w:rsid w:val="000531FD"/>
    <w:rsid w:val="000539BD"/>
    <w:rsid w:val="00053D57"/>
    <w:rsid w:val="00054DB6"/>
    <w:rsid w:val="00054E68"/>
    <w:rsid w:val="00057E39"/>
    <w:rsid w:val="00060019"/>
    <w:rsid w:val="000604CC"/>
    <w:rsid w:val="00060932"/>
    <w:rsid w:val="00060D38"/>
    <w:rsid w:val="00061193"/>
    <w:rsid w:val="00061737"/>
    <w:rsid w:val="00061BB0"/>
    <w:rsid w:val="00061E39"/>
    <w:rsid w:val="00062EF6"/>
    <w:rsid w:val="00063377"/>
    <w:rsid w:val="000634E6"/>
    <w:rsid w:val="000644BB"/>
    <w:rsid w:val="00064F6B"/>
    <w:rsid w:val="000650FB"/>
    <w:rsid w:val="000657F7"/>
    <w:rsid w:val="0006599F"/>
    <w:rsid w:val="00065FD8"/>
    <w:rsid w:val="00066744"/>
    <w:rsid w:val="00066B55"/>
    <w:rsid w:val="00066DB4"/>
    <w:rsid w:val="00067205"/>
    <w:rsid w:val="0006754F"/>
    <w:rsid w:val="000675AA"/>
    <w:rsid w:val="00067714"/>
    <w:rsid w:val="0007023C"/>
    <w:rsid w:val="000702A5"/>
    <w:rsid w:val="00070366"/>
    <w:rsid w:val="0007064F"/>
    <w:rsid w:val="00070D9D"/>
    <w:rsid w:val="0007178A"/>
    <w:rsid w:val="000718D9"/>
    <w:rsid w:val="0007244B"/>
    <w:rsid w:val="00072A1E"/>
    <w:rsid w:val="00072D1A"/>
    <w:rsid w:val="00073AEF"/>
    <w:rsid w:val="00073C6B"/>
    <w:rsid w:val="00073E4C"/>
    <w:rsid w:val="00074C4D"/>
    <w:rsid w:val="00075476"/>
    <w:rsid w:val="00076A2B"/>
    <w:rsid w:val="00076AC8"/>
    <w:rsid w:val="000775AB"/>
    <w:rsid w:val="00077EAF"/>
    <w:rsid w:val="00081361"/>
    <w:rsid w:val="00082CE8"/>
    <w:rsid w:val="00083229"/>
    <w:rsid w:val="00083935"/>
    <w:rsid w:val="000841CF"/>
    <w:rsid w:val="00085355"/>
    <w:rsid w:val="00086117"/>
    <w:rsid w:val="00086659"/>
    <w:rsid w:val="0008668A"/>
    <w:rsid w:val="00086AD0"/>
    <w:rsid w:val="000870E5"/>
    <w:rsid w:val="00087971"/>
    <w:rsid w:val="0009020F"/>
    <w:rsid w:val="000907DE"/>
    <w:rsid w:val="00091671"/>
    <w:rsid w:val="00091CEC"/>
    <w:rsid w:val="00092AA2"/>
    <w:rsid w:val="00092C0F"/>
    <w:rsid w:val="00093F25"/>
    <w:rsid w:val="0009412E"/>
    <w:rsid w:val="00094547"/>
    <w:rsid w:val="00096B68"/>
    <w:rsid w:val="000971BA"/>
    <w:rsid w:val="000A000E"/>
    <w:rsid w:val="000A062A"/>
    <w:rsid w:val="000A0DBE"/>
    <w:rsid w:val="000A2219"/>
    <w:rsid w:val="000A270E"/>
    <w:rsid w:val="000A4B22"/>
    <w:rsid w:val="000A5792"/>
    <w:rsid w:val="000A57B8"/>
    <w:rsid w:val="000A5CE0"/>
    <w:rsid w:val="000A6DCB"/>
    <w:rsid w:val="000A730B"/>
    <w:rsid w:val="000A782D"/>
    <w:rsid w:val="000A7C73"/>
    <w:rsid w:val="000A7DA0"/>
    <w:rsid w:val="000B03CB"/>
    <w:rsid w:val="000B065A"/>
    <w:rsid w:val="000B1069"/>
    <w:rsid w:val="000B168D"/>
    <w:rsid w:val="000B1AB7"/>
    <w:rsid w:val="000B1FFE"/>
    <w:rsid w:val="000B25B8"/>
    <w:rsid w:val="000B25C2"/>
    <w:rsid w:val="000B2955"/>
    <w:rsid w:val="000B34A7"/>
    <w:rsid w:val="000B364C"/>
    <w:rsid w:val="000B3C21"/>
    <w:rsid w:val="000B3F61"/>
    <w:rsid w:val="000B3F6D"/>
    <w:rsid w:val="000B3FC2"/>
    <w:rsid w:val="000B430C"/>
    <w:rsid w:val="000B470A"/>
    <w:rsid w:val="000B49E9"/>
    <w:rsid w:val="000B4BC3"/>
    <w:rsid w:val="000B50E0"/>
    <w:rsid w:val="000B5F0D"/>
    <w:rsid w:val="000B6A2F"/>
    <w:rsid w:val="000B6CC5"/>
    <w:rsid w:val="000B7228"/>
    <w:rsid w:val="000B7888"/>
    <w:rsid w:val="000B7AC2"/>
    <w:rsid w:val="000C0281"/>
    <w:rsid w:val="000C0A14"/>
    <w:rsid w:val="000C1041"/>
    <w:rsid w:val="000C133C"/>
    <w:rsid w:val="000C133D"/>
    <w:rsid w:val="000C17A7"/>
    <w:rsid w:val="000C26B9"/>
    <w:rsid w:val="000C2F42"/>
    <w:rsid w:val="000C3189"/>
    <w:rsid w:val="000C31CD"/>
    <w:rsid w:val="000C383D"/>
    <w:rsid w:val="000C559D"/>
    <w:rsid w:val="000C63EA"/>
    <w:rsid w:val="000C650A"/>
    <w:rsid w:val="000C6527"/>
    <w:rsid w:val="000C735B"/>
    <w:rsid w:val="000D0D78"/>
    <w:rsid w:val="000D0DF5"/>
    <w:rsid w:val="000D11FE"/>
    <w:rsid w:val="000D1AE6"/>
    <w:rsid w:val="000D2493"/>
    <w:rsid w:val="000D2623"/>
    <w:rsid w:val="000D3289"/>
    <w:rsid w:val="000D3840"/>
    <w:rsid w:val="000D3E1A"/>
    <w:rsid w:val="000D4376"/>
    <w:rsid w:val="000D4786"/>
    <w:rsid w:val="000D49B4"/>
    <w:rsid w:val="000D56FE"/>
    <w:rsid w:val="000D623F"/>
    <w:rsid w:val="000D69D6"/>
    <w:rsid w:val="000D6BF1"/>
    <w:rsid w:val="000D7BC4"/>
    <w:rsid w:val="000D7D39"/>
    <w:rsid w:val="000E0289"/>
    <w:rsid w:val="000E06C8"/>
    <w:rsid w:val="000E1906"/>
    <w:rsid w:val="000E1AFD"/>
    <w:rsid w:val="000E1C19"/>
    <w:rsid w:val="000E2746"/>
    <w:rsid w:val="000E32AA"/>
    <w:rsid w:val="000E35F7"/>
    <w:rsid w:val="000E3E35"/>
    <w:rsid w:val="000E3F47"/>
    <w:rsid w:val="000E43A5"/>
    <w:rsid w:val="000E43D5"/>
    <w:rsid w:val="000E4FDD"/>
    <w:rsid w:val="000E54DD"/>
    <w:rsid w:val="000E5B16"/>
    <w:rsid w:val="000E5E67"/>
    <w:rsid w:val="000E779A"/>
    <w:rsid w:val="000E7F26"/>
    <w:rsid w:val="000F0577"/>
    <w:rsid w:val="000F0B44"/>
    <w:rsid w:val="000F1B56"/>
    <w:rsid w:val="000F1E97"/>
    <w:rsid w:val="000F2CAB"/>
    <w:rsid w:val="000F38FB"/>
    <w:rsid w:val="000F3928"/>
    <w:rsid w:val="000F3A15"/>
    <w:rsid w:val="000F3CE5"/>
    <w:rsid w:val="000F3FD1"/>
    <w:rsid w:val="000F4FF9"/>
    <w:rsid w:val="000F578D"/>
    <w:rsid w:val="000F5BB9"/>
    <w:rsid w:val="000F64A4"/>
    <w:rsid w:val="000F68CB"/>
    <w:rsid w:val="000F7F8A"/>
    <w:rsid w:val="001009F0"/>
    <w:rsid w:val="00100F59"/>
    <w:rsid w:val="00102649"/>
    <w:rsid w:val="00102BCC"/>
    <w:rsid w:val="00103195"/>
    <w:rsid w:val="00103979"/>
    <w:rsid w:val="00103C4A"/>
    <w:rsid w:val="00103ED8"/>
    <w:rsid w:val="00104F2C"/>
    <w:rsid w:val="001056CA"/>
    <w:rsid w:val="0010586B"/>
    <w:rsid w:val="00105CFB"/>
    <w:rsid w:val="001067CB"/>
    <w:rsid w:val="001071AB"/>
    <w:rsid w:val="001071B0"/>
    <w:rsid w:val="001079B0"/>
    <w:rsid w:val="001108DD"/>
    <w:rsid w:val="0011094F"/>
    <w:rsid w:val="00110BB2"/>
    <w:rsid w:val="00111CB1"/>
    <w:rsid w:val="00111E00"/>
    <w:rsid w:val="00111F63"/>
    <w:rsid w:val="001136F9"/>
    <w:rsid w:val="00114309"/>
    <w:rsid w:val="001144A0"/>
    <w:rsid w:val="0011452F"/>
    <w:rsid w:val="00114867"/>
    <w:rsid w:val="00115048"/>
    <w:rsid w:val="00115438"/>
    <w:rsid w:val="00115698"/>
    <w:rsid w:val="0011574B"/>
    <w:rsid w:val="001157A9"/>
    <w:rsid w:val="00115984"/>
    <w:rsid w:val="00116312"/>
    <w:rsid w:val="00116D15"/>
    <w:rsid w:val="0011706B"/>
    <w:rsid w:val="00117191"/>
    <w:rsid w:val="0011778A"/>
    <w:rsid w:val="001177DF"/>
    <w:rsid w:val="0011788C"/>
    <w:rsid w:val="00117D29"/>
    <w:rsid w:val="00120034"/>
    <w:rsid w:val="00120BF7"/>
    <w:rsid w:val="001227AB"/>
    <w:rsid w:val="00122D4F"/>
    <w:rsid w:val="00122F99"/>
    <w:rsid w:val="00122FC2"/>
    <w:rsid w:val="00123689"/>
    <w:rsid w:val="001239D8"/>
    <w:rsid w:val="00124110"/>
    <w:rsid w:val="001243E5"/>
    <w:rsid w:val="001244B3"/>
    <w:rsid w:val="00124ABC"/>
    <w:rsid w:val="001254B1"/>
    <w:rsid w:val="0012587A"/>
    <w:rsid w:val="00126614"/>
    <w:rsid w:val="001266C4"/>
    <w:rsid w:val="0012676F"/>
    <w:rsid w:val="00126924"/>
    <w:rsid w:val="00126B41"/>
    <w:rsid w:val="00126B64"/>
    <w:rsid w:val="00126ECD"/>
    <w:rsid w:val="00127B32"/>
    <w:rsid w:val="00130739"/>
    <w:rsid w:val="0013084B"/>
    <w:rsid w:val="00131F0A"/>
    <w:rsid w:val="00132CB2"/>
    <w:rsid w:val="00132CE8"/>
    <w:rsid w:val="0013323A"/>
    <w:rsid w:val="00133361"/>
    <w:rsid w:val="001338DF"/>
    <w:rsid w:val="0013522E"/>
    <w:rsid w:val="00135581"/>
    <w:rsid w:val="001357FA"/>
    <w:rsid w:val="00135DCB"/>
    <w:rsid w:val="00137344"/>
    <w:rsid w:val="001379E1"/>
    <w:rsid w:val="00140597"/>
    <w:rsid w:val="0014155A"/>
    <w:rsid w:val="00142317"/>
    <w:rsid w:val="00142A4B"/>
    <w:rsid w:val="00142E11"/>
    <w:rsid w:val="001431A7"/>
    <w:rsid w:val="001431E7"/>
    <w:rsid w:val="0014339D"/>
    <w:rsid w:val="00143C1C"/>
    <w:rsid w:val="00144325"/>
    <w:rsid w:val="00144A25"/>
    <w:rsid w:val="00145852"/>
    <w:rsid w:val="0014606E"/>
    <w:rsid w:val="0014645F"/>
    <w:rsid w:val="00146944"/>
    <w:rsid w:val="00147448"/>
    <w:rsid w:val="00147D19"/>
    <w:rsid w:val="00150741"/>
    <w:rsid w:val="00150DDD"/>
    <w:rsid w:val="0015184A"/>
    <w:rsid w:val="0015189C"/>
    <w:rsid w:val="00151998"/>
    <w:rsid w:val="00152327"/>
    <w:rsid w:val="001524E2"/>
    <w:rsid w:val="00152766"/>
    <w:rsid w:val="00152AB9"/>
    <w:rsid w:val="00152AD3"/>
    <w:rsid w:val="00152FDD"/>
    <w:rsid w:val="001530C3"/>
    <w:rsid w:val="00153145"/>
    <w:rsid w:val="00153185"/>
    <w:rsid w:val="00153442"/>
    <w:rsid w:val="00153802"/>
    <w:rsid w:val="00154A38"/>
    <w:rsid w:val="00154CB9"/>
    <w:rsid w:val="00155782"/>
    <w:rsid w:val="00155786"/>
    <w:rsid w:val="001557B6"/>
    <w:rsid w:val="00155890"/>
    <w:rsid w:val="00155D19"/>
    <w:rsid w:val="00155E95"/>
    <w:rsid w:val="00156214"/>
    <w:rsid w:val="00156286"/>
    <w:rsid w:val="00156B48"/>
    <w:rsid w:val="001573A7"/>
    <w:rsid w:val="00160371"/>
    <w:rsid w:val="001606D6"/>
    <w:rsid w:val="00160924"/>
    <w:rsid w:val="00160945"/>
    <w:rsid w:val="00161114"/>
    <w:rsid w:val="00161407"/>
    <w:rsid w:val="00162410"/>
    <w:rsid w:val="001634D8"/>
    <w:rsid w:val="00163C8C"/>
    <w:rsid w:val="00163F95"/>
    <w:rsid w:val="0016414C"/>
    <w:rsid w:val="0016415A"/>
    <w:rsid w:val="00164879"/>
    <w:rsid w:val="001649BA"/>
    <w:rsid w:val="0016557F"/>
    <w:rsid w:val="0016571E"/>
    <w:rsid w:val="00166C12"/>
    <w:rsid w:val="00166D0C"/>
    <w:rsid w:val="00166D14"/>
    <w:rsid w:val="00170478"/>
    <w:rsid w:val="00170C78"/>
    <w:rsid w:val="00170E6A"/>
    <w:rsid w:val="00171804"/>
    <w:rsid w:val="00171DB8"/>
    <w:rsid w:val="00171DD2"/>
    <w:rsid w:val="0017223E"/>
    <w:rsid w:val="00172D0C"/>
    <w:rsid w:val="00173838"/>
    <w:rsid w:val="001743C6"/>
    <w:rsid w:val="0017561E"/>
    <w:rsid w:val="00176538"/>
    <w:rsid w:val="00176A41"/>
    <w:rsid w:val="00176DD2"/>
    <w:rsid w:val="001775C0"/>
    <w:rsid w:val="00177F97"/>
    <w:rsid w:val="00180041"/>
    <w:rsid w:val="001804B1"/>
    <w:rsid w:val="001804D1"/>
    <w:rsid w:val="00180AF6"/>
    <w:rsid w:val="00181271"/>
    <w:rsid w:val="00181CAB"/>
    <w:rsid w:val="0018210B"/>
    <w:rsid w:val="00182118"/>
    <w:rsid w:val="0018259F"/>
    <w:rsid w:val="00182B24"/>
    <w:rsid w:val="001835D7"/>
    <w:rsid w:val="00183D81"/>
    <w:rsid w:val="00184E6B"/>
    <w:rsid w:val="001851EB"/>
    <w:rsid w:val="0018530D"/>
    <w:rsid w:val="00185923"/>
    <w:rsid w:val="00186D4C"/>
    <w:rsid w:val="00186DED"/>
    <w:rsid w:val="001877BC"/>
    <w:rsid w:val="00187ACD"/>
    <w:rsid w:val="00187F41"/>
    <w:rsid w:val="001904CA"/>
    <w:rsid w:val="001907BC"/>
    <w:rsid w:val="00190D0C"/>
    <w:rsid w:val="00191433"/>
    <w:rsid w:val="001914F4"/>
    <w:rsid w:val="00191509"/>
    <w:rsid w:val="00191E9C"/>
    <w:rsid w:val="001924FF"/>
    <w:rsid w:val="0019274B"/>
    <w:rsid w:val="00193015"/>
    <w:rsid w:val="00193DCC"/>
    <w:rsid w:val="00193DD9"/>
    <w:rsid w:val="00193F8B"/>
    <w:rsid w:val="001950D7"/>
    <w:rsid w:val="00195334"/>
    <w:rsid w:val="00195846"/>
    <w:rsid w:val="00195BF9"/>
    <w:rsid w:val="001963A7"/>
    <w:rsid w:val="00196C16"/>
    <w:rsid w:val="001974E6"/>
    <w:rsid w:val="001A0373"/>
    <w:rsid w:val="001A054D"/>
    <w:rsid w:val="001A135B"/>
    <w:rsid w:val="001A1405"/>
    <w:rsid w:val="001A3918"/>
    <w:rsid w:val="001A3CD4"/>
    <w:rsid w:val="001A4428"/>
    <w:rsid w:val="001A4442"/>
    <w:rsid w:val="001A52A8"/>
    <w:rsid w:val="001A5D8D"/>
    <w:rsid w:val="001A6144"/>
    <w:rsid w:val="001A6277"/>
    <w:rsid w:val="001A6328"/>
    <w:rsid w:val="001A671D"/>
    <w:rsid w:val="001A6C33"/>
    <w:rsid w:val="001A6F28"/>
    <w:rsid w:val="001A7065"/>
    <w:rsid w:val="001A7ECA"/>
    <w:rsid w:val="001B090F"/>
    <w:rsid w:val="001B096F"/>
    <w:rsid w:val="001B0D0F"/>
    <w:rsid w:val="001B1193"/>
    <w:rsid w:val="001B13AE"/>
    <w:rsid w:val="001B356A"/>
    <w:rsid w:val="001B35DB"/>
    <w:rsid w:val="001B3AF9"/>
    <w:rsid w:val="001B4AEF"/>
    <w:rsid w:val="001B5343"/>
    <w:rsid w:val="001B5431"/>
    <w:rsid w:val="001B5986"/>
    <w:rsid w:val="001B5D9D"/>
    <w:rsid w:val="001B77EF"/>
    <w:rsid w:val="001B792F"/>
    <w:rsid w:val="001B794B"/>
    <w:rsid w:val="001C0B0F"/>
    <w:rsid w:val="001C10CB"/>
    <w:rsid w:val="001C14FE"/>
    <w:rsid w:val="001C1602"/>
    <w:rsid w:val="001C1A71"/>
    <w:rsid w:val="001C2603"/>
    <w:rsid w:val="001C32A7"/>
    <w:rsid w:val="001C3409"/>
    <w:rsid w:val="001C3516"/>
    <w:rsid w:val="001C3A50"/>
    <w:rsid w:val="001C3BFB"/>
    <w:rsid w:val="001C3C83"/>
    <w:rsid w:val="001C4137"/>
    <w:rsid w:val="001C483E"/>
    <w:rsid w:val="001C4CDA"/>
    <w:rsid w:val="001C4DEE"/>
    <w:rsid w:val="001C568A"/>
    <w:rsid w:val="001C5C35"/>
    <w:rsid w:val="001C6283"/>
    <w:rsid w:val="001C6C06"/>
    <w:rsid w:val="001C7180"/>
    <w:rsid w:val="001C735C"/>
    <w:rsid w:val="001C7770"/>
    <w:rsid w:val="001C7BE3"/>
    <w:rsid w:val="001D006E"/>
    <w:rsid w:val="001D0AED"/>
    <w:rsid w:val="001D0E45"/>
    <w:rsid w:val="001D105E"/>
    <w:rsid w:val="001D1D9F"/>
    <w:rsid w:val="001D24BC"/>
    <w:rsid w:val="001D27DD"/>
    <w:rsid w:val="001D3393"/>
    <w:rsid w:val="001D3DC6"/>
    <w:rsid w:val="001D4604"/>
    <w:rsid w:val="001D493E"/>
    <w:rsid w:val="001D4BC4"/>
    <w:rsid w:val="001D6284"/>
    <w:rsid w:val="001D680B"/>
    <w:rsid w:val="001D6981"/>
    <w:rsid w:val="001D6CFC"/>
    <w:rsid w:val="001D6D0F"/>
    <w:rsid w:val="001D7025"/>
    <w:rsid w:val="001D782C"/>
    <w:rsid w:val="001D7BF6"/>
    <w:rsid w:val="001D7F88"/>
    <w:rsid w:val="001E0927"/>
    <w:rsid w:val="001E0AA3"/>
    <w:rsid w:val="001E0C0F"/>
    <w:rsid w:val="001E175D"/>
    <w:rsid w:val="001E20A6"/>
    <w:rsid w:val="001E20E3"/>
    <w:rsid w:val="001E2639"/>
    <w:rsid w:val="001E2909"/>
    <w:rsid w:val="001E31AC"/>
    <w:rsid w:val="001E3631"/>
    <w:rsid w:val="001E491A"/>
    <w:rsid w:val="001E4E98"/>
    <w:rsid w:val="001E54C9"/>
    <w:rsid w:val="001E5782"/>
    <w:rsid w:val="001E5D86"/>
    <w:rsid w:val="001E63BB"/>
    <w:rsid w:val="001E67EB"/>
    <w:rsid w:val="001E6852"/>
    <w:rsid w:val="001E7082"/>
    <w:rsid w:val="001E7A49"/>
    <w:rsid w:val="001E7FAC"/>
    <w:rsid w:val="001F087F"/>
    <w:rsid w:val="001F196C"/>
    <w:rsid w:val="001F1FD9"/>
    <w:rsid w:val="001F27F6"/>
    <w:rsid w:val="001F2925"/>
    <w:rsid w:val="001F2AB2"/>
    <w:rsid w:val="001F33C7"/>
    <w:rsid w:val="001F3B21"/>
    <w:rsid w:val="001F3C27"/>
    <w:rsid w:val="001F408F"/>
    <w:rsid w:val="001F4221"/>
    <w:rsid w:val="001F422D"/>
    <w:rsid w:val="001F4387"/>
    <w:rsid w:val="001F4746"/>
    <w:rsid w:val="001F4877"/>
    <w:rsid w:val="001F4E16"/>
    <w:rsid w:val="001F5506"/>
    <w:rsid w:val="001F5D38"/>
    <w:rsid w:val="001F6524"/>
    <w:rsid w:val="001F6A13"/>
    <w:rsid w:val="001F6B92"/>
    <w:rsid w:val="001F742B"/>
    <w:rsid w:val="002012F3"/>
    <w:rsid w:val="00201EEE"/>
    <w:rsid w:val="0020207E"/>
    <w:rsid w:val="00202AC1"/>
    <w:rsid w:val="00202FC3"/>
    <w:rsid w:val="0020337A"/>
    <w:rsid w:val="002034C4"/>
    <w:rsid w:val="00203BC3"/>
    <w:rsid w:val="00204171"/>
    <w:rsid w:val="002041BB"/>
    <w:rsid w:val="00204956"/>
    <w:rsid w:val="002055CF"/>
    <w:rsid w:val="002057EC"/>
    <w:rsid w:val="00205C54"/>
    <w:rsid w:val="00206E51"/>
    <w:rsid w:val="00207395"/>
    <w:rsid w:val="00207B57"/>
    <w:rsid w:val="00207E88"/>
    <w:rsid w:val="002102E3"/>
    <w:rsid w:val="00210E6E"/>
    <w:rsid w:val="00211048"/>
    <w:rsid w:val="002125FD"/>
    <w:rsid w:val="00212E18"/>
    <w:rsid w:val="0021371D"/>
    <w:rsid w:val="00213F6A"/>
    <w:rsid w:val="00214BB6"/>
    <w:rsid w:val="0021599F"/>
    <w:rsid w:val="0021656C"/>
    <w:rsid w:val="00216885"/>
    <w:rsid w:val="00217AAD"/>
    <w:rsid w:val="00217BDD"/>
    <w:rsid w:val="00220EFA"/>
    <w:rsid w:val="002210E9"/>
    <w:rsid w:val="00221348"/>
    <w:rsid w:val="0022144B"/>
    <w:rsid w:val="00221C87"/>
    <w:rsid w:val="00221DEF"/>
    <w:rsid w:val="00222325"/>
    <w:rsid w:val="00222853"/>
    <w:rsid w:val="002233A7"/>
    <w:rsid w:val="00223484"/>
    <w:rsid w:val="00223FD3"/>
    <w:rsid w:val="002241E3"/>
    <w:rsid w:val="00224294"/>
    <w:rsid w:val="002242B9"/>
    <w:rsid w:val="0022433D"/>
    <w:rsid w:val="002249E0"/>
    <w:rsid w:val="00224A40"/>
    <w:rsid w:val="00224E6A"/>
    <w:rsid w:val="00225715"/>
    <w:rsid w:val="002263C7"/>
    <w:rsid w:val="00226504"/>
    <w:rsid w:val="00227366"/>
    <w:rsid w:val="002279F5"/>
    <w:rsid w:val="00227E65"/>
    <w:rsid w:val="002302A0"/>
    <w:rsid w:val="00230393"/>
    <w:rsid w:val="00230681"/>
    <w:rsid w:val="00230832"/>
    <w:rsid w:val="00230C88"/>
    <w:rsid w:val="00230E47"/>
    <w:rsid w:val="00231ABE"/>
    <w:rsid w:val="00231E30"/>
    <w:rsid w:val="002320FF"/>
    <w:rsid w:val="00232B72"/>
    <w:rsid w:val="00232D74"/>
    <w:rsid w:val="00232D77"/>
    <w:rsid w:val="002337AC"/>
    <w:rsid w:val="002346ED"/>
    <w:rsid w:val="00234FBE"/>
    <w:rsid w:val="0023549E"/>
    <w:rsid w:val="00235AFA"/>
    <w:rsid w:val="00236014"/>
    <w:rsid w:val="0023649F"/>
    <w:rsid w:val="0023692E"/>
    <w:rsid w:val="00240A6F"/>
    <w:rsid w:val="00240BFA"/>
    <w:rsid w:val="0024196D"/>
    <w:rsid w:val="00241D5E"/>
    <w:rsid w:val="00242A24"/>
    <w:rsid w:val="00242F68"/>
    <w:rsid w:val="00242FA4"/>
    <w:rsid w:val="00243AA4"/>
    <w:rsid w:val="00243B79"/>
    <w:rsid w:val="002442A7"/>
    <w:rsid w:val="002447B5"/>
    <w:rsid w:val="00244A15"/>
    <w:rsid w:val="00244B03"/>
    <w:rsid w:val="00244F84"/>
    <w:rsid w:val="00245507"/>
    <w:rsid w:val="00245677"/>
    <w:rsid w:val="002456CD"/>
    <w:rsid w:val="0024588E"/>
    <w:rsid w:val="00245C48"/>
    <w:rsid w:val="002462DD"/>
    <w:rsid w:val="00246687"/>
    <w:rsid w:val="00246715"/>
    <w:rsid w:val="00247B2F"/>
    <w:rsid w:val="00247CC5"/>
    <w:rsid w:val="00247F40"/>
    <w:rsid w:val="00251A03"/>
    <w:rsid w:val="00251D8E"/>
    <w:rsid w:val="00252035"/>
    <w:rsid w:val="00252225"/>
    <w:rsid w:val="00252791"/>
    <w:rsid w:val="00252A45"/>
    <w:rsid w:val="00254A89"/>
    <w:rsid w:val="00254B2B"/>
    <w:rsid w:val="00254BA2"/>
    <w:rsid w:val="00254CED"/>
    <w:rsid w:val="00254DAC"/>
    <w:rsid w:val="00255253"/>
    <w:rsid w:val="0025562C"/>
    <w:rsid w:val="00255CBA"/>
    <w:rsid w:val="00256013"/>
    <w:rsid w:val="00256245"/>
    <w:rsid w:val="00256957"/>
    <w:rsid w:val="0025744B"/>
    <w:rsid w:val="00257621"/>
    <w:rsid w:val="00257729"/>
    <w:rsid w:val="00257C45"/>
    <w:rsid w:val="0026023B"/>
    <w:rsid w:val="00260577"/>
    <w:rsid w:val="00261A0E"/>
    <w:rsid w:val="002621C2"/>
    <w:rsid w:val="0026274A"/>
    <w:rsid w:val="00262A02"/>
    <w:rsid w:val="00262A30"/>
    <w:rsid w:val="00263712"/>
    <w:rsid w:val="00263B07"/>
    <w:rsid w:val="00263B64"/>
    <w:rsid w:val="00263D6A"/>
    <w:rsid w:val="00264DE7"/>
    <w:rsid w:val="00264DFF"/>
    <w:rsid w:val="00265415"/>
    <w:rsid w:val="002656C7"/>
    <w:rsid w:val="0026582B"/>
    <w:rsid w:val="00265D69"/>
    <w:rsid w:val="0026646C"/>
    <w:rsid w:val="00266A4B"/>
    <w:rsid w:val="00266B75"/>
    <w:rsid w:val="0026703F"/>
    <w:rsid w:val="0026782A"/>
    <w:rsid w:val="00267DEE"/>
    <w:rsid w:val="00267F90"/>
    <w:rsid w:val="0027047D"/>
    <w:rsid w:val="00271F23"/>
    <w:rsid w:val="002729E7"/>
    <w:rsid w:val="00272C43"/>
    <w:rsid w:val="0027343C"/>
    <w:rsid w:val="00273781"/>
    <w:rsid w:val="002737D4"/>
    <w:rsid w:val="00273AE8"/>
    <w:rsid w:val="00273B93"/>
    <w:rsid w:val="002749F4"/>
    <w:rsid w:val="00274F76"/>
    <w:rsid w:val="00274FD1"/>
    <w:rsid w:val="002751CD"/>
    <w:rsid w:val="002758DC"/>
    <w:rsid w:val="00275919"/>
    <w:rsid w:val="00276061"/>
    <w:rsid w:val="0027610A"/>
    <w:rsid w:val="002764D4"/>
    <w:rsid w:val="00276758"/>
    <w:rsid w:val="00277039"/>
    <w:rsid w:val="00280124"/>
    <w:rsid w:val="0028098C"/>
    <w:rsid w:val="00281220"/>
    <w:rsid w:val="00282465"/>
    <w:rsid w:val="00282B92"/>
    <w:rsid w:val="002834E4"/>
    <w:rsid w:val="002840D9"/>
    <w:rsid w:val="0028476A"/>
    <w:rsid w:val="00284771"/>
    <w:rsid w:val="002849B7"/>
    <w:rsid w:val="00285517"/>
    <w:rsid w:val="00285A1E"/>
    <w:rsid w:val="002865AE"/>
    <w:rsid w:val="00286776"/>
    <w:rsid w:val="00286C3F"/>
    <w:rsid w:val="00286EE5"/>
    <w:rsid w:val="00286EF9"/>
    <w:rsid w:val="00287782"/>
    <w:rsid w:val="002879B6"/>
    <w:rsid w:val="0029035C"/>
    <w:rsid w:val="00290396"/>
    <w:rsid w:val="00290768"/>
    <w:rsid w:val="00290FA2"/>
    <w:rsid w:val="002913C3"/>
    <w:rsid w:val="002935A2"/>
    <w:rsid w:val="002936F5"/>
    <w:rsid w:val="00294D8A"/>
    <w:rsid w:val="0029500C"/>
    <w:rsid w:val="00295C11"/>
    <w:rsid w:val="002962DF"/>
    <w:rsid w:val="002966E1"/>
    <w:rsid w:val="00296B80"/>
    <w:rsid w:val="00296F54"/>
    <w:rsid w:val="002A076F"/>
    <w:rsid w:val="002A1F90"/>
    <w:rsid w:val="002A29C7"/>
    <w:rsid w:val="002A29DE"/>
    <w:rsid w:val="002A2ABC"/>
    <w:rsid w:val="002A2B44"/>
    <w:rsid w:val="002A3407"/>
    <w:rsid w:val="002A442C"/>
    <w:rsid w:val="002A5CD2"/>
    <w:rsid w:val="002A63BB"/>
    <w:rsid w:val="002A6C43"/>
    <w:rsid w:val="002A6D0A"/>
    <w:rsid w:val="002A72F8"/>
    <w:rsid w:val="002A78C6"/>
    <w:rsid w:val="002A7A47"/>
    <w:rsid w:val="002B0795"/>
    <w:rsid w:val="002B09C6"/>
    <w:rsid w:val="002B164B"/>
    <w:rsid w:val="002B1E92"/>
    <w:rsid w:val="002B3613"/>
    <w:rsid w:val="002B3B43"/>
    <w:rsid w:val="002B3FCA"/>
    <w:rsid w:val="002B4186"/>
    <w:rsid w:val="002B53AE"/>
    <w:rsid w:val="002B5715"/>
    <w:rsid w:val="002B59B2"/>
    <w:rsid w:val="002B5C03"/>
    <w:rsid w:val="002B64D5"/>
    <w:rsid w:val="002B6B53"/>
    <w:rsid w:val="002B6D06"/>
    <w:rsid w:val="002B73FE"/>
    <w:rsid w:val="002C0158"/>
    <w:rsid w:val="002C0A0F"/>
    <w:rsid w:val="002C227E"/>
    <w:rsid w:val="002C2499"/>
    <w:rsid w:val="002C2EBD"/>
    <w:rsid w:val="002C3450"/>
    <w:rsid w:val="002C351A"/>
    <w:rsid w:val="002C406E"/>
    <w:rsid w:val="002C4CA0"/>
    <w:rsid w:val="002C506A"/>
    <w:rsid w:val="002C5916"/>
    <w:rsid w:val="002C592D"/>
    <w:rsid w:val="002C593F"/>
    <w:rsid w:val="002C6364"/>
    <w:rsid w:val="002C65E7"/>
    <w:rsid w:val="002C68D4"/>
    <w:rsid w:val="002C701C"/>
    <w:rsid w:val="002D01E9"/>
    <w:rsid w:val="002D0AF0"/>
    <w:rsid w:val="002D0F26"/>
    <w:rsid w:val="002D2097"/>
    <w:rsid w:val="002D2120"/>
    <w:rsid w:val="002D24EF"/>
    <w:rsid w:val="002D301B"/>
    <w:rsid w:val="002D3439"/>
    <w:rsid w:val="002D3F55"/>
    <w:rsid w:val="002D44C3"/>
    <w:rsid w:val="002D490C"/>
    <w:rsid w:val="002D499A"/>
    <w:rsid w:val="002D4C3B"/>
    <w:rsid w:val="002D5061"/>
    <w:rsid w:val="002D5513"/>
    <w:rsid w:val="002D552F"/>
    <w:rsid w:val="002D5D3B"/>
    <w:rsid w:val="002D5D82"/>
    <w:rsid w:val="002D6E82"/>
    <w:rsid w:val="002D6F61"/>
    <w:rsid w:val="002D7219"/>
    <w:rsid w:val="002D7919"/>
    <w:rsid w:val="002D7ABF"/>
    <w:rsid w:val="002D7E3C"/>
    <w:rsid w:val="002E0200"/>
    <w:rsid w:val="002E0779"/>
    <w:rsid w:val="002E0E8F"/>
    <w:rsid w:val="002E100A"/>
    <w:rsid w:val="002E164E"/>
    <w:rsid w:val="002E2618"/>
    <w:rsid w:val="002E2CBB"/>
    <w:rsid w:val="002E2D50"/>
    <w:rsid w:val="002E33FB"/>
    <w:rsid w:val="002E3805"/>
    <w:rsid w:val="002E3981"/>
    <w:rsid w:val="002E3C1C"/>
    <w:rsid w:val="002E5421"/>
    <w:rsid w:val="002E57E0"/>
    <w:rsid w:val="002E593E"/>
    <w:rsid w:val="002E5D7C"/>
    <w:rsid w:val="002E5EE0"/>
    <w:rsid w:val="002E6461"/>
    <w:rsid w:val="002E65D3"/>
    <w:rsid w:val="002E6B0A"/>
    <w:rsid w:val="002E6C81"/>
    <w:rsid w:val="002E6D94"/>
    <w:rsid w:val="002E7552"/>
    <w:rsid w:val="002E77FE"/>
    <w:rsid w:val="002E7AF2"/>
    <w:rsid w:val="002E7B43"/>
    <w:rsid w:val="002F0B68"/>
    <w:rsid w:val="002F0C5D"/>
    <w:rsid w:val="002F0C9D"/>
    <w:rsid w:val="002F0D15"/>
    <w:rsid w:val="002F26D0"/>
    <w:rsid w:val="002F31F4"/>
    <w:rsid w:val="002F3813"/>
    <w:rsid w:val="002F3ACF"/>
    <w:rsid w:val="002F3DCD"/>
    <w:rsid w:val="002F41C9"/>
    <w:rsid w:val="002F46F4"/>
    <w:rsid w:val="002F4A39"/>
    <w:rsid w:val="002F580B"/>
    <w:rsid w:val="002F6112"/>
    <w:rsid w:val="002F69C8"/>
    <w:rsid w:val="002F6A0B"/>
    <w:rsid w:val="002F6E82"/>
    <w:rsid w:val="002F6FD9"/>
    <w:rsid w:val="002F7049"/>
    <w:rsid w:val="002F7752"/>
    <w:rsid w:val="002F7A2D"/>
    <w:rsid w:val="003000FB"/>
    <w:rsid w:val="00300E80"/>
    <w:rsid w:val="00301AF5"/>
    <w:rsid w:val="00302C4B"/>
    <w:rsid w:val="0030344A"/>
    <w:rsid w:val="00303C23"/>
    <w:rsid w:val="00303C33"/>
    <w:rsid w:val="00303EB5"/>
    <w:rsid w:val="0030432F"/>
    <w:rsid w:val="00304D50"/>
    <w:rsid w:val="00304DDE"/>
    <w:rsid w:val="00305319"/>
    <w:rsid w:val="00305675"/>
    <w:rsid w:val="003058BD"/>
    <w:rsid w:val="00305DE4"/>
    <w:rsid w:val="003067C0"/>
    <w:rsid w:val="003069C3"/>
    <w:rsid w:val="00307021"/>
    <w:rsid w:val="003070E3"/>
    <w:rsid w:val="003072A5"/>
    <w:rsid w:val="0030760F"/>
    <w:rsid w:val="00307D92"/>
    <w:rsid w:val="003107A4"/>
    <w:rsid w:val="00310CD3"/>
    <w:rsid w:val="003116F8"/>
    <w:rsid w:val="00311C49"/>
    <w:rsid w:val="0031203F"/>
    <w:rsid w:val="0031253A"/>
    <w:rsid w:val="0031285D"/>
    <w:rsid w:val="003129AB"/>
    <w:rsid w:val="00313AB5"/>
    <w:rsid w:val="00313F8E"/>
    <w:rsid w:val="00314C6C"/>
    <w:rsid w:val="003150F2"/>
    <w:rsid w:val="00315729"/>
    <w:rsid w:val="003159E9"/>
    <w:rsid w:val="00316BBE"/>
    <w:rsid w:val="0031755F"/>
    <w:rsid w:val="00317CE8"/>
    <w:rsid w:val="00321007"/>
    <w:rsid w:val="00321169"/>
    <w:rsid w:val="003212F5"/>
    <w:rsid w:val="00321E70"/>
    <w:rsid w:val="003224F8"/>
    <w:rsid w:val="0032258C"/>
    <w:rsid w:val="003225CF"/>
    <w:rsid w:val="00322FF8"/>
    <w:rsid w:val="00323DED"/>
    <w:rsid w:val="003247F6"/>
    <w:rsid w:val="00324CE0"/>
    <w:rsid w:val="00324DC7"/>
    <w:rsid w:val="0032537F"/>
    <w:rsid w:val="00325566"/>
    <w:rsid w:val="00325D45"/>
    <w:rsid w:val="00325E1D"/>
    <w:rsid w:val="003260E3"/>
    <w:rsid w:val="003261CB"/>
    <w:rsid w:val="003268B6"/>
    <w:rsid w:val="0032742F"/>
    <w:rsid w:val="003301DA"/>
    <w:rsid w:val="003308DD"/>
    <w:rsid w:val="003314B0"/>
    <w:rsid w:val="0033203F"/>
    <w:rsid w:val="003320AE"/>
    <w:rsid w:val="0033269A"/>
    <w:rsid w:val="00332C07"/>
    <w:rsid w:val="0033333D"/>
    <w:rsid w:val="00334084"/>
    <w:rsid w:val="003344D6"/>
    <w:rsid w:val="00334BA3"/>
    <w:rsid w:val="0033601E"/>
    <w:rsid w:val="00336346"/>
    <w:rsid w:val="00336445"/>
    <w:rsid w:val="003365B9"/>
    <w:rsid w:val="00336B0B"/>
    <w:rsid w:val="00337634"/>
    <w:rsid w:val="003377C0"/>
    <w:rsid w:val="00337824"/>
    <w:rsid w:val="00337CC0"/>
    <w:rsid w:val="003408E4"/>
    <w:rsid w:val="00340A75"/>
    <w:rsid w:val="00341826"/>
    <w:rsid w:val="00341EC4"/>
    <w:rsid w:val="00342008"/>
    <w:rsid w:val="00342CBB"/>
    <w:rsid w:val="0034372C"/>
    <w:rsid w:val="00344210"/>
    <w:rsid w:val="00345805"/>
    <w:rsid w:val="00345816"/>
    <w:rsid w:val="00346186"/>
    <w:rsid w:val="00346705"/>
    <w:rsid w:val="00346759"/>
    <w:rsid w:val="00346809"/>
    <w:rsid w:val="00346A85"/>
    <w:rsid w:val="00352A1B"/>
    <w:rsid w:val="00352ACC"/>
    <w:rsid w:val="00352DF8"/>
    <w:rsid w:val="00353DA4"/>
    <w:rsid w:val="00353E3A"/>
    <w:rsid w:val="00354128"/>
    <w:rsid w:val="0035558C"/>
    <w:rsid w:val="00355B01"/>
    <w:rsid w:val="003564AC"/>
    <w:rsid w:val="00356870"/>
    <w:rsid w:val="003568FD"/>
    <w:rsid w:val="00356B34"/>
    <w:rsid w:val="00356ECF"/>
    <w:rsid w:val="003571BE"/>
    <w:rsid w:val="0036034E"/>
    <w:rsid w:val="00360E0F"/>
    <w:rsid w:val="00360EC9"/>
    <w:rsid w:val="00361862"/>
    <w:rsid w:val="00361BD5"/>
    <w:rsid w:val="003626B6"/>
    <w:rsid w:val="003628C0"/>
    <w:rsid w:val="0036420F"/>
    <w:rsid w:val="00365502"/>
    <w:rsid w:val="00366169"/>
    <w:rsid w:val="00366A33"/>
    <w:rsid w:val="003673A2"/>
    <w:rsid w:val="0037024A"/>
    <w:rsid w:val="0037064A"/>
    <w:rsid w:val="00370BEE"/>
    <w:rsid w:val="00370E12"/>
    <w:rsid w:val="0037119B"/>
    <w:rsid w:val="003712B0"/>
    <w:rsid w:val="00372745"/>
    <w:rsid w:val="003753EF"/>
    <w:rsid w:val="00375850"/>
    <w:rsid w:val="00376083"/>
    <w:rsid w:val="003762EE"/>
    <w:rsid w:val="0037768A"/>
    <w:rsid w:val="0037783B"/>
    <w:rsid w:val="00377974"/>
    <w:rsid w:val="00377A8B"/>
    <w:rsid w:val="00377C87"/>
    <w:rsid w:val="00377E60"/>
    <w:rsid w:val="00381988"/>
    <w:rsid w:val="00381E63"/>
    <w:rsid w:val="0038211A"/>
    <w:rsid w:val="00382A49"/>
    <w:rsid w:val="00382BC3"/>
    <w:rsid w:val="003837CA"/>
    <w:rsid w:val="00383B17"/>
    <w:rsid w:val="00384EC8"/>
    <w:rsid w:val="003851CC"/>
    <w:rsid w:val="0038548A"/>
    <w:rsid w:val="00385C85"/>
    <w:rsid w:val="00385E18"/>
    <w:rsid w:val="00385F2F"/>
    <w:rsid w:val="00386221"/>
    <w:rsid w:val="00386DC4"/>
    <w:rsid w:val="00387262"/>
    <w:rsid w:val="00387444"/>
    <w:rsid w:val="00387543"/>
    <w:rsid w:val="00387AEC"/>
    <w:rsid w:val="00387DB4"/>
    <w:rsid w:val="0039035E"/>
    <w:rsid w:val="003904AC"/>
    <w:rsid w:val="00390668"/>
    <w:rsid w:val="003911C3"/>
    <w:rsid w:val="003917D4"/>
    <w:rsid w:val="00391C26"/>
    <w:rsid w:val="00391C33"/>
    <w:rsid w:val="00393429"/>
    <w:rsid w:val="00393653"/>
    <w:rsid w:val="0039385A"/>
    <w:rsid w:val="003939C7"/>
    <w:rsid w:val="00394643"/>
    <w:rsid w:val="00394B26"/>
    <w:rsid w:val="00394BB0"/>
    <w:rsid w:val="00394BC9"/>
    <w:rsid w:val="00394C8C"/>
    <w:rsid w:val="0039527D"/>
    <w:rsid w:val="0039579D"/>
    <w:rsid w:val="0039612A"/>
    <w:rsid w:val="003967B8"/>
    <w:rsid w:val="00396C0D"/>
    <w:rsid w:val="00396D61"/>
    <w:rsid w:val="00396F06"/>
    <w:rsid w:val="00397250"/>
    <w:rsid w:val="003973AE"/>
    <w:rsid w:val="003975AD"/>
    <w:rsid w:val="00397BF1"/>
    <w:rsid w:val="00397CB3"/>
    <w:rsid w:val="003A08D5"/>
    <w:rsid w:val="003A0B06"/>
    <w:rsid w:val="003A1A03"/>
    <w:rsid w:val="003A1C79"/>
    <w:rsid w:val="003A34FF"/>
    <w:rsid w:val="003A41C7"/>
    <w:rsid w:val="003A4546"/>
    <w:rsid w:val="003A5435"/>
    <w:rsid w:val="003A75A0"/>
    <w:rsid w:val="003A75FA"/>
    <w:rsid w:val="003A777D"/>
    <w:rsid w:val="003B006D"/>
    <w:rsid w:val="003B008F"/>
    <w:rsid w:val="003B069A"/>
    <w:rsid w:val="003B0C51"/>
    <w:rsid w:val="003B0D7B"/>
    <w:rsid w:val="003B0DFB"/>
    <w:rsid w:val="003B0E9F"/>
    <w:rsid w:val="003B1449"/>
    <w:rsid w:val="003B1559"/>
    <w:rsid w:val="003B1D84"/>
    <w:rsid w:val="003B1EB1"/>
    <w:rsid w:val="003B2440"/>
    <w:rsid w:val="003B2F9A"/>
    <w:rsid w:val="003B3267"/>
    <w:rsid w:val="003B32CA"/>
    <w:rsid w:val="003B3F41"/>
    <w:rsid w:val="003B42B8"/>
    <w:rsid w:val="003B48DF"/>
    <w:rsid w:val="003B4B55"/>
    <w:rsid w:val="003B4D95"/>
    <w:rsid w:val="003B676B"/>
    <w:rsid w:val="003B6824"/>
    <w:rsid w:val="003B6B60"/>
    <w:rsid w:val="003B6F9D"/>
    <w:rsid w:val="003B735A"/>
    <w:rsid w:val="003B794A"/>
    <w:rsid w:val="003B7A12"/>
    <w:rsid w:val="003B7E77"/>
    <w:rsid w:val="003C01DC"/>
    <w:rsid w:val="003C0312"/>
    <w:rsid w:val="003C041C"/>
    <w:rsid w:val="003C0753"/>
    <w:rsid w:val="003C0D93"/>
    <w:rsid w:val="003C0F7E"/>
    <w:rsid w:val="003C0FCB"/>
    <w:rsid w:val="003C22EC"/>
    <w:rsid w:val="003C243E"/>
    <w:rsid w:val="003C28A9"/>
    <w:rsid w:val="003C2C6A"/>
    <w:rsid w:val="003C3249"/>
    <w:rsid w:val="003C34A2"/>
    <w:rsid w:val="003C3951"/>
    <w:rsid w:val="003C3B5B"/>
    <w:rsid w:val="003C4018"/>
    <w:rsid w:val="003C40DE"/>
    <w:rsid w:val="003C42F0"/>
    <w:rsid w:val="003C468E"/>
    <w:rsid w:val="003C499F"/>
    <w:rsid w:val="003C4D48"/>
    <w:rsid w:val="003C58F3"/>
    <w:rsid w:val="003C6094"/>
    <w:rsid w:val="003C63C9"/>
    <w:rsid w:val="003C6733"/>
    <w:rsid w:val="003C6C82"/>
    <w:rsid w:val="003C6D2B"/>
    <w:rsid w:val="003C75FE"/>
    <w:rsid w:val="003C76EC"/>
    <w:rsid w:val="003C7C54"/>
    <w:rsid w:val="003C7D6C"/>
    <w:rsid w:val="003D0197"/>
    <w:rsid w:val="003D07A8"/>
    <w:rsid w:val="003D0A0E"/>
    <w:rsid w:val="003D0CAA"/>
    <w:rsid w:val="003D10CC"/>
    <w:rsid w:val="003D1722"/>
    <w:rsid w:val="003D199D"/>
    <w:rsid w:val="003D1F23"/>
    <w:rsid w:val="003D3026"/>
    <w:rsid w:val="003D350D"/>
    <w:rsid w:val="003D3986"/>
    <w:rsid w:val="003D3B20"/>
    <w:rsid w:val="003D3EEA"/>
    <w:rsid w:val="003D4073"/>
    <w:rsid w:val="003D4B37"/>
    <w:rsid w:val="003D51D3"/>
    <w:rsid w:val="003D5F22"/>
    <w:rsid w:val="003D6455"/>
    <w:rsid w:val="003D6BA3"/>
    <w:rsid w:val="003D6BDB"/>
    <w:rsid w:val="003D6EFA"/>
    <w:rsid w:val="003D7238"/>
    <w:rsid w:val="003D7955"/>
    <w:rsid w:val="003E0233"/>
    <w:rsid w:val="003E199C"/>
    <w:rsid w:val="003E1AD0"/>
    <w:rsid w:val="003E1B95"/>
    <w:rsid w:val="003E2D79"/>
    <w:rsid w:val="003E2EBB"/>
    <w:rsid w:val="003E3D15"/>
    <w:rsid w:val="003E52FC"/>
    <w:rsid w:val="003E5548"/>
    <w:rsid w:val="003E6C33"/>
    <w:rsid w:val="003F0825"/>
    <w:rsid w:val="003F11E9"/>
    <w:rsid w:val="003F1B2E"/>
    <w:rsid w:val="003F1F6C"/>
    <w:rsid w:val="003F2C55"/>
    <w:rsid w:val="003F3DAA"/>
    <w:rsid w:val="003F3FA3"/>
    <w:rsid w:val="003F4AFD"/>
    <w:rsid w:val="003F4F87"/>
    <w:rsid w:val="003F4F89"/>
    <w:rsid w:val="003F50D8"/>
    <w:rsid w:val="003F5291"/>
    <w:rsid w:val="003F54AB"/>
    <w:rsid w:val="003F5643"/>
    <w:rsid w:val="003F574B"/>
    <w:rsid w:val="003F57AF"/>
    <w:rsid w:val="003F650A"/>
    <w:rsid w:val="003F71AB"/>
    <w:rsid w:val="003F7208"/>
    <w:rsid w:val="003F72EC"/>
    <w:rsid w:val="003F753B"/>
    <w:rsid w:val="003F7CA9"/>
    <w:rsid w:val="003F7F1E"/>
    <w:rsid w:val="004000C2"/>
    <w:rsid w:val="00400408"/>
    <w:rsid w:val="00400F51"/>
    <w:rsid w:val="00400FF8"/>
    <w:rsid w:val="00401A45"/>
    <w:rsid w:val="0040219D"/>
    <w:rsid w:val="004027BC"/>
    <w:rsid w:val="00402CA2"/>
    <w:rsid w:val="0040322C"/>
    <w:rsid w:val="00403786"/>
    <w:rsid w:val="004044D7"/>
    <w:rsid w:val="004046DF"/>
    <w:rsid w:val="004047DF"/>
    <w:rsid w:val="00404BF1"/>
    <w:rsid w:val="00404D3D"/>
    <w:rsid w:val="00405AC6"/>
    <w:rsid w:val="00405ADB"/>
    <w:rsid w:val="004066C0"/>
    <w:rsid w:val="00406758"/>
    <w:rsid w:val="00406CF8"/>
    <w:rsid w:val="004076EC"/>
    <w:rsid w:val="00407D37"/>
    <w:rsid w:val="00410558"/>
    <w:rsid w:val="00410CD6"/>
    <w:rsid w:val="00411147"/>
    <w:rsid w:val="004112F0"/>
    <w:rsid w:val="00411D23"/>
    <w:rsid w:val="0041228E"/>
    <w:rsid w:val="00413167"/>
    <w:rsid w:val="00413596"/>
    <w:rsid w:val="00413E37"/>
    <w:rsid w:val="00413EEE"/>
    <w:rsid w:val="004141D1"/>
    <w:rsid w:val="0041484F"/>
    <w:rsid w:val="004149E5"/>
    <w:rsid w:val="00414CDD"/>
    <w:rsid w:val="004154C9"/>
    <w:rsid w:val="004154CB"/>
    <w:rsid w:val="00415686"/>
    <w:rsid w:val="00415D09"/>
    <w:rsid w:val="00416076"/>
    <w:rsid w:val="004169AC"/>
    <w:rsid w:val="00416A8F"/>
    <w:rsid w:val="0041703F"/>
    <w:rsid w:val="00417457"/>
    <w:rsid w:val="004177E0"/>
    <w:rsid w:val="00417D32"/>
    <w:rsid w:val="00420249"/>
    <w:rsid w:val="00420432"/>
    <w:rsid w:val="004205D1"/>
    <w:rsid w:val="00420A34"/>
    <w:rsid w:val="00420FB4"/>
    <w:rsid w:val="00421227"/>
    <w:rsid w:val="00421D77"/>
    <w:rsid w:val="004229D7"/>
    <w:rsid w:val="00422A4B"/>
    <w:rsid w:val="0042325B"/>
    <w:rsid w:val="004232F1"/>
    <w:rsid w:val="0042331D"/>
    <w:rsid w:val="00423329"/>
    <w:rsid w:val="00423DDC"/>
    <w:rsid w:val="00423F5B"/>
    <w:rsid w:val="004240CF"/>
    <w:rsid w:val="004249A2"/>
    <w:rsid w:val="0042550F"/>
    <w:rsid w:val="004257D0"/>
    <w:rsid w:val="004257E4"/>
    <w:rsid w:val="00425D5E"/>
    <w:rsid w:val="004260BF"/>
    <w:rsid w:val="004268FB"/>
    <w:rsid w:val="004269BA"/>
    <w:rsid w:val="00427158"/>
    <w:rsid w:val="004272F5"/>
    <w:rsid w:val="004275C7"/>
    <w:rsid w:val="00427C7B"/>
    <w:rsid w:val="00430287"/>
    <w:rsid w:val="004309CF"/>
    <w:rsid w:val="00430F7A"/>
    <w:rsid w:val="00431FF9"/>
    <w:rsid w:val="00432214"/>
    <w:rsid w:val="0043377D"/>
    <w:rsid w:val="00433D42"/>
    <w:rsid w:val="0043483B"/>
    <w:rsid w:val="00434CCA"/>
    <w:rsid w:val="004351B4"/>
    <w:rsid w:val="004352C1"/>
    <w:rsid w:val="004359E1"/>
    <w:rsid w:val="00435DE9"/>
    <w:rsid w:val="0043671D"/>
    <w:rsid w:val="00437343"/>
    <w:rsid w:val="004377AB"/>
    <w:rsid w:val="004404C1"/>
    <w:rsid w:val="004405DF"/>
    <w:rsid w:val="00440799"/>
    <w:rsid w:val="00440B76"/>
    <w:rsid w:val="00441B96"/>
    <w:rsid w:val="00442247"/>
    <w:rsid w:val="00442734"/>
    <w:rsid w:val="004431E7"/>
    <w:rsid w:val="00443340"/>
    <w:rsid w:val="00443670"/>
    <w:rsid w:val="00444DB3"/>
    <w:rsid w:val="0044521D"/>
    <w:rsid w:val="00445FEA"/>
    <w:rsid w:val="00446543"/>
    <w:rsid w:val="00447047"/>
    <w:rsid w:val="004478B3"/>
    <w:rsid w:val="00447A96"/>
    <w:rsid w:val="00447B3B"/>
    <w:rsid w:val="00447F94"/>
    <w:rsid w:val="0045033F"/>
    <w:rsid w:val="00450E60"/>
    <w:rsid w:val="00451209"/>
    <w:rsid w:val="00451448"/>
    <w:rsid w:val="0045196B"/>
    <w:rsid w:val="00451B9B"/>
    <w:rsid w:val="00451D5A"/>
    <w:rsid w:val="00452A5E"/>
    <w:rsid w:val="00453223"/>
    <w:rsid w:val="00453404"/>
    <w:rsid w:val="00453AE1"/>
    <w:rsid w:val="00453C9B"/>
    <w:rsid w:val="004543F7"/>
    <w:rsid w:val="0045471A"/>
    <w:rsid w:val="00454911"/>
    <w:rsid w:val="00454AF8"/>
    <w:rsid w:val="00454EF2"/>
    <w:rsid w:val="004556A9"/>
    <w:rsid w:val="00455877"/>
    <w:rsid w:val="00455D03"/>
    <w:rsid w:val="00455EB1"/>
    <w:rsid w:val="004561FD"/>
    <w:rsid w:val="0045656C"/>
    <w:rsid w:val="00456E78"/>
    <w:rsid w:val="00456F87"/>
    <w:rsid w:val="004571A9"/>
    <w:rsid w:val="00460683"/>
    <w:rsid w:val="004606F3"/>
    <w:rsid w:val="00461133"/>
    <w:rsid w:val="004618E5"/>
    <w:rsid w:val="00461C5E"/>
    <w:rsid w:val="00461DF5"/>
    <w:rsid w:val="00461EB3"/>
    <w:rsid w:val="00462551"/>
    <w:rsid w:val="00462D25"/>
    <w:rsid w:val="00463038"/>
    <w:rsid w:val="00463C97"/>
    <w:rsid w:val="00464CDE"/>
    <w:rsid w:val="0046513F"/>
    <w:rsid w:val="004654C1"/>
    <w:rsid w:val="00465ADD"/>
    <w:rsid w:val="00465F33"/>
    <w:rsid w:val="00466FFC"/>
    <w:rsid w:val="0046745E"/>
    <w:rsid w:val="00467769"/>
    <w:rsid w:val="00467E74"/>
    <w:rsid w:val="00467FFC"/>
    <w:rsid w:val="0047095D"/>
    <w:rsid w:val="0047108B"/>
    <w:rsid w:val="004711F7"/>
    <w:rsid w:val="00471437"/>
    <w:rsid w:val="00471563"/>
    <w:rsid w:val="00471BB0"/>
    <w:rsid w:val="00472045"/>
    <w:rsid w:val="004725AB"/>
    <w:rsid w:val="004726F2"/>
    <w:rsid w:val="004734D3"/>
    <w:rsid w:val="00473E1D"/>
    <w:rsid w:val="00474C2C"/>
    <w:rsid w:val="004752F4"/>
    <w:rsid w:val="004755B7"/>
    <w:rsid w:val="00475771"/>
    <w:rsid w:val="00475B0B"/>
    <w:rsid w:val="004766C8"/>
    <w:rsid w:val="00477A3E"/>
    <w:rsid w:val="00477A4D"/>
    <w:rsid w:val="00477DA8"/>
    <w:rsid w:val="00477DDB"/>
    <w:rsid w:val="00477E52"/>
    <w:rsid w:val="00480435"/>
    <w:rsid w:val="00480AF9"/>
    <w:rsid w:val="00480EB5"/>
    <w:rsid w:val="00481EAC"/>
    <w:rsid w:val="00482911"/>
    <w:rsid w:val="0048436F"/>
    <w:rsid w:val="00484818"/>
    <w:rsid w:val="00484EE6"/>
    <w:rsid w:val="004857B4"/>
    <w:rsid w:val="00486088"/>
    <w:rsid w:val="004860F7"/>
    <w:rsid w:val="00487183"/>
    <w:rsid w:val="00487A31"/>
    <w:rsid w:val="00487AC6"/>
    <w:rsid w:val="004901DF"/>
    <w:rsid w:val="004908DC"/>
    <w:rsid w:val="00490B98"/>
    <w:rsid w:val="004914A0"/>
    <w:rsid w:val="00491817"/>
    <w:rsid w:val="00491CA2"/>
    <w:rsid w:val="004924FA"/>
    <w:rsid w:val="00493A24"/>
    <w:rsid w:val="00493B3D"/>
    <w:rsid w:val="00495022"/>
    <w:rsid w:val="004951DD"/>
    <w:rsid w:val="004956A8"/>
    <w:rsid w:val="004957C4"/>
    <w:rsid w:val="00495820"/>
    <w:rsid w:val="00495920"/>
    <w:rsid w:val="0049733C"/>
    <w:rsid w:val="00497552"/>
    <w:rsid w:val="004A00B2"/>
    <w:rsid w:val="004A0330"/>
    <w:rsid w:val="004A0420"/>
    <w:rsid w:val="004A0799"/>
    <w:rsid w:val="004A0819"/>
    <w:rsid w:val="004A09C9"/>
    <w:rsid w:val="004A128E"/>
    <w:rsid w:val="004A17B2"/>
    <w:rsid w:val="004A1ABB"/>
    <w:rsid w:val="004A26CF"/>
    <w:rsid w:val="004A26D0"/>
    <w:rsid w:val="004A3842"/>
    <w:rsid w:val="004A3CC6"/>
    <w:rsid w:val="004A4093"/>
    <w:rsid w:val="004A43EF"/>
    <w:rsid w:val="004A4568"/>
    <w:rsid w:val="004A5199"/>
    <w:rsid w:val="004A57C7"/>
    <w:rsid w:val="004A6543"/>
    <w:rsid w:val="004B0934"/>
    <w:rsid w:val="004B0E1C"/>
    <w:rsid w:val="004B0F98"/>
    <w:rsid w:val="004B1367"/>
    <w:rsid w:val="004B1B07"/>
    <w:rsid w:val="004B217A"/>
    <w:rsid w:val="004B2788"/>
    <w:rsid w:val="004B4444"/>
    <w:rsid w:val="004B4F49"/>
    <w:rsid w:val="004B5552"/>
    <w:rsid w:val="004B59A4"/>
    <w:rsid w:val="004B5AE3"/>
    <w:rsid w:val="004B5E9C"/>
    <w:rsid w:val="004B6022"/>
    <w:rsid w:val="004B6705"/>
    <w:rsid w:val="004B6916"/>
    <w:rsid w:val="004B71CC"/>
    <w:rsid w:val="004B7367"/>
    <w:rsid w:val="004B77B2"/>
    <w:rsid w:val="004B7C60"/>
    <w:rsid w:val="004C030D"/>
    <w:rsid w:val="004C1098"/>
    <w:rsid w:val="004C1250"/>
    <w:rsid w:val="004C4996"/>
    <w:rsid w:val="004C4DD1"/>
    <w:rsid w:val="004C5255"/>
    <w:rsid w:val="004C53C5"/>
    <w:rsid w:val="004C63B7"/>
    <w:rsid w:val="004C6C4E"/>
    <w:rsid w:val="004C6D56"/>
    <w:rsid w:val="004C6EB1"/>
    <w:rsid w:val="004C7173"/>
    <w:rsid w:val="004C7429"/>
    <w:rsid w:val="004C7A10"/>
    <w:rsid w:val="004D1B5D"/>
    <w:rsid w:val="004D28BA"/>
    <w:rsid w:val="004D2A10"/>
    <w:rsid w:val="004D2BB8"/>
    <w:rsid w:val="004D2C4C"/>
    <w:rsid w:val="004D2EC8"/>
    <w:rsid w:val="004D2EF7"/>
    <w:rsid w:val="004D32CF"/>
    <w:rsid w:val="004D424D"/>
    <w:rsid w:val="004D4848"/>
    <w:rsid w:val="004D4FDB"/>
    <w:rsid w:val="004D586F"/>
    <w:rsid w:val="004D5EAF"/>
    <w:rsid w:val="004D6131"/>
    <w:rsid w:val="004D667D"/>
    <w:rsid w:val="004D6802"/>
    <w:rsid w:val="004D687F"/>
    <w:rsid w:val="004D7A45"/>
    <w:rsid w:val="004D7F11"/>
    <w:rsid w:val="004E0347"/>
    <w:rsid w:val="004E073B"/>
    <w:rsid w:val="004E1372"/>
    <w:rsid w:val="004E1481"/>
    <w:rsid w:val="004E14C4"/>
    <w:rsid w:val="004E1E45"/>
    <w:rsid w:val="004E1E54"/>
    <w:rsid w:val="004E1F29"/>
    <w:rsid w:val="004E22DB"/>
    <w:rsid w:val="004E26BC"/>
    <w:rsid w:val="004E26E9"/>
    <w:rsid w:val="004E27F9"/>
    <w:rsid w:val="004E303C"/>
    <w:rsid w:val="004E32BC"/>
    <w:rsid w:val="004E43DE"/>
    <w:rsid w:val="004E4D38"/>
    <w:rsid w:val="004E4D80"/>
    <w:rsid w:val="004E4FDD"/>
    <w:rsid w:val="004E595B"/>
    <w:rsid w:val="004E5C55"/>
    <w:rsid w:val="004E5F1C"/>
    <w:rsid w:val="004E5F80"/>
    <w:rsid w:val="004E6033"/>
    <w:rsid w:val="004E69EA"/>
    <w:rsid w:val="004E6E56"/>
    <w:rsid w:val="004E7068"/>
    <w:rsid w:val="004E74B5"/>
    <w:rsid w:val="004E758A"/>
    <w:rsid w:val="004F07A7"/>
    <w:rsid w:val="004F1ECF"/>
    <w:rsid w:val="004F2AAA"/>
    <w:rsid w:val="004F33BC"/>
    <w:rsid w:val="004F3826"/>
    <w:rsid w:val="004F3908"/>
    <w:rsid w:val="004F3DB1"/>
    <w:rsid w:val="004F3DDE"/>
    <w:rsid w:val="004F409C"/>
    <w:rsid w:val="004F465F"/>
    <w:rsid w:val="004F469C"/>
    <w:rsid w:val="004F48EA"/>
    <w:rsid w:val="004F4E2F"/>
    <w:rsid w:val="004F67B5"/>
    <w:rsid w:val="004F767F"/>
    <w:rsid w:val="004F7729"/>
    <w:rsid w:val="004F7F72"/>
    <w:rsid w:val="005000DC"/>
    <w:rsid w:val="005003F8"/>
    <w:rsid w:val="00500DD9"/>
    <w:rsid w:val="00500DE4"/>
    <w:rsid w:val="00500E8C"/>
    <w:rsid w:val="005013EA"/>
    <w:rsid w:val="005013EF"/>
    <w:rsid w:val="005014BA"/>
    <w:rsid w:val="00501EB9"/>
    <w:rsid w:val="005022F1"/>
    <w:rsid w:val="00502303"/>
    <w:rsid w:val="00503E1F"/>
    <w:rsid w:val="00503F69"/>
    <w:rsid w:val="00503F9A"/>
    <w:rsid w:val="00504318"/>
    <w:rsid w:val="00504371"/>
    <w:rsid w:val="00504C42"/>
    <w:rsid w:val="0050558D"/>
    <w:rsid w:val="005059BB"/>
    <w:rsid w:val="00505AFC"/>
    <w:rsid w:val="005061BA"/>
    <w:rsid w:val="0050640F"/>
    <w:rsid w:val="00507688"/>
    <w:rsid w:val="00507AD8"/>
    <w:rsid w:val="0051013E"/>
    <w:rsid w:val="005102D0"/>
    <w:rsid w:val="005118F6"/>
    <w:rsid w:val="0051244B"/>
    <w:rsid w:val="00513432"/>
    <w:rsid w:val="005139F7"/>
    <w:rsid w:val="00514D41"/>
    <w:rsid w:val="00514D7D"/>
    <w:rsid w:val="00514E6E"/>
    <w:rsid w:val="0051556C"/>
    <w:rsid w:val="005166DB"/>
    <w:rsid w:val="00516BDE"/>
    <w:rsid w:val="00516DAA"/>
    <w:rsid w:val="005179E9"/>
    <w:rsid w:val="0052062D"/>
    <w:rsid w:val="005207B5"/>
    <w:rsid w:val="00521D32"/>
    <w:rsid w:val="005221AD"/>
    <w:rsid w:val="00522427"/>
    <w:rsid w:val="00522BB5"/>
    <w:rsid w:val="00522BDF"/>
    <w:rsid w:val="00524A74"/>
    <w:rsid w:val="005255A4"/>
    <w:rsid w:val="00526BC2"/>
    <w:rsid w:val="005270FE"/>
    <w:rsid w:val="005271BF"/>
    <w:rsid w:val="0052720A"/>
    <w:rsid w:val="005300E7"/>
    <w:rsid w:val="005311E1"/>
    <w:rsid w:val="0053276C"/>
    <w:rsid w:val="00532F5B"/>
    <w:rsid w:val="00533206"/>
    <w:rsid w:val="00534AFE"/>
    <w:rsid w:val="00535419"/>
    <w:rsid w:val="0053590A"/>
    <w:rsid w:val="00536A80"/>
    <w:rsid w:val="005372C3"/>
    <w:rsid w:val="00537607"/>
    <w:rsid w:val="005400B9"/>
    <w:rsid w:val="005400D8"/>
    <w:rsid w:val="00540AF6"/>
    <w:rsid w:val="005414BC"/>
    <w:rsid w:val="00541926"/>
    <w:rsid w:val="005419D1"/>
    <w:rsid w:val="005420B9"/>
    <w:rsid w:val="0054275E"/>
    <w:rsid w:val="005430A2"/>
    <w:rsid w:val="005434B9"/>
    <w:rsid w:val="005435D1"/>
    <w:rsid w:val="00543A0B"/>
    <w:rsid w:val="00544733"/>
    <w:rsid w:val="005447FA"/>
    <w:rsid w:val="00544FDB"/>
    <w:rsid w:val="00545A43"/>
    <w:rsid w:val="00545B0B"/>
    <w:rsid w:val="00545B15"/>
    <w:rsid w:val="0054629A"/>
    <w:rsid w:val="00547169"/>
    <w:rsid w:val="00547D5C"/>
    <w:rsid w:val="00547FA9"/>
    <w:rsid w:val="00550461"/>
    <w:rsid w:val="00550741"/>
    <w:rsid w:val="00551191"/>
    <w:rsid w:val="0055190E"/>
    <w:rsid w:val="00551B24"/>
    <w:rsid w:val="00551BE7"/>
    <w:rsid w:val="0055273E"/>
    <w:rsid w:val="0055274E"/>
    <w:rsid w:val="00552B1F"/>
    <w:rsid w:val="005530A6"/>
    <w:rsid w:val="00553643"/>
    <w:rsid w:val="00553A55"/>
    <w:rsid w:val="00553AD3"/>
    <w:rsid w:val="00553BBA"/>
    <w:rsid w:val="00554CD4"/>
    <w:rsid w:val="00554DF6"/>
    <w:rsid w:val="00554EC2"/>
    <w:rsid w:val="00555222"/>
    <w:rsid w:val="005553C8"/>
    <w:rsid w:val="00555603"/>
    <w:rsid w:val="00556E85"/>
    <w:rsid w:val="00557EAA"/>
    <w:rsid w:val="005600F7"/>
    <w:rsid w:val="00560610"/>
    <w:rsid w:val="00560779"/>
    <w:rsid w:val="00561429"/>
    <w:rsid w:val="005617C4"/>
    <w:rsid w:val="00561822"/>
    <w:rsid w:val="0056260C"/>
    <w:rsid w:val="0056327A"/>
    <w:rsid w:val="005632BC"/>
    <w:rsid w:val="005633DF"/>
    <w:rsid w:val="0056358A"/>
    <w:rsid w:val="00563D2A"/>
    <w:rsid w:val="0056433E"/>
    <w:rsid w:val="0056542E"/>
    <w:rsid w:val="005665B9"/>
    <w:rsid w:val="00566BE6"/>
    <w:rsid w:val="005678C1"/>
    <w:rsid w:val="005679C4"/>
    <w:rsid w:val="00567F26"/>
    <w:rsid w:val="00570876"/>
    <w:rsid w:val="005708A4"/>
    <w:rsid w:val="00570FBE"/>
    <w:rsid w:val="00571294"/>
    <w:rsid w:val="005717C1"/>
    <w:rsid w:val="00571CCD"/>
    <w:rsid w:val="005721C3"/>
    <w:rsid w:val="00572656"/>
    <w:rsid w:val="0057298C"/>
    <w:rsid w:val="00572F28"/>
    <w:rsid w:val="00573082"/>
    <w:rsid w:val="005736C6"/>
    <w:rsid w:val="0057396E"/>
    <w:rsid w:val="005747B6"/>
    <w:rsid w:val="00574B2D"/>
    <w:rsid w:val="005758D6"/>
    <w:rsid w:val="00575BC9"/>
    <w:rsid w:val="0057660C"/>
    <w:rsid w:val="005770D9"/>
    <w:rsid w:val="005771D9"/>
    <w:rsid w:val="00580203"/>
    <w:rsid w:val="00580853"/>
    <w:rsid w:val="0058223C"/>
    <w:rsid w:val="00582523"/>
    <w:rsid w:val="00582B7F"/>
    <w:rsid w:val="00582DDA"/>
    <w:rsid w:val="005835B1"/>
    <w:rsid w:val="0058366F"/>
    <w:rsid w:val="00583929"/>
    <w:rsid w:val="00583EE0"/>
    <w:rsid w:val="005844D3"/>
    <w:rsid w:val="005847A2"/>
    <w:rsid w:val="005847A9"/>
    <w:rsid w:val="00584E74"/>
    <w:rsid w:val="00585B33"/>
    <w:rsid w:val="005872E2"/>
    <w:rsid w:val="00587782"/>
    <w:rsid w:val="00587D2D"/>
    <w:rsid w:val="00587FB4"/>
    <w:rsid w:val="00590260"/>
    <w:rsid w:val="005902AC"/>
    <w:rsid w:val="00590929"/>
    <w:rsid w:val="00590FF9"/>
    <w:rsid w:val="00591A29"/>
    <w:rsid w:val="00592471"/>
    <w:rsid w:val="00592E12"/>
    <w:rsid w:val="00593371"/>
    <w:rsid w:val="005937EA"/>
    <w:rsid w:val="00593CCC"/>
    <w:rsid w:val="00594768"/>
    <w:rsid w:val="00595A23"/>
    <w:rsid w:val="00595D2B"/>
    <w:rsid w:val="00595E9F"/>
    <w:rsid w:val="0059671F"/>
    <w:rsid w:val="0059676F"/>
    <w:rsid w:val="00597910"/>
    <w:rsid w:val="00597911"/>
    <w:rsid w:val="0059791E"/>
    <w:rsid w:val="005A021F"/>
    <w:rsid w:val="005A0B87"/>
    <w:rsid w:val="005A0DF0"/>
    <w:rsid w:val="005A34E3"/>
    <w:rsid w:val="005A3C1D"/>
    <w:rsid w:val="005A51AB"/>
    <w:rsid w:val="005A5251"/>
    <w:rsid w:val="005A52DD"/>
    <w:rsid w:val="005A5CBF"/>
    <w:rsid w:val="005A6619"/>
    <w:rsid w:val="005A6633"/>
    <w:rsid w:val="005A6AB6"/>
    <w:rsid w:val="005A6BE4"/>
    <w:rsid w:val="005A706A"/>
    <w:rsid w:val="005B0A33"/>
    <w:rsid w:val="005B0C2B"/>
    <w:rsid w:val="005B1427"/>
    <w:rsid w:val="005B19CE"/>
    <w:rsid w:val="005B1B38"/>
    <w:rsid w:val="005B1E8A"/>
    <w:rsid w:val="005B1EA5"/>
    <w:rsid w:val="005B1EEB"/>
    <w:rsid w:val="005B1F51"/>
    <w:rsid w:val="005B21B3"/>
    <w:rsid w:val="005B238B"/>
    <w:rsid w:val="005B2589"/>
    <w:rsid w:val="005B27AA"/>
    <w:rsid w:val="005B298E"/>
    <w:rsid w:val="005B3863"/>
    <w:rsid w:val="005B43C4"/>
    <w:rsid w:val="005B474A"/>
    <w:rsid w:val="005B4E6C"/>
    <w:rsid w:val="005B512F"/>
    <w:rsid w:val="005B51E1"/>
    <w:rsid w:val="005B5322"/>
    <w:rsid w:val="005B60AD"/>
    <w:rsid w:val="005B61E6"/>
    <w:rsid w:val="005B6383"/>
    <w:rsid w:val="005B6BC8"/>
    <w:rsid w:val="005B6D68"/>
    <w:rsid w:val="005B7B5B"/>
    <w:rsid w:val="005B7DF3"/>
    <w:rsid w:val="005C0028"/>
    <w:rsid w:val="005C1288"/>
    <w:rsid w:val="005C1772"/>
    <w:rsid w:val="005C1DC4"/>
    <w:rsid w:val="005C26EF"/>
    <w:rsid w:val="005C2C01"/>
    <w:rsid w:val="005C2FC3"/>
    <w:rsid w:val="005C30CC"/>
    <w:rsid w:val="005C3371"/>
    <w:rsid w:val="005C4DAE"/>
    <w:rsid w:val="005C5388"/>
    <w:rsid w:val="005C53A3"/>
    <w:rsid w:val="005C5765"/>
    <w:rsid w:val="005C6C98"/>
    <w:rsid w:val="005C6CE1"/>
    <w:rsid w:val="005C6FFD"/>
    <w:rsid w:val="005C7689"/>
    <w:rsid w:val="005C79E2"/>
    <w:rsid w:val="005C7A9D"/>
    <w:rsid w:val="005D0106"/>
    <w:rsid w:val="005D0313"/>
    <w:rsid w:val="005D03BE"/>
    <w:rsid w:val="005D04AA"/>
    <w:rsid w:val="005D0F27"/>
    <w:rsid w:val="005D147A"/>
    <w:rsid w:val="005D1753"/>
    <w:rsid w:val="005D189B"/>
    <w:rsid w:val="005D2406"/>
    <w:rsid w:val="005D2D17"/>
    <w:rsid w:val="005D3DEB"/>
    <w:rsid w:val="005D412B"/>
    <w:rsid w:val="005D4A51"/>
    <w:rsid w:val="005D657B"/>
    <w:rsid w:val="005D6EB0"/>
    <w:rsid w:val="005D6FA0"/>
    <w:rsid w:val="005D7616"/>
    <w:rsid w:val="005D76C1"/>
    <w:rsid w:val="005D7B05"/>
    <w:rsid w:val="005E028F"/>
    <w:rsid w:val="005E02D4"/>
    <w:rsid w:val="005E0650"/>
    <w:rsid w:val="005E0B4E"/>
    <w:rsid w:val="005E16B2"/>
    <w:rsid w:val="005E17C4"/>
    <w:rsid w:val="005E1DE2"/>
    <w:rsid w:val="005E36E4"/>
    <w:rsid w:val="005E47AC"/>
    <w:rsid w:val="005E52F6"/>
    <w:rsid w:val="005E5491"/>
    <w:rsid w:val="005E5738"/>
    <w:rsid w:val="005E601E"/>
    <w:rsid w:val="005E63A1"/>
    <w:rsid w:val="005E66FD"/>
    <w:rsid w:val="005E6B16"/>
    <w:rsid w:val="005E7A06"/>
    <w:rsid w:val="005F012F"/>
    <w:rsid w:val="005F0DB2"/>
    <w:rsid w:val="005F1B98"/>
    <w:rsid w:val="005F1BB0"/>
    <w:rsid w:val="005F2E8C"/>
    <w:rsid w:val="005F3575"/>
    <w:rsid w:val="005F3AC3"/>
    <w:rsid w:val="005F4129"/>
    <w:rsid w:val="005F4579"/>
    <w:rsid w:val="005F45A9"/>
    <w:rsid w:val="005F496F"/>
    <w:rsid w:val="005F5341"/>
    <w:rsid w:val="005F5419"/>
    <w:rsid w:val="005F5B2F"/>
    <w:rsid w:val="005F6921"/>
    <w:rsid w:val="005F6BCA"/>
    <w:rsid w:val="005F7293"/>
    <w:rsid w:val="005F7540"/>
    <w:rsid w:val="00600198"/>
    <w:rsid w:val="00601F9E"/>
    <w:rsid w:val="006027E3"/>
    <w:rsid w:val="006031B3"/>
    <w:rsid w:val="00603B7C"/>
    <w:rsid w:val="006045F1"/>
    <w:rsid w:val="00604BBD"/>
    <w:rsid w:val="00605EE2"/>
    <w:rsid w:val="00606E34"/>
    <w:rsid w:val="006075CF"/>
    <w:rsid w:val="00610045"/>
    <w:rsid w:val="00611266"/>
    <w:rsid w:val="006113FC"/>
    <w:rsid w:val="006115E5"/>
    <w:rsid w:val="00611ACA"/>
    <w:rsid w:val="00611EA2"/>
    <w:rsid w:val="00612E4A"/>
    <w:rsid w:val="0061308A"/>
    <w:rsid w:val="00613103"/>
    <w:rsid w:val="006132AB"/>
    <w:rsid w:val="00613671"/>
    <w:rsid w:val="00614234"/>
    <w:rsid w:val="00614465"/>
    <w:rsid w:val="00614491"/>
    <w:rsid w:val="006145FD"/>
    <w:rsid w:val="0061528B"/>
    <w:rsid w:val="006155AC"/>
    <w:rsid w:val="00615A82"/>
    <w:rsid w:val="00622282"/>
    <w:rsid w:val="0062395E"/>
    <w:rsid w:val="00623C5E"/>
    <w:rsid w:val="00623D9F"/>
    <w:rsid w:val="0062405E"/>
    <w:rsid w:val="00624EA6"/>
    <w:rsid w:val="00626C86"/>
    <w:rsid w:val="00626D4C"/>
    <w:rsid w:val="00626D57"/>
    <w:rsid w:val="0062743D"/>
    <w:rsid w:val="00627E4B"/>
    <w:rsid w:val="0063081A"/>
    <w:rsid w:val="0063096F"/>
    <w:rsid w:val="0063156D"/>
    <w:rsid w:val="00631595"/>
    <w:rsid w:val="00631677"/>
    <w:rsid w:val="00631683"/>
    <w:rsid w:val="00632337"/>
    <w:rsid w:val="00632826"/>
    <w:rsid w:val="00632BD9"/>
    <w:rsid w:val="00633207"/>
    <w:rsid w:val="006336C2"/>
    <w:rsid w:val="0063394D"/>
    <w:rsid w:val="0063401E"/>
    <w:rsid w:val="00634930"/>
    <w:rsid w:val="00634C18"/>
    <w:rsid w:val="00634E37"/>
    <w:rsid w:val="00635D6C"/>
    <w:rsid w:val="006360ED"/>
    <w:rsid w:val="00636ADA"/>
    <w:rsid w:val="0063701C"/>
    <w:rsid w:val="00637143"/>
    <w:rsid w:val="0063716C"/>
    <w:rsid w:val="00637331"/>
    <w:rsid w:val="006375A9"/>
    <w:rsid w:val="00637860"/>
    <w:rsid w:val="0064000F"/>
    <w:rsid w:val="0064038D"/>
    <w:rsid w:val="006406A1"/>
    <w:rsid w:val="00640DE1"/>
    <w:rsid w:val="006413C6"/>
    <w:rsid w:val="00641645"/>
    <w:rsid w:val="00642031"/>
    <w:rsid w:val="006427A7"/>
    <w:rsid w:val="00642D38"/>
    <w:rsid w:val="00642E48"/>
    <w:rsid w:val="00643290"/>
    <w:rsid w:val="006439A7"/>
    <w:rsid w:val="0064493B"/>
    <w:rsid w:val="00644A97"/>
    <w:rsid w:val="0064503E"/>
    <w:rsid w:val="00645751"/>
    <w:rsid w:val="00645A74"/>
    <w:rsid w:val="006463FF"/>
    <w:rsid w:val="006465AF"/>
    <w:rsid w:val="00646E15"/>
    <w:rsid w:val="006504D1"/>
    <w:rsid w:val="0065167C"/>
    <w:rsid w:val="0065180A"/>
    <w:rsid w:val="00651A44"/>
    <w:rsid w:val="00652045"/>
    <w:rsid w:val="006529AD"/>
    <w:rsid w:val="00653819"/>
    <w:rsid w:val="0065504B"/>
    <w:rsid w:val="006551B9"/>
    <w:rsid w:val="006553B8"/>
    <w:rsid w:val="00656724"/>
    <w:rsid w:val="0065673A"/>
    <w:rsid w:val="00656789"/>
    <w:rsid w:val="00656F97"/>
    <w:rsid w:val="00657807"/>
    <w:rsid w:val="006579F6"/>
    <w:rsid w:val="00657B5A"/>
    <w:rsid w:val="00660240"/>
    <w:rsid w:val="00661934"/>
    <w:rsid w:val="00662150"/>
    <w:rsid w:val="0066274A"/>
    <w:rsid w:val="006628FA"/>
    <w:rsid w:val="00662A96"/>
    <w:rsid w:val="0066437A"/>
    <w:rsid w:val="006658AF"/>
    <w:rsid w:val="00665EB7"/>
    <w:rsid w:val="00665F68"/>
    <w:rsid w:val="00666B7E"/>
    <w:rsid w:val="00671720"/>
    <w:rsid w:val="0067194B"/>
    <w:rsid w:val="006720A9"/>
    <w:rsid w:val="006729BE"/>
    <w:rsid w:val="00672A5E"/>
    <w:rsid w:val="00672DBF"/>
    <w:rsid w:val="00673593"/>
    <w:rsid w:val="006736F7"/>
    <w:rsid w:val="00674F14"/>
    <w:rsid w:val="00674F3A"/>
    <w:rsid w:val="006752EF"/>
    <w:rsid w:val="006753C4"/>
    <w:rsid w:val="00675429"/>
    <w:rsid w:val="0067558D"/>
    <w:rsid w:val="0067606F"/>
    <w:rsid w:val="006761BC"/>
    <w:rsid w:val="006766EC"/>
    <w:rsid w:val="006770E0"/>
    <w:rsid w:val="006802FE"/>
    <w:rsid w:val="0068051D"/>
    <w:rsid w:val="006805CA"/>
    <w:rsid w:val="00680E51"/>
    <w:rsid w:val="00681B17"/>
    <w:rsid w:val="00682089"/>
    <w:rsid w:val="006826F4"/>
    <w:rsid w:val="00682CA1"/>
    <w:rsid w:val="00683057"/>
    <w:rsid w:val="00684359"/>
    <w:rsid w:val="00684863"/>
    <w:rsid w:val="00684968"/>
    <w:rsid w:val="00684A12"/>
    <w:rsid w:val="006854C2"/>
    <w:rsid w:val="006855CF"/>
    <w:rsid w:val="0068616B"/>
    <w:rsid w:val="0068673A"/>
    <w:rsid w:val="00687372"/>
    <w:rsid w:val="00687650"/>
    <w:rsid w:val="00687B88"/>
    <w:rsid w:val="00687E79"/>
    <w:rsid w:val="00690403"/>
    <w:rsid w:val="00690866"/>
    <w:rsid w:val="00690B50"/>
    <w:rsid w:val="00690D4F"/>
    <w:rsid w:val="006911DC"/>
    <w:rsid w:val="006914AA"/>
    <w:rsid w:val="00691987"/>
    <w:rsid w:val="00691EDC"/>
    <w:rsid w:val="00692F21"/>
    <w:rsid w:val="0069301B"/>
    <w:rsid w:val="006941D0"/>
    <w:rsid w:val="00694B2F"/>
    <w:rsid w:val="00694DB5"/>
    <w:rsid w:val="00694F68"/>
    <w:rsid w:val="00695617"/>
    <w:rsid w:val="006967B7"/>
    <w:rsid w:val="00696A92"/>
    <w:rsid w:val="00697931"/>
    <w:rsid w:val="00697E0D"/>
    <w:rsid w:val="006A02E7"/>
    <w:rsid w:val="006A0300"/>
    <w:rsid w:val="006A0484"/>
    <w:rsid w:val="006A14D1"/>
    <w:rsid w:val="006A1779"/>
    <w:rsid w:val="006A1875"/>
    <w:rsid w:val="006A1D27"/>
    <w:rsid w:val="006A1D4A"/>
    <w:rsid w:val="006A357B"/>
    <w:rsid w:val="006A3701"/>
    <w:rsid w:val="006A3D34"/>
    <w:rsid w:val="006A5786"/>
    <w:rsid w:val="006A5999"/>
    <w:rsid w:val="006A5B53"/>
    <w:rsid w:val="006A6328"/>
    <w:rsid w:val="006A6E5C"/>
    <w:rsid w:val="006A6EA1"/>
    <w:rsid w:val="006A6ED3"/>
    <w:rsid w:val="006B00AE"/>
    <w:rsid w:val="006B0162"/>
    <w:rsid w:val="006B0591"/>
    <w:rsid w:val="006B0940"/>
    <w:rsid w:val="006B1281"/>
    <w:rsid w:val="006B171C"/>
    <w:rsid w:val="006B17AE"/>
    <w:rsid w:val="006B1952"/>
    <w:rsid w:val="006B1B55"/>
    <w:rsid w:val="006B2A71"/>
    <w:rsid w:val="006B2E22"/>
    <w:rsid w:val="006B3236"/>
    <w:rsid w:val="006B33D7"/>
    <w:rsid w:val="006B450A"/>
    <w:rsid w:val="006B45C4"/>
    <w:rsid w:val="006B4910"/>
    <w:rsid w:val="006B5156"/>
    <w:rsid w:val="006B6586"/>
    <w:rsid w:val="006B6C74"/>
    <w:rsid w:val="006B714C"/>
    <w:rsid w:val="006B719A"/>
    <w:rsid w:val="006C1678"/>
    <w:rsid w:val="006C18C5"/>
    <w:rsid w:val="006C1B45"/>
    <w:rsid w:val="006C2F92"/>
    <w:rsid w:val="006C2FB0"/>
    <w:rsid w:val="006C319C"/>
    <w:rsid w:val="006C3367"/>
    <w:rsid w:val="006C3455"/>
    <w:rsid w:val="006C3BA5"/>
    <w:rsid w:val="006C3E3B"/>
    <w:rsid w:val="006C4033"/>
    <w:rsid w:val="006C415B"/>
    <w:rsid w:val="006C44FF"/>
    <w:rsid w:val="006C5298"/>
    <w:rsid w:val="006C56E1"/>
    <w:rsid w:val="006C574F"/>
    <w:rsid w:val="006C60D4"/>
    <w:rsid w:val="006C6C17"/>
    <w:rsid w:val="006C6D79"/>
    <w:rsid w:val="006D006E"/>
    <w:rsid w:val="006D02B1"/>
    <w:rsid w:val="006D077D"/>
    <w:rsid w:val="006D0819"/>
    <w:rsid w:val="006D14DC"/>
    <w:rsid w:val="006D17D0"/>
    <w:rsid w:val="006D1EA5"/>
    <w:rsid w:val="006D2315"/>
    <w:rsid w:val="006D25F5"/>
    <w:rsid w:val="006D2863"/>
    <w:rsid w:val="006D31C7"/>
    <w:rsid w:val="006D380A"/>
    <w:rsid w:val="006D45A9"/>
    <w:rsid w:val="006D4607"/>
    <w:rsid w:val="006D478A"/>
    <w:rsid w:val="006D52CC"/>
    <w:rsid w:val="006D6278"/>
    <w:rsid w:val="006D6555"/>
    <w:rsid w:val="006D6DDB"/>
    <w:rsid w:val="006D7052"/>
    <w:rsid w:val="006D70A3"/>
    <w:rsid w:val="006D74BD"/>
    <w:rsid w:val="006D7799"/>
    <w:rsid w:val="006E022F"/>
    <w:rsid w:val="006E0AE9"/>
    <w:rsid w:val="006E0BB8"/>
    <w:rsid w:val="006E0F18"/>
    <w:rsid w:val="006E1A7E"/>
    <w:rsid w:val="006E317C"/>
    <w:rsid w:val="006E32AE"/>
    <w:rsid w:val="006E357C"/>
    <w:rsid w:val="006E3A81"/>
    <w:rsid w:val="006E3D7A"/>
    <w:rsid w:val="006E4927"/>
    <w:rsid w:val="006E4D5D"/>
    <w:rsid w:val="006E4FE4"/>
    <w:rsid w:val="006E643C"/>
    <w:rsid w:val="006E674F"/>
    <w:rsid w:val="006E6765"/>
    <w:rsid w:val="006E77C8"/>
    <w:rsid w:val="006E7ACA"/>
    <w:rsid w:val="006E7F06"/>
    <w:rsid w:val="006F0872"/>
    <w:rsid w:val="006F0EFB"/>
    <w:rsid w:val="006F2188"/>
    <w:rsid w:val="006F27BE"/>
    <w:rsid w:val="006F2B51"/>
    <w:rsid w:val="006F2EC5"/>
    <w:rsid w:val="006F362C"/>
    <w:rsid w:val="006F4CBA"/>
    <w:rsid w:val="006F4D8C"/>
    <w:rsid w:val="006F51F6"/>
    <w:rsid w:val="006F6156"/>
    <w:rsid w:val="006F6790"/>
    <w:rsid w:val="006F732E"/>
    <w:rsid w:val="006F767C"/>
    <w:rsid w:val="006F78BA"/>
    <w:rsid w:val="006F7A68"/>
    <w:rsid w:val="00701D4F"/>
    <w:rsid w:val="007024BA"/>
    <w:rsid w:val="007028C3"/>
    <w:rsid w:val="00703422"/>
    <w:rsid w:val="00703C40"/>
    <w:rsid w:val="00703CBA"/>
    <w:rsid w:val="00703F7A"/>
    <w:rsid w:val="00703F9C"/>
    <w:rsid w:val="007044D2"/>
    <w:rsid w:val="0070462F"/>
    <w:rsid w:val="00704C2E"/>
    <w:rsid w:val="007051DB"/>
    <w:rsid w:val="00705214"/>
    <w:rsid w:val="00705A0F"/>
    <w:rsid w:val="0070650E"/>
    <w:rsid w:val="007065E5"/>
    <w:rsid w:val="007069B5"/>
    <w:rsid w:val="00706CB7"/>
    <w:rsid w:val="00707932"/>
    <w:rsid w:val="0071040B"/>
    <w:rsid w:val="00711790"/>
    <w:rsid w:val="00711931"/>
    <w:rsid w:val="007133BA"/>
    <w:rsid w:val="0071595E"/>
    <w:rsid w:val="00715C2E"/>
    <w:rsid w:val="007164BC"/>
    <w:rsid w:val="007171AF"/>
    <w:rsid w:val="00717646"/>
    <w:rsid w:val="0071766B"/>
    <w:rsid w:val="0071773A"/>
    <w:rsid w:val="00717796"/>
    <w:rsid w:val="00720771"/>
    <w:rsid w:val="00721352"/>
    <w:rsid w:val="00721848"/>
    <w:rsid w:val="00721B6C"/>
    <w:rsid w:val="00721CFB"/>
    <w:rsid w:val="0072254B"/>
    <w:rsid w:val="007226C2"/>
    <w:rsid w:val="00722A14"/>
    <w:rsid w:val="00722E5B"/>
    <w:rsid w:val="0072312A"/>
    <w:rsid w:val="00723540"/>
    <w:rsid w:val="007235B8"/>
    <w:rsid w:val="007237D0"/>
    <w:rsid w:val="007240E9"/>
    <w:rsid w:val="00724B53"/>
    <w:rsid w:val="00725FB4"/>
    <w:rsid w:val="00725FC0"/>
    <w:rsid w:val="00726A2E"/>
    <w:rsid w:val="00727B8D"/>
    <w:rsid w:val="00727B9C"/>
    <w:rsid w:val="00727E5D"/>
    <w:rsid w:val="00730EBF"/>
    <w:rsid w:val="00730EFA"/>
    <w:rsid w:val="00731287"/>
    <w:rsid w:val="00731381"/>
    <w:rsid w:val="007326E1"/>
    <w:rsid w:val="00732BB0"/>
    <w:rsid w:val="00732EDE"/>
    <w:rsid w:val="00733ACD"/>
    <w:rsid w:val="007345D9"/>
    <w:rsid w:val="0073498E"/>
    <w:rsid w:val="0073566D"/>
    <w:rsid w:val="007356B0"/>
    <w:rsid w:val="0073595E"/>
    <w:rsid w:val="00735E17"/>
    <w:rsid w:val="00736879"/>
    <w:rsid w:val="00737351"/>
    <w:rsid w:val="00740E33"/>
    <w:rsid w:val="00740E8D"/>
    <w:rsid w:val="00741186"/>
    <w:rsid w:val="007419C2"/>
    <w:rsid w:val="00741BCE"/>
    <w:rsid w:val="00741F17"/>
    <w:rsid w:val="00741F64"/>
    <w:rsid w:val="00742659"/>
    <w:rsid w:val="00742D90"/>
    <w:rsid w:val="00743BA2"/>
    <w:rsid w:val="00743BF1"/>
    <w:rsid w:val="00744152"/>
    <w:rsid w:val="00744E38"/>
    <w:rsid w:val="00745DD2"/>
    <w:rsid w:val="007467E0"/>
    <w:rsid w:val="007474C4"/>
    <w:rsid w:val="0074781F"/>
    <w:rsid w:val="00747AF5"/>
    <w:rsid w:val="00747EAB"/>
    <w:rsid w:val="00747EC0"/>
    <w:rsid w:val="00750013"/>
    <w:rsid w:val="0075068A"/>
    <w:rsid w:val="007508BD"/>
    <w:rsid w:val="00750976"/>
    <w:rsid w:val="00750B73"/>
    <w:rsid w:val="00750C6F"/>
    <w:rsid w:val="00751712"/>
    <w:rsid w:val="00751B3A"/>
    <w:rsid w:val="00751DB2"/>
    <w:rsid w:val="00751EEB"/>
    <w:rsid w:val="0075340E"/>
    <w:rsid w:val="0075446B"/>
    <w:rsid w:val="00754D6A"/>
    <w:rsid w:val="00755902"/>
    <w:rsid w:val="00755A94"/>
    <w:rsid w:val="00755C0D"/>
    <w:rsid w:val="00755DBE"/>
    <w:rsid w:val="0075656A"/>
    <w:rsid w:val="0075727B"/>
    <w:rsid w:val="00757877"/>
    <w:rsid w:val="00760928"/>
    <w:rsid w:val="00760DA5"/>
    <w:rsid w:val="0076153B"/>
    <w:rsid w:val="00761899"/>
    <w:rsid w:val="0076314E"/>
    <w:rsid w:val="0076356C"/>
    <w:rsid w:val="00763EFC"/>
    <w:rsid w:val="00763F13"/>
    <w:rsid w:val="00764282"/>
    <w:rsid w:val="0076476B"/>
    <w:rsid w:val="007648C0"/>
    <w:rsid w:val="00765B77"/>
    <w:rsid w:val="00766436"/>
    <w:rsid w:val="00766516"/>
    <w:rsid w:val="0076746E"/>
    <w:rsid w:val="007676E7"/>
    <w:rsid w:val="00770D97"/>
    <w:rsid w:val="007712B6"/>
    <w:rsid w:val="007712D4"/>
    <w:rsid w:val="0077135E"/>
    <w:rsid w:val="007718CA"/>
    <w:rsid w:val="00771921"/>
    <w:rsid w:val="00772044"/>
    <w:rsid w:val="00772AB8"/>
    <w:rsid w:val="00773EE2"/>
    <w:rsid w:val="00774495"/>
    <w:rsid w:val="007748AF"/>
    <w:rsid w:val="00775C37"/>
    <w:rsid w:val="00775F78"/>
    <w:rsid w:val="0077674E"/>
    <w:rsid w:val="00776CEF"/>
    <w:rsid w:val="00777668"/>
    <w:rsid w:val="00777B68"/>
    <w:rsid w:val="00780386"/>
    <w:rsid w:val="00780D2A"/>
    <w:rsid w:val="007810E6"/>
    <w:rsid w:val="00781C09"/>
    <w:rsid w:val="007822FE"/>
    <w:rsid w:val="00782933"/>
    <w:rsid w:val="00783038"/>
    <w:rsid w:val="00783C3F"/>
    <w:rsid w:val="00785330"/>
    <w:rsid w:val="00785592"/>
    <w:rsid w:val="007863FA"/>
    <w:rsid w:val="00787578"/>
    <w:rsid w:val="00787BF6"/>
    <w:rsid w:val="00787DA8"/>
    <w:rsid w:val="0079045E"/>
    <w:rsid w:val="00790EE5"/>
    <w:rsid w:val="00791536"/>
    <w:rsid w:val="00791545"/>
    <w:rsid w:val="0079155A"/>
    <w:rsid w:val="00792A2D"/>
    <w:rsid w:val="0079302D"/>
    <w:rsid w:val="0079362E"/>
    <w:rsid w:val="007941F6"/>
    <w:rsid w:val="0079438B"/>
    <w:rsid w:val="00794882"/>
    <w:rsid w:val="00794B48"/>
    <w:rsid w:val="00795225"/>
    <w:rsid w:val="00795C21"/>
    <w:rsid w:val="00796800"/>
    <w:rsid w:val="00797AE2"/>
    <w:rsid w:val="007A008E"/>
    <w:rsid w:val="007A01E3"/>
    <w:rsid w:val="007A0622"/>
    <w:rsid w:val="007A0C25"/>
    <w:rsid w:val="007A2305"/>
    <w:rsid w:val="007A25FE"/>
    <w:rsid w:val="007A2A70"/>
    <w:rsid w:val="007A36AD"/>
    <w:rsid w:val="007A37CB"/>
    <w:rsid w:val="007A3DD2"/>
    <w:rsid w:val="007A3E8D"/>
    <w:rsid w:val="007A400A"/>
    <w:rsid w:val="007A4465"/>
    <w:rsid w:val="007A50D6"/>
    <w:rsid w:val="007A56ED"/>
    <w:rsid w:val="007A59C5"/>
    <w:rsid w:val="007A5D60"/>
    <w:rsid w:val="007A64ED"/>
    <w:rsid w:val="007A6B27"/>
    <w:rsid w:val="007A6B5D"/>
    <w:rsid w:val="007A75F9"/>
    <w:rsid w:val="007A7688"/>
    <w:rsid w:val="007A7E59"/>
    <w:rsid w:val="007A7F69"/>
    <w:rsid w:val="007B0051"/>
    <w:rsid w:val="007B04C4"/>
    <w:rsid w:val="007B04CF"/>
    <w:rsid w:val="007B0ABA"/>
    <w:rsid w:val="007B0B42"/>
    <w:rsid w:val="007B0EAE"/>
    <w:rsid w:val="007B0F8F"/>
    <w:rsid w:val="007B155A"/>
    <w:rsid w:val="007B220E"/>
    <w:rsid w:val="007B2447"/>
    <w:rsid w:val="007B25CA"/>
    <w:rsid w:val="007B3807"/>
    <w:rsid w:val="007B3D8B"/>
    <w:rsid w:val="007B3E04"/>
    <w:rsid w:val="007B474B"/>
    <w:rsid w:val="007B524E"/>
    <w:rsid w:val="007B54C5"/>
    <w:rsid w:val="007B5DCC"/>
    <w:rsid w:val="007B6203"/>
    <w:rsid w:val="007B6DF6"/>
    <w:rsid w:val="007C0222"/>
    <w:rsid w:val="007C05BA"/>
    <w:rsid w:val="007C0B8D"/>
    <w:rsid w:val="007C0F1D"/>
    <w:rsid w:val="007C13A6"/>
    <w:rsid w:val="007C18DE"/>
    <w:rsid w:val="007C1C19"/>
    <w:rsid w:val="007C3166"/>
    <w:rsid w:val="007C3538"/>
    <w:rsid w:val="007C36C8"/>
    <w:rsid w:val="007C4DD7"/>
    <w:rsid w:val="007C6D9E"/>
    <w:rsid w:val="007D00A2"/>
    <w:rsid w:val="007D0553"/>
    <w:rsid w:val="007D12C1"/>
    <w:rsid w:val="007D13E7"/>
    <w:rsid w:val="007D1856"/>
    <w:rsid w:val="007D2457"/>
    <w:rsid w:val="007D27CF"/>
    <w:rsid w:val="007D28ED"/>
    <w:rsid w:val="007D2D64"/>
    <w:rsid w:val="007D2EC1"/>
    <w:rsid w:val="007D3298"/>
    <w:rsid w:val="007D3388"/>
    <w:rsid w:val="007D35F2"/>
    <w:rsid w:val="007D376D"/>
    <w:rsid w:val="007D4605"/>
    <w:rsid w:val="007D4EB3"/>
    <w:rsid w:val="007D4F32"/>
    <w:rsid w:val="007D590E"/>
    <w:rsid w:val="007D5B28"/>
    <w:rsid w:val="007D6263"/>
    <w:rsid w:val="007D6947"/>
    <w:rsid w:val="007D6B17"/>
    <w:rsid w:val="007D7256"/>
    <w:rsid w:val="007D74ED"/>
    <w:rsid w:val="007D7861"/>
    <w:rsid w:val="007D7B6C"/>
    <w:rsid w:val="007E1E69"/>
    <w:rsid w:val="007E24E6"/>
    <w:rsid w:val="007E28DC"/>
    <w:rsid w:val="007E2D5B"/>
    <w:rsid w:val="007E2F46"/>
    <w:rsid w:val="007E3EE5"/>
    <w:rsid w:val="007E441C"/>
    <w:rsid w:val="007E5488"/>
    <w:rsid w:val="007E555E"/>
    <w:rsid w:val="007E56E3"/>
    <w:rsid w:val="007E5CEF"/>
    <w:rsid w:val="007E5F04"/>
    <w:rsid w:val="007E6064"/>
    <w:rsid w:val="007E650F"/>
    <w:rsid w:val="007E6E55"/>
    <w:rsid w:val="007E7CC1"/>
    <w:rsid w:val="007E7DC0"/>
    <w:rsid w:val="007F0559"/>
    <w:rsid w:val="007F110B"/>
    <w:rsid w:val="007F1738"/>
    <w:rsid w:val="007F1D7D"/>
    <w:rsid w:val="007F22AA"/>
    <w:rsid w:val="007F4173"/>
    <w:rsid w:val="007F44A5"/>
    <w:rsid w:val="007F4CA0"/>
    <w:rsid w:val="007F54D5"/>
    <w:rsid w:val="007F5FC8"/>
    <w:rsid w:val="007F6D34"/>
    <w:rsid w:val="007F733A"/>
    <w:rsid w:val="007F74D3"/>
    <w:rsid w:val="007F768A"/>
    <w:rsid w:val="007F7AE0"/>
    <w:rsid w:val="008013E1"/>
    <w:rsid w:val="0080169C"/>
    <w:rsid w:val="00802512"/>
    <w:rsid w:val="008027CB"/>
    <w:rsid w:val="008028E4"/>
    <w:rsid w:val="00802B79"/>
    <w:rsid w:val="00802D21"/>
    <w:rsid w:val="00802E69"/>
    <w:rsid w:val="00802FFF"/>
    <w:rsid w:val="00804881"/>
    <w:rsid w:val="00804B2B"/>
    <w:rsid w:val="00804C63"/>
    <w:rsid w:val="008050D9"/>
    <w:rsid w:val="0080556B"/>
    <w:rsid w:val="00805A33"/>
    <w:rsid w:val="00806169"/>
    <w:rsid w:val="008066C3"/>
    <w:rsid w:val="00806930"/>
    <w:rsid w:val="00806A28"/>
    <w:rsid w:val="008075C1"/>
    <w:rsid w:val="008078FE"/>
    <w:rsid w:val="008108F5"/>
    <w:rsid w:val="00810E5A"/>
    <w:rsid w:val="00810EC2"/>
    <w:rsid w:val="0081161A"/>
    <w:rsid w:val="008116C6"/>
    <w:rsid w:val="0081177B"/>
    <w:rsid w:val="0081216B"/>
    <w:rsid w:val="00812FB2"/>
    <w:rsid w:val="008136F9"/>
    <w:rsid w:val="00813ED8"/>
    <w:rsid w:val="00814327"/>
    <w:rsid w:val="00814D17"/>
    <w:rsid w:val="0081584F"/>
    <w:rsid w:val="008159F0"/>
    <w:rsid w:val="00815B90"/>
    <w:rsid w:val="0081630A"/>
    <w:rsid w:val="008210BD"/>
    <w:rsid w:val="00821757"/>
    <w:rsid w:val="00822048"/>
    <w:rsid w:val="008226DD"/>
    <w:rsid w:val="00822C1D"/>
    <w:rsid w:val="00822C4E"/>
    <w:rsid w:val="00822D04"/>
    <w:rsid w:val="008237D1"/>
    <w:rsid w:val="00823B85"/>
    <w:rsid w:val="00823E33"/>
    <w:rsid w:val="00824363"/>
    <w:rsid w:val="0082685A"/>
    <w:rsid w:val="00826D55"/>
    <w:rsid w:val="00827196"/>
    <w:rsid w:val="00827309"/>
    <w:rsid w:val="00827642"/>
    <w:rsid w:val="008310FE"/>
    <w:rsid w:val="0083132E"/>
    <w:rsid w:val="00831797"/>
    <w:rsid w:val="008326D3"/>
    <w:rsid w:val="00833208"/>
    <w:rsid w:val="008338D9"/>
    <w:rsid w:val="00833918"/>
    <w:rsid w:val="00834F7A"/>
    <w:rsid w:val="008353FD"/>
    <w:rsid w:val="008357C3"/>
    <w:rsid w:val="00835FB4"/>
    <w:rsid w:val="0083626E"/>
    <w:rsid w:val="00836592"/>
    <w:rsid w:val="00836E46"/>
    <w:rsid w:val="00837049"/>
    <w:rsid w:val="00837051"/>
    <w:rsid w:val="008370AC"/>
    <w:rsid w:val="00837317"/>
    <w:rsid w:val="008376C1"/>
    <w:rsid w:val="008407C4"/>
    <w:rsid w:val="00840A4C"/>
    <w:rsid w:val="008418C9"/>
    <w:rsid w:val="00841AAF"/>
    <w:rsid w:val="00842DE4"/>
    <w:rsid w:val="008433D9"/>
    <w:rsid w:val="00843855"/>
    <w:rsid w:val="008438B2"/>
    <w:rsid w:val="008469E6"/>
    <w:rsid w:val="00847C56"/>
    <w:rsid w:val="008500CD"/>
    <w:rsid w:val="008501C9"/>
    <w:rsid w:val="0085035D"/>
    <w:rsid w:val="00850671"/>
    <w:rsid w:val="00851184"/>
    <w:rsid w:val="0085122A"/>
    <w:rsid w:val="008514C5"/>
    <w:rsid w:val="008519BD"/>
    <w:rsid w:val="00851B62"/>
    <w:rsid w:val="00851CBB"/>
    <w:rsid w:val="008526C5"/>
    <w:rsid w:val="0085300F"/>
    <w:rsid w:val="00853C6C"/>
    <w:rsid w:val="00854A6F"/>
    <w:rsid w:val="00855464"/>
    <w:rsid w:val="008554C3"/>
    <w:rsid w:val="008557D8"/>
    <w:rsid w:val="00855B8D"/>
    <w:rsid w:val="00856D8F"/>
    <w:rsid w:val="00856FC2"/>
    <w:rsid w:val="00857334"/>
    <w:rsid w:val="00857B7E"/>
    <w:rsid w:val="008605DE"/>
    <w:rsid w:val="00860A77"/>
    <w:rsid w:val="00861347"/>
    <w:rsid w:val="0086149D"/>
    <w:rsid w:val="00861E55"/>
    <w:rsid w:val="00861E95"/>
    <w:rsid w:val="00862575"/>
    <w:rsid w:val="0086372D"/>
    <w:rsid w:val="00864462"/>
    <w:rsid w:val="0086458C"/>
    <w:rsid w:val="008647C4"/>
    <w:rsid w:val="00865F18"/>
    <w:rsid w:val="0086667B"/>
    <w:rsid w:val="008669C6"/>
    <w:rsid w:val="00866B19"/>
    <w:rsid w:val="00866C77"/>
    <w:rsid w:val="0086742B"/>
    <w:rsid w:val="0086752A"/>
    <w:rsid w:val="008705A8"/>
    <w:rsid w:val="00870D71"/>
    <w:rsid w:val="0087130F"/>
    <w:rsid w:val="00871951"/>
    <w:rsid w:val="00871BF3"/>
    <w:rsid w:val="008722A5"/>
    <w:rsid w:val="008726B2"/>
    <w:rsid w:val="008728FF"/>
    <w:rsid w:val="00872A4D"/>
    <w:rsid w:val="00872BA1"/>
    <w:rsid w:val="00873C10"/>
    <w:rsid w:val="00874095"/>
    <w:rsid w:val="0087411A"/>
    <w:rsid w:val="0087437F"/>
    <w:rsid w:val="0087467F"/>
    <w:rsid w:val="00874A70"/>
    <w:rsid w:val="00874E76"/>
    <w:rsid w:val="00875715"/>
    <w:rsid w:val="008757B7"/>
    <w:rsid w:val="00875B19"/>
    <w:rsid w:val="00875DFA"/>
    <w:rsid w:val="00876182"/>
    <w:rsid w:val="008766FB"/>
    <w:rsid w:val="0087701F"/>
    <w:rsid w:val="00877601"/>
    <w:rsid w:val="00877798"/>
    <w:rsid w:val="00877B2B"/>
    <w:rsid w:val="00880438"/>
    <w:rsid w:val="00880817"/>
    <w:rsid w:val="00880B1A"/>
    <w:rsid w:val="008813A3"/>
    <w:rsid w:val="00881A66"/>
    <w:rsid w:val="00881F97"/>
    <w:rsid w:val="00882549"/>
    <w:rsid w:val="00882794"/>
    <w:rsid w:val="00882A2E"/>
    <w:rsid w:val="00882E04"/>
    <w:rsid w:val="00882E61"/>
    <w:rsid w:val="00884A62"/>
    <w:rsid w:val="00884AF4"/>
    <w:rsid w:val="00884E4F"/>
    <w:rsid w:val="00884F7E"/>
    <w:rsid w:val="00885797"/>
    <w:rsid w:val="00886697"/>
    <w:rsid w:val="00886EB8"/>
    <w:rsid w:val="00887615"/>
    <w:rsid w:val="008906C1"/>
    <w:rsid w:val="00890FB6"/>
    <w:rsid w:val="00892286"/>
    <w:rsid w:val="00892758"/>
    <w:rsid w:val="00892F9C"/>
    <w:rsid w:val="00893C0A"/>
    <w:rsid w:val="00894A87"/>
    <w:rsid w:val="00896595"/>
    <w:rsid w:val="008966D3"/>
    <w:rsid w:val="008A1390"/>
    <w:rsid w:val="008A2FD9"/>
    <w:rsid w:val="008A369C"/>
    <w:rsid w:val="008A3F83"/>
    <w:rsid w:val="008A3F9D"/>
    <w:rsid w:val="008A4380"/>
    <w:rsid w:val="008A444D"/>
    <w:rsid w:val="008A45C0"/>
    <w:rsid w:val="008A54D9"/>
    <w:rsid w:val="008A601C"/>
    <w:rsid w:val="008A6FB9"/>
    <w:rsid w:val="008A74AF"/>
    <w:rsid w:val="008A7503"/>
    <w:rsid w:val="008B0064"/>
    <w:rsid w:val="008B0E06"/>
    <w:rsid w:val="008B1571"/>
    <w:rsid w:val="008B26FF"/>
    <w:rsid w:val="008B27A3"/>
    <w:rsid w:val="008B2FEF"/>
    <w:rsid w:val="008B3BA6"/>
    <w:rsid w:val="008B62C9"/>
    <w:rsid w:val="008B6503"/>
    <w:rsid w:val="008B6CD0"/>
    <w:rsid w:val="008C0DFC"/>
    <w:rsid w:val="008C12D8"/>
    <w:rsid w:val="008C146F"/>
    <w:rsid w:val="008C16E3"/>
    <w:rsid w:val="008C20B7"/>
    <w:rsid w:val="008C238C"/>
    <w:rsid w:val="008C26B8"/>
    <w:rsid w:val="008C2973"/>
    <w:rsid w:val="008C2A3A"/>
    <w:rsid w:val="008C2BE1"/>
    <w:rsid w:val="008C2FBB"/>
    <w:rsid w:val="008C3265"/>
    <w:rsid w:val="008C33CF"/>
    <w:rsid w:val="008C4A83"/>
    <w:rsid w:val="008C511D"/>
    <w:rsid w:val="008C5951"/>
    <w:rsid w:val="008C5D3A"/>
    <w:rsid w:val="008D0A6B"/>
    <w:rsid w:val="008D1003"/>
    <w:rsid w:val="008D12F1"/>
    <w:rsid w:val="008D3112"/>
    <w:rsid w:val="008D312F"/>
    <w:rsid w:val="008D42B6"/>
    <w:rsid w:val="008D46AA"/>
    <w:rsid w:val="008D4A7C"/>
    <w:rsid w:val="008D5DE8"/>
    <w:rsid w:val="008D5FA4"/>
    <w:rsid w:val="008D729C"/>
    <w:rsid w:val="008D79F2"/>
    <w:rsid w:val="008E0EF3"/>
    <w:rsid w:val="008E1D76"/>
    <w:rsid w:val="008E1F65"/>
    <w:rsid w:val="008E25E6"/>
    <w:rsid w:val="008E31DE"/>
    <w:rsid w:val="008E397C"/>
    <w:rsid w:val="008E3A7E"/>
    <w:rsid w:val="008E3B78"/>
    <w:rsid w:val="008E4748"/>
    <w:rsid w:val="008E5D0F"/>
    <w:rsid w:val="008E6B5D"/>
    <w:rsid w:val="008E7600"/>
    <w:rsid w:val="008F0BDF"/>
    <w:rsid w:val="008F1F30"/>
    <w:rsid w:val="008F2655"/>
    <w:rsid w:val="008F2B32"/>
    <w:rsid w:val="008F37E1"/>
    <w:rsid w:val="008F39E6"/>
    <w:rsid w:val="008F3ADE"/>
    <w:rsid w:val="008F4A67"/>
    <w:rsid w:val="008F4F70"/>
    <w:rsid w:val="008F5747"/>
    <w:rsid w:val="008F6743"/>
    <w:rsid w:val="008F6CB1"/>
    <w:rsid w:val="008F6E99"/>
    <w:rsid w:val="008F746E"/>
    <w:rsid w:val="008F7AFD"/>
    <w:rsid w:val="008F7B96"/>
    <w:rsid w:val="008F7E60"/>
    <w:rsid w:val="009010B2"/>
    <w:rsid w:val="00901232"/>
    <w:rsid w:val="0090205B"/>
    <w:rsid w:val="009026D8"/>
    <w:rsid w:val="00904587"/>
    <w:rsid w:val="00904881"/>
    <w:rsid w:val="0090489E"/>
    <w:rsid w:val="00904C41"/>
    <w:rsid w:val="00904D8A"/>
    <w:rsid w:val="0090529B"/>
    <w:rsid w:val="009054BD"/>
    <w:rsid w:val="00905BAA"/>
    <w:rsid w:val="00906367"/>
    <w:rsid w:val="009064C5"/>
    <w:rsid w:val="00907336"/>
    <w:rsid w:val="00907AF9"/>
    <w:rsid w:val="00911451"/>
    <w:rsid w:val="009116F5"/>
    <w:rsid w:val="00911A99"/>
    <w:rsid w:val="00911E70"/>
    <w:rsid w:val="0091235D"/>
    <w:rsid w:val="00912BD4"/>
    <w:rsid w:val="00912E52"/>
    <w:rsid w:val="00913BFB"/>
    <w:rsid w:val="00914C15"/>
    <w:rsid w:val="0091553A"/>
    <w:rsid w:val="00915DDF"/>
    <w:rsid w:val="00916089"/>
    <w:rsid w:val="00917CA6"/>
    <w:rsid w:val="00920232"/>
    <w:rsid w:val="0092048C"/>
    <w:rsid w:val="00920958"/>
    <w:rsid w:val="00920E7F"/>
    <w:rsid w:val="00920FAC"/>
    <w:rsid w:val="00921268"/>
    <w:rsid w:val="00922EC7"/>
    <w:rsid w:val="009232D4"/>
    <w:rsid w:val="00923647"/>
    <w:rsid w:val="0092386E"/>
    <w:rsid w:val="00923D91"/>
    <w:rsid w:val="00924064"/>
    <w:rsid w:val="00924234"/>
    <w:rsid w:val="0092429D"/>
    <w:rsid w:val="009248FB"/>
    <w:rsid w:val="00925301"/>
    <w:rsid w:val="00925D8D"/>
    <w:rsid w:val="0092671D"/>
    <w:rsid w:val="0092672E"/>
    <w:rsid w:val="00926843"/>
    <w:rsid w:val="00926B0A"/>
    <w:rsid w:val="00926E04"/>
    <w:rsid w:val="00926E2A"/>
    <w:rsid w:val="0092702C"/>
    <w:rsid w:val="009272EE"/>
    <w:rsid w:val="00927E5A"/>
    <w:rsid w:val="00927F55"/>
    <w:rsid w:val="009301CF"/>
    <w:rsid w:val="009302BA"/>
    <w:rsid w:val="00931796"/>
    <w:rsid w:val="009324AF"/>
    <w:rsid w:val="0093276C"/>
    <w:rsid w:val="00932B60"/>
    <w:rsid w:val="00932F12"/>
    <w:rsid w:val="00932F8C"/>
    <w:rsid w:val="00933470"/>
    <w:rsid w:val="0093367A"/>
    <w:rsid w:val="00933949"/>
    <w:rsid w:val="009350A9"/>
    <w:rsid w:val="00935499"/>
    <w:rsid w:val="00935852"/>
    <w:rsid w:val="00935DC1"/>
    <w:rsid w:val="009360B8"/>
    <w:rsid w:val="0093630B"/>
    <w:rsid w:val="00937BF0"/>
    <w:rsid w:val="00937DB5"/>
    <w:rsid w:val="009404B4"/>
    <w:rsid w:val="009414B9"/>
    <w:rsid w:val="00941D72"/>
    <w:rsid w:val="00942519"/>
    <w:rsid w:val="009426E5"/>
    <w:rsid w:val="00943A33"/>
    <w:rsid w:val="009444F0"/>
    <w:rsid w:val="009447C6"/>
    <w:rsid w:val="009455AD"/>
    <w:rsid w:val="009459A1"/>
    <w:rsid w:val="00945C3C"/>
    <w:rsid w:val="00945EE4"/>
    <w:rsid w:val="0094690E"/>
    <w:rsid w:val="00946E66"/>
    <w:rsid w:val="009471FD"/>
    <w:rsid w:val="0094727E"/>
    <w:rsid w:val="00947950"/>
    <w:rsid w:val="00947D11"/>
    <w:rsid w:val="00950257"/>
    <w:rsid w:val="00950ADF"/>
    <w:rsid w:val="00950E41"/>
    <w:rsid w:val="00952B34"/>
    <w:rsid w:val="00952C21"/>
    <w:rsid w:val="00952D74"/>
    <w:rsid w:val="00952D8B"/>
    <w:rsid w:val="009534B8"/>
    <w:rsid w:val="009538A5"/>
    <w:rsid w:val="00953EEF"/>
    <w:rsid w:val="009551F7"/>
    <w:rsid w:val="00955681"/>
    <w:rsid w:val="00955E26"/>
    <w:rsid w:val="00956126"/>
    <w:rsid w:val="00956C66"/>
    <w:rsid w:val="00957B99"/>
    <w:rsid w:val="00961BAB"/>
    <w:rsid w:val="00961D0E"/>
    <w:rsid w:val="00962294"/>
    <w:rsid w:val="0096287B"/>
    <w:rsid w:val="00962CC3"/>
    <w:rsid w:val="00962EA3"/>
    <w:rsid w:val="00963118"/>
    <w:rsid w:val="00963459"/>
    <w:rsid w:val="009635E2"/>
    <w:rsid w:val="00963781"/>
    <w:rsid w:val="00963A0E"/>
    <w:rsid w:val="00963A40"/>
    <w:rsid w:val="009645D3"/>
    <w:rsid w:val="0096495F"/>
    <w:rsid w:val="009658F9"/>
    <w:rsid w:val="009659EA"/>
    <w:rsid w:val="00965B3D"/>
    <w:rsid w:val="0096633E"/>
    <w:rsid w:val="00966384"/>
    <w:rsid w:val="009664F0"/>
    <w:rsid w:val="009667F0"/>
    <w:rsid w:val="00966E88"/>
    <w:rsid w:val="00966FC8"/>
    <w:rsid w:val="00966FFE"/>
    <w:rsid w:val="009671B7"/>
    <w:rsid w:val="00967C17"/>
    <w:rsid w:val="00970C91"/>
    <w:rsid w:val="00970EF1"/>
    <w:rsid w:val="009711EB"/>
    <w:rsid w:val="00971331"/>
    <w:rsid w:val="009718E2"/>
    <w:rsid w:val="00971978"/>
    <w:rsid w:val="00972740"/>
    <w:rsid w:val="00972998"/>
    <w:rsid w:val="009737DB"/>
    <w:rsid w:val="00973C61"/>
    <w:rsid w:val="009751E4"/>
    <w:rsid w:val="00975F45"/>
    <w:rsid w:val="00977042"/>
    <w:rsid w:val="00977346"/>
    <w:rsid w:val="009777A2"/>
    <w:rsid w:val="009777CC"/>
    <w:rsid w:val="009778EF"/>
    <w:rsid w:val="00977A50"/>
    <w:rsid w:val="00980F16"/>
    <w:rsid w:val="00981331"/>
    <w:rsid w:val="009818B2"/>
    <w:rsid w:val="00983496"/>
    <w:rsid w:val="009837ED"/>
    <w:rsid w:val="00983C62"/>
    <w:rsid w:val="00983EDE"/>
    <w:rsid w:val="00985742"/>
    <w:rsid w:val="00985894"/>
    <w:rsid w:val="00986848"/>
    <w:rsid w:val="009876AE"/>
    <w:rsid w:val="00987C16"/>
    <w:rsid w:val="009915E1"/>
    <w:rsid w:val="00991814"/>
    <w:rsid w:val="009918BB"/>
    <w:rsid w:val="00991E12"/>
    <w:rsid w:val="0099288C"/>
    <w:rsid w:val="009932A5"/>
    <w:rsid w:val="00993A7D"/>
    <w:rsid w:val="00993EDB"/>
    <w:rsid w:val="00994AF3"/>
    <w:rsid w:val="00995897"/>
    <w:rsid w:val="00995C5E"/>
    <w:rsid w:val="00996338"/>
    <w:rsid w:val="009967B8"/>
    <w:rsid w:val="0099777A"/>
    <w:rsid w:val="00997A2D"/>
    <w:rsid w:val="00997E3D"/>
    <w:rsid w:val="009A0033"/>
    <w:rsid w:val="009A06E3"/>
    <w:rsid w:val="009A0B8F"/>
    <w:rsid w:val="009A0CCF"/>
    <w:rsid w:val="009A0DCF"/>
    <w:rsid w:val="009A0F5D"/>
    <w:rsid w:val="009A1262"/>
    <w:rsid w:val="009A24FF"/>
    <w:rsid w:val="009A25F6"/>
    <w:rsid w:val="009A34CB"/>
    <w:rsid w:val="009A361E"/>
    <w:rsid w:val="009A40B5"/>
    <w:rsid w:val="009A42FF"/>
    <w:rsid w:val="009A4348"/>
    <w:rsid w:val="009A4718"/>
    <w:rsid w:val="009A48D1"/>
    <w:rsid w:val="009A4DB5"/>
    <w:rsid w:val="009A4DED"/>
    <w:rsid w:val="009A5374"/>
    <w:rsid w:val="009A6554"/>
    <w:rsid w:val="009A7D36"/>
    <w:rsid w:val="009A7D93"/>
    <w:rsid w:val="009B0694"/>
    <w:rsid w:val="009B0EE7"/>
    <w:rsid w:val="009B128E"/>
    <w:rsid w:val="009B132C"/>
    <w:rsid w:val="009B273F"/>
    <w:rsid w:val="009B276C"/>
    <w:rsid w:val="009B290F"/>
    <w:rsid w:val="009B35B4"/>
    <w:rsid w:val="009B4B64"/>
    <w:rsid w:val="009B522D"/>
    <w:rsid w:val="009B632D"/>
    <w:rsid w:val="009B6CF0"/>
    <w:rsid w:val="009B713A"/>
    <w:rsid w:val="009B72B4"/>
    <w:rsid w:val="009C0149"/>
    <w:rsid w:val="009C02A8"/>
    <w:rsid w:val="009C0354"/>
    <w:rsid w:val="009C0C00"/>
    <w:rsid w:val="009C1282"/>
    <w:rsid w:val="009C1306"/>
    <w:rsid w:val="009C13FC"/>
    <w:rsid w:val="009C151E"/>
    <w:rsid w:val="009C1E4E"/>
    <w:rsid w:val="009C309A"/>
    <w:rsid w:val="009C3CB2"/>
    <w:rsid w:val="009C4401"/>
    <w:rsid w:val="009C46BF"/>
    <w:rsid w:val="009C476E"/>
    <w:rsid w:val="009C4923"/>
    <w:rsid w:val="009C5457"/>
    <w:rsid w:val="009C55DD"/>
    <w:rsid w:val="009C62E8"/>
    <w:rsid w:val="009C678B"/>
    <w:rsid w:val="009C6DCE"/>
    <w:rsid w:val="009C763F"/>
    <w:rsid w:val="009C7893"/>
    <w:rsid w:val="009D076D"/>
    <w:rsid w:val="009D08AB"/>
    <w:rsid w:val="009D129F"/>
    <w:rsid w:val="009D18EF"/>
    <w:rsid w:val="009D1AF5"/>
    <w:rsid w:val="009D1C74"/>
    <w:rsid w:val="009D2098"/>
    <w:rsid w:val="009D2396"/>
    <w:rsid w:val="009D33C1"/>
    <w:rsid w:val="009D388D"/>
    <w:rsid w:val="009D3D07"/>
    <w:rsid w:val="009D505F"/>
    <w:rsid w:val="009D550F"/>
    <w:rsid w:val="009D5DB4"/>
    <w:rsid w:val="009D5E72"/>
    <w:rsid w:val="009D6676"/>
    <w:rsid w:val="009D707B"/>
    <w:rsid w:val="009D720A"/>
    <w:rsid w:val="009D738F"/>
    <w:rsid w:val="009D75E9"/>
    <w:rsid w:val="009D767A"/>
    <w:rsid w:val="009D7A24"/>
    <w:rsid w:val="009E0579"/>
    <w:rsid w:val="009E20C3"/>
    <w:rsid w:val="009E2AFD"/>
    <w:rsid w:val="009E38B0"/>
    <w:rsid w:val="009E3EBF"/>
    <w:rsid w:val="009E67DF"/>
    <w:rsid w:val="009E6949"/>
    <w:rsid w:val="009E726A"/>
    <w:rsid w:val="009E75B3"/>
    <w:rsid w:val="009E76A4"/>
    <w:rsid w:val="009E772D"/>
    <w:rsid w:val="009E7F9D"/>
    <w:rsid w:val="009F0D4D"/>
    <w:rsid w:val="009F23F1"/>
    <w:rsid w:val="009F2D76"/>
    <w:rsid w:val="009F3374"/>
    <w:rsid w:val="009F4286"/>
    <w:rsid w:val="009F43E2"/>
    <w:rsid w:val="009F4564"/>
    <w:rsid w:val="009F45EC"/>
    <w:rsid w:val="009F4AB0"/>
    <w:rsid w:val="009F5247"/>
    <w:rsid w:val="009F545A"/>
    <w:rsid w:val="009F571C"/>
    <w:rsid w:val="009F5B2B"/>
    <w:rsid w:val="009F6418"/>
    <w:rsid w:val="009F6B52"/>
    <w:rsid w:val="009F6E66"/>
    <w:rsid w:val="009F73F4"/>
    <w:rsid w:val="009F775C"/>
    <w:rsid w:val="009F7B2A"/>
    <w:rsid w:val="009F7C45"/>
    <w:rsid w:val="009F7F61"/>
    <w:rsid w:val="00A001C1"/>
    <w:rsid w:val="00A00F69"/>
    <w:rsid w:val="00A01A7E"/>
    <w:rsid w:val="00A02178"/>
    <w:rsid w:val="00A02C99"/>
    <w:rsid w:val="00A036BB"/>
    <w:rsid w:val="00A03760"/>
    <w:rsid w:val="00A041D7"/>
    <w:rsid w:val="00A042C1"/>
    <w:rsid w:val="00A0465E"/>
    <w:rsid w:val="00A04DC6"/>
    <w:rsid w:val="00A0573A"/>
    <w:rsid w:val="00A05885"/>
    <w:rsid w:val="00A05A65"/>
    <w:rsid w:val="00A06199"/>
    <w:rsid w:val="00A0629D"/>
    <w:rsid w:val="00A0687F"/>
    <w:rsid w:val="00A06BCC"/>
    <w:rsid w:val="00A076E4"/>
    <w:rsid w:val="00A07899"/>
    <w:rsid w:val="00A07B27"/>
    <w:rsid w:val="00A07DC0"/>
    <w:rsid w:val="00A10135"/>
    <w:rsid w:val="00A10CCE"/>
    <w:rsid w:val="00A11116"/>
    <w:rsid w:val="00A116A5"/>
    <w:rsid w:val="00A128D5"/>
    <w:rsid w:val="00A12BB6"/>
    <w:rsid w:val="00A132CF"/>
    <w:rsid w:val="00A13419"/>
    <w:rsid w:val="00A13AB6"/>
    <w:rsid w:val="00A14AD6"/>
    <w:rsid w:val="00A1503A"/>
    <w:rsid w:val="00A157CB"/>
    <w:rsid w:val="00A15B2F"/>
    <w:rsid w:val="00A17214"/>
    <w:rsid w:val="00A17292"/>
    <w:rsid w:val="00A17465"/>
    <w:rsid w:val="00A211A0"/>
    <w:rsid w:val="00A2181D"/>
    <w:rsid w:val="00A21994"/>
    <w:rsid w:val="00A21B8C"/>
    <w:rsid w:val="00A21BD0"/>
    <w:rsid w:val="00A21D87"/>
    <w:rsid w:val="00A22AEA"/>
    <w:rsid w:val="00A22B53"/>
    <w:rsid w:val="00A23355"/>
    <w:rsid w:val="00A23A9A"/>
    <w:rsid w:val="00A23FEE"/>
    <w:rsid w:val="00A24099"/>
    <w:rsid w:val="00A241E2"/>
    <w:rsid w:val="00A24453"/>
    <w:rsid w:val="00A244C6"/>
    <w:rsid w:val="00A25DF8"/>
    <w:rsid w:val="00A26375"/>
    <w:rsid w:val="00A2652F"/>
    <w:rsid w:val="00A268E6"/>
    <w:rsid w:val="00A269A6"/>
    <w:rsid w:val="00A26D25"/>
    <w:rsid w:val="00A26EFD"/>
    <w:rsid w:val="00A27B2B"/>
    <w:rsid w:val="00A30217"/>
    <w:rsid w:val="00A302BD"/>
    <w:rsid w:val="00A30A2F"/>
    <w:rsid w:val="00A30C8D"/>
    <w:rsid w:val="00A30F28"/>
    <w:rsid w:val="00A31972"/>
    <w:rsid w:val="00A3200F"/>
    <w:rsid w:val="00A32109"/>
    <w:rsid w:val="00A325F8"/>
    <w:rsid w:val="00A32698"/>
    <w:rsid w:val="00A32ACC"/>
    <w:rsid w:val="00A334EF"/>
    <w:rsid w:val="00A33D55"/>
    <w:rsid w:val="00A33FAA"/>
    <w:rsid w:val="00A34335"/>
    <w:rsid w:val="00A3459F"/>
    <w:rsid w:val="00A34910"/>
    <w:rsid w:val="00A34AC5"/>
    <w:rsid w:val="00A34E27"/>
    <w:rsid w:val="00A34E67"/>
    <w:rsid w:val="00A351C7"/>
    <w:rsid w:val="00A36ACC"/>
    <w:rsid w:val="00A36CDB"/>
    <w:rsid w:val="00A3751B"/>
    <w:rsid w:val="00A3758D"/>
    <w:rsid w:val="00A3765B"/>
    <w:rsid w:val="00A37D72"/>
    <w:rsid w:val="00A37E56"/>
    <w:rsid w:val="00A402DA"/>
    <w:rsid w:val="00A403BD"/>
    <w:rsid w:val="00A40753"/>
    <w:rsid w:val="00A40CCB"/>
    <w:rsid w:val="00A4130B"/>
    <w:rsid w:val="00A41367"/>
    <w:rsid w:val="00A4144C"/>
    <w:rsid w:val="00A41535"/>
    <w:rsid w:val="00A41A28"/>
    <w:rsid w:val="00A437BA"/>
    <w:rsid w:val="00A441D3"/>
    <w:rsid w:val="00A4424B"/>
    <w:rsid w:val="00A443BB"/>
    <w:rsid w:val="00A44C18"/>
    <w:rsid w:val="00A44E32"/>
    <w:rsid w:val="00A45298"/>
    <w:rsid w:val="00A452BC"/>
    <w:rsid w:val="00A45D25"/>
    <w:rsid w:val="00A46692"/>
    <w:rsid w:val="00A47CEA"/>
    <w:rsid w:val="00A47DC2"/>
    <w:rsid w:val="00A506DC"/>
    <w:rsid w:val="00A51381"/>
    <w:rsid w:val="00A52DCF"/>
    <w:rsid w:val="00A54209"/>
    <w:rsid w:val="00A54EA0"/>
    <w:rsid w:val="00A55B80"/>
    <w:rsid w:val="00A56358"/>
    <w:rsid w:val="00A566A9"/>
    <w:rsid w:val="00A56A71"/>
    <w:rsid w:val="00A56BF1"/>
    <w:rsid w:val="00A56DF6"/>
    <w:rsid w:val="00A56FD9"/>
    <w:rsid w:val="00A574C6"/>
    <w:rsid w:val="00A60547"/>
    <w:rsid w:val="00A6112E"/>
    <w:rsid w:val="00A6118C"/>
    <w:rsid w:val="00A61406"/>
    <w:rsid w:val="00A618A3"/>
    <w:rsid w:val="00A623C3"/>
    <w:rsid w:val="00A62CB1"/>
    <w:rsid w:val="00A6319F"/>
    <w:rsid w:val="00A6382A"/>
    <w:rsid w:val="00A641A0"/>
    <w:rsid w:val="00A64646"/>
    <w:rsid w:val="00A64A5D"/>
    <w:rsid w:val="00A64F3E"/>
    <w:rsid w:val="00A65160"/>
    <w:rsid w:val="00A65886"/>
    <w:rsid w:val="00A659B5"/>
    <w:rsid w:val="00A66E9C"/>
    <w:rsid w:val="00A675D7"/>
    <w:rsid w:val="00A676E6"/>
    <w:rsid w:val="00A67A2C"/>
    <w:rsid w:val="00A67B2E"/>
    <w:rsid w:val="00A7022F"/>
    <w:rsid w:val="00A71249"/>
    <w:rsid w:val="00A71E3D"/>
    <w:rsid w:val="00A725B6"/>
    <w:rsid w:val="00A72A95"/>
    <w:rsid w:val="00A72BBC"/>
    <w:rsid w:val="00A7307E"/>
    <w:rsid w:val="00A73147"/>
    <w:rsid w:val="00A732A7"/>
    <w:rsid w:val="00A73385"/>
    <w:rsid w:val="00A733E2"/>
    <w:rsid w:val="00A73490"/>
    <w:rsid w:val="00A73A59"/>
    <w:rsid w:val="00A73EBA"/>
    <w:rsid w:val="00A74016"/>
    <w:rsid w:val="00A7431E"/>
    <w:rsid w:val="00A745A5"/>
    <w:rsid w:val="00A75380"/>
    <w:rsid w:val="00A754C2"/>
    <w:rsid w:val="00A75C76"/>
    <w:rsid w:val="00A7642C"/>
    <w:rsid w:val="00A76BD4"/>
    <w:rsid w:val="00A76CEC"/>
    <w:rsid w:val="00A7748C"/>
    <w:rsid w:val="00A778EE"/>
    <w:rsid w:val="00A77CC7"/>
    <w:rsid w:val="00A77DB2"/>
    <w:rsid w:val="00A8013E"/>
    <w:rsid w:val="00A81129"/>
    <w:rsid w:val="00A82EFE"/>
    <w:rsid w:val="00A84202"/>
    <w:rsid w:val="00A84C09"/>
    <w:rsid w:val="00A86285"/>
    <w:rsid w:val="00A86C55"/>
    <w:rsid w:val="00A87A39"/>
    <w:rsid w:val="00A87AD4"/>
    <w:rsid w:val="00A90526"/>
    <w:rsid w:val="00A90704"/>
    <w:rsid w:val="00A90A88"/>
    <w:rsid w:val="00A913AC"/>
    <w:rsid w:val="00A9173C"/>
    <w:rsid w:val="00A91A64"/>
    <w:rsid w:val="00A92277"/>
    <w:rsid w:val="00A92929"/>
    <w:rsid w:val="00A92F1E"/>
    <w:rsid w:val="00A93ECF"/>
    <w:rsid w:val="00A9531C"/>
    <w:rsid w:val="00A957B9"/>
    <w:rsid w:val="00A95BAB"/>
    <w:rsid w:val="00A95D68"/>
    <w:rsid w:val="00A96279"/>
    <w:rsid w:val="00A9655B"/>
    <w:rsid w:val="00A966F8"/>
    <w:rsid w:val="00A9780B"/>
    <w:rsid w:val="00A978CB"/>
    <w:rsid w:val="00AA0803"/>
    <w:rsid w:val="00AA0A3C"/>
    <w:rsid w:val="00AA0A4A"/>
    <w:rsid w:val="00AA0C84"/>
    <w:rsid w:val="00AA11B7"/>
    <w:rsid w:val="00AA2310"/>
    <w:rsid w:val="00AA233A"/>
    <w:rsid w:val="00AA2839"/>
    <w:rsid w:val="00AA2D02"/>
    <w:rsid w:val="00AA361C"/>
    <w:rsid w:val="00AA3809"/>
    <w:rsid w:val="00AA40C2"/>
    <w:rsid w:val="00AA4106"/>
    <w:rsid w:val="00AA5A79"/>
    <w:rsid w:val="00AA5FD3"/>
    <w:rsid w:val="00AA6019"/>
    <w:rsid w:val="00AA6A77"/>
    <w:rsid w:val="00AA7A48"/>
    <w:rsid w:val="00AB0B94"/>
    <w:rsid w:val="00AB0F1D"/>
    <w:rsid w:val="00AB141B"/>
    <w:rsid w:val="00AB1556"/>
    <w:rsid w:val="00AB16D7"/>
    <w:rsid w:val="00AB1CD8"/>
    <w:rsid w:val="00AB1CEC"/>
    <w:rsid w:val="00AB1DD5"/>
    <w:rsid w:val="00AB1F72"/>
    <w:rsid w:val="00AB21C2"/>
    <w:rsid w:val="00AB2349"/>
    <w:rsid w:val="00AB2443"/>
    <w:rsid w:val="00AB29F0"/>
    <w:rsid w:val="00AB2C77"/>
    <w:rsid w:val="00AB2D0A"/>
    <w:rsid w:val="00AB5823"/>
    <w:rsid w:val="00AB5A13"/>
    <w:rsid w:val="00AB5C55"/>
    <w:rsid w:val="00AB5EA0"/>
    <w:rsid w:val="00AB5F6A"/>
    <w:rsid w:val="00AB671E"/>
    <w:rsid w:val="00AB77EE"/>
    <w:rsid w:val="00AB7D50"/>
    <w:rsid w:val="00AC07DE"/>
    <w:rsid w:val="00AC0B1E"/>
    <w:rsid w:val="00AC0F85"/>
    <w:rsid w:val="00AC155E"/>
    <w:rsid w:val="00AC1827"/>
    <w:rsid w:val="00AC1C4F"/>
    <w:rsid w:val="00AC1CF3"/>
    <w:rsid w:val="00AC1E77"/>
    <w:rsid w:val="00AC2165"/>
    <w:rsid w:val="00AC2536"/>
    <w:rsid w:val="00AC2BC4"/>
    <w:rsid w:val="00AC2E7C"/>
    <w:rsid w:val="00AC2E96"/>
    <w:rsid w:val="00AC3946"/>
    <w:rsid w:val="00AC4760"/>
    <w:rsid w:val="00AC4C9A"/>
    <w:rsid w:val="00AC5396"/>
    <w:rsid w:val="00AC6007"/>
    <w:rsid w:val="00AC67E7"/>
    <w:rsid w:val="00AC7551"/>
    <w:rsid w:val="00AC7671"/>
    <w:rsid w:val="00AC7B25"/>
    <w:rsid w:val="00AC7C4F"/>
    <w:rsid w:val="00AC7EC0"/>
    <w:rsid w:val="00AD1460"/>
    <w:rsid w:val="00AD1F90"/>
    <w:rsid w:val="00AD20F9"/>
    <w:rsid w:val="00AD26C0"/>
    <w:rsid w:val="00AD28BB"/>
    <w:rsid w:val="00AD2AF3"/>
    <w:rsid w:val="00AD37AA"/>
    <w:rsid w:val="00AD4442"/>
    <w:rsid w:val="00AD44EB"/>
    <w:rsid w:val="00AD49A8"/>
    <w:rsid w:val="00AD58D4"/>
    <w:rsid w:val="00AD668D"/>
    <w:rsid w:val="00AD6809"/>
    <w:rsid w:val="00AD6835"/>
    <w:rsid w:val="00AD6E69"/>
    <w:rsid w:val="00AD717C"/>
    <w:rsid w:val="00AD757F"/>
    <w:rsid w:val="00AE02A8"/>
    <w:rsid w:val="00AE02ED"/>
    <w:rsid w:val="00AE0A59"/>
    <w:rsid w:val="00AE14EF"/>
    <w:rsid w:val="00AE1D41"/>
    <w:rsid w:val="00AE1F26"/>
    <w:rsid w:val="00AE2205"/>
    <w:rsid w:val="00AE2764"/>
    <w:rsid w:val="00AE28DE"/>
    <w:rsid w:val="00AE28EF"/>
    <w:rsid w:val="00AE29FA"/>
    <w:rsid w:val="00AE2F18"/>
    <w:rsid w:val="00AE36BB"/>
    <w:rsid w:val="00AE38CF"/>
    <w:rsid w:val="00AE4E65"/>
    <w:rsid w:val="00AE50F2"/>
    <w:rsid w:val="00AE5947"/>
    <w:rsid w:val="00AE599D"/>
    <w:rsid w:val="00AE6044"/>
    <w:rsid w:val="00AE65BE"/>
    <w:rsid w:val="00AE6E82"/>
    <w:rsid w:val="00AE72DE"/>
    <w:rsid w:val="00AE7B9F"/>
    <w:rsid w:val="00AF0491"/>
    <w:rsid w:val="00AF0CFF"/>
    <w:rsid w:val="00AF14BB"/>
    <w:rsid w:val="00AF1ABB"/>
    <w:rsid w:val="00AF2F3C"/>
    <w:rsid w:val="00AF30C4"/>
    <w:rsid w:val="00AF33A7"/>
    <w:rsid w:val="00AF4700"/>
    <w:rsid w:val="00AF4D81"/>
    <w:rsid w:val="00AF4E9D"/>
    <w:rsid w:val="00AF5497"/>
    <w:rsid w:val="00AF58A4"/>
    <w:rsid w:val="00AF5A82"/>
    <w:rsid w:val="00AF5E31"/>
    <w:rsid w:val="00AF5F59"/>
    <w:rsid w:val="00AF640C"/>
    <w:rsid w:val="00AF6AEA"/>
    <w:rsid w:val="00B00F7A"/>
    <w:rsid w:val="00B013CE"/>
    <w:rsid w:val="00B01816"/>
    <w:rsid w:val="00B02521"/>
    <w:rsid w:val="00B027ED"/>
    <w:rsid w:val="00B03049"/>
    <w:rsid w:val="00B0370E"/>
    <w:rsid w:val="00B037C0"/>
    <w:rsid w:val="00B0393B"/>
    <w:rsid w:val="00B03987"/>
    <w:rsid w:val="00B03DED"/>
    <w:rsid w:val="00B048EB"/>
    <w:rsid w:val="00B04E39"/>
    <w:rsid w:val="00B05110"/>
    <w:rsid w:val="00B06052"/>
    <w:rsid w:val="00B0606B"/>
    <w:rsid w:val="00B0621B"/>
    <w:rsid w:val="00B062B3"/>
    <w:rsid w:val="00B062E1"/>
    <w:rsid w:val="00B069D5"/>
    <w:rsid w:val="00B072D4"/>
    <w:rsid w:val="00B07315"/>
    <w:rsid w:val="00B07341"/>
    <w:rsid w:val="00B07A40"/>
    <w:rsid w:val="00B07CE3"/>
    <w:rsid w:val="00B108AA"/>
    <w:rsid w:val="00B115E8"/>
    <w:rsid w:val="00B11E33"/>
    <w:rsid w:val="00B11EAE"/>
    <w:rsid w:val="00B1205C"/>
    <w:rsid w:val="00B1226C"/>
    <w:rsid w:val="00B122D9"/>
    <w:rsid w:val="00B12760"/>
    <w:rsid w:val="00B12F7D"/>
    <w:rsid w:val="00B13A65"/>
    <w:rsid w:val="00B13D95"/>
    <w:rsid w:val="00B14241"/>
    <w:rsid w:val="00B14725"/>
    <w:rsid w:val="00B14D48"/>
    <w:rsid w:val="00B14FE5"/>
    <w:rsid w:val="00B15E11"/>
    <w:rsid w:val="00B15F4B"/>
    <w:rsid w:val="00B15F67"/>
    <w:rsid w:val="00B16798"/>
    <w:rsid w:val="00B16B51"/>
    <w:rsid w:val="00B1701E"/>
    <w:rsid w:val="00B17024"/>
    <w:rsid w:val="00B1767F"/>
    <w:rsid w:val="00B17AA4"/>
    <w:rsid w:val="00B2010C"/>
    <w:rsid w:val="00B2012F"/>
    <w:rsid w:val="00B20635"/>
    <w:rsid w:val="00B208AD"/>
    <w:rsid w:val="00B20BE7"/>
    <w:rsid w:val="00B21018"/>
    <w:rsid w:val="00B2154C"/>
    <w:rsid w:val="00B218E9"/>
    <w:rsid w:val="00B218F4"/>
    <w:rsid w:val="00B219A5"/>
    <w:rsid w:val="00B21EB2"/>
    <w:rsid w:val="00B22061"/>
    <w:rsid w:val="00B22C22"/>
    <w:rsid w:val="00B23940"/>
    <w:rsid w:val="00B23B05"/>
    <w:rsid w:val="00B23DCD"/>
    <w:rsid w:val="00B24C88"/>
    <w:rsid w:val="00B2572C"/>
    <w:rsid w:val="00B259FD"/>
    <w:rsid w:val="00B25B8B"/>
    <w:rsid w:val="00B25B9A"/>
    <w:rsid w:val="00B25BAB"/>
    <w:rsid w:val="00B26338"/>
    <w:rsid w:val="00B26F15"/>
    <w:rsid w:val="00B27106"/>
    <w:rsid w:val="00B309DD"/>
    <w:rsid w:val="00B311DB"/>
    <w:rsid w:val="00B318AF"/>
    <w:rsid w:val="00B32062"/>
    <w:rsid w:val="00B321E2"/>
    <w:rsid w:val="00B32828"/>
    <w:rsid w:val="00B32980"/>
    <w:rsid w:val="00B336B0"/>
    <w:rsid w:val="00B33CD1"/>
    <w:rsid w:val="00B3410B"/>
    <w:rsid w:val="00B34621"/>
    <w:rsid w:val="00B34C2A"/>
    <w:rsid w:val="00B34FEE"/>
    <w:rsid w:val="00B353E0"/>
    <w:rsid w:val="00B35523"/>
    <w:rsid w:val="00B35F2E"/>
    <w:rsid w:val="00B36077"/>
    <w:rsid w:val="00B36517"/>
    <w:rsid w:val="00B36854"/>
    <w:rsid w:val="00B36A0A"/>
    <w:rsid w:val="00B372CB"/>
    <w:rsid w:val="00B37601"/>
    <w:rsid w:val="00B404A5"/>
    <w:rsid w:val="00B409CB"/>
    <w:rsid w:val="00B41AA7"/>
    <w:rsid w:val="00B42711"/>
    <w:rsid w:val="00B42A44"/>
    <w:rsid w:val="00B4304D"/>
    <w:rsid w:val="00B434B7"/>
    <w:rsid w:val="00B43A1F"/>
    <w:rsid w:val="00B44304"/>
    <w:rsid w:val="00B445A9"/>
    <w:rsid w:val="00B447B5"/>
    <w:rsid w:val="00B4491D"/>
    <w:rsid w:val="00B45486"/>
    <w:rsid w:val="00B458BB"/>
    <w:rsid w:val="00B45F03"/>
    <w:rsid w:val="00B46A72"/>
    <w:rsid w:val="00B46C88"/>
    <w:rsid w:val="00B46DE6"/>
    <w:rsid w:val="00B46F80"/>
    <w:rsid w:val="00B470A0"/>
    <w:rsid w:val="00B475FD"/>
    <w:rsid w:val="00B47954"/>
    <w:rsid w:val="00B47EC1"/>
    <w:rsid w:val="00B47F4C"/>
    <w:rsid w:val="00B501F0"/>
    <w:rsid w:val="00B50AB5"/>
    <w:rsid w:val="00B52F7F"/>
    <w:rsid w:val="00B533EF"/>
    <w:rsid w:val="00B536B2"/>
    <w:rsid w:val="00B5374A"/>
    <w:rsid w:val="00B53B22"/>
    <w:rsid w:val="00B5413D"/>
    <w:rsid w:val="00B5446A"/>
    <w:rsid w:val="00B5491C"/>
    <w:rsid w:val="00B55C1E"/>
    <w:rsid w:val="00B563CD"/>
    <w:rsid w:val="00B564CA"/>
    <w:rsid w:val="00B56759"/>
    <w:rsid w:val="00B56A98"/>
    <w:rsid w:val="00B57002"/>
    <w:rsid w:val="00B5770E"/>
    <w:rsid w:val="00B579E6"/>
    <w:rsid w:val="00B57CB7"/>
    <w:rsid w:val="00B606CD"/>
    <w:rsid w:val="00B6085D"/>
    <w:rsid w:val="00B60896"/>
    <w:rsid w:val="00B60FA7"/>
    <w:rsid w:val="00B623A6"/>
    <w:rsid w:val="00B628EE"/>
    <w:rsid w:val="00B632BA"/>
    <w:rsid w:val="00B634D9"/>
    <w:rsid w:val="00B63809"/>
    <w:rsid w:val="00B63F3F"/>
    <w:rsid w:val="00B6446E"/>
    <w:rsid w:val="00B65D90"/>
    <w:rsid w:val="00B65FAE"/>
    <w:rsid w:val="00B66637"/>
    <w:rsid w:val="00B66A27"/>
    <w:rsid w:val="00B6755E"/>
    <w:rsid w:val="00B7068C"/>
    <w:rsid w:val="00B70E88"/>
    <w:rsid w:val="00B71854"/>
    <w:rsid w:val="00B71B7D"/>
    <w:rsid w:val="00B72169"/>
    <w:rsid w:val="00B7259C"/>
    <w:rsid w:val="00B73107"/>
    <w:rsid w:val="00B7392A"/>
    <w:rsid w:val="00B73A60"/>
    <w:rsid w:val="00B73D0E"/>
    <w:rsid w:val="00B74E15"/>
    <w:rsid w:val="00B75193"/>
    <w:rsid w:val="00B7723A"/>
    <w:rsid w:val="00B77CBA"/>
    <w:rsid w:val="00B77D9A"/>
    <w:rsid w:val="00B808FB"/>
    <w:rsid w:val="00B80CFF"/>
    <w:rsid w:val="00B81A20"/>
    <w:rsid w:val="00B82EE7"/>
    <w:rsid w:val="00B8356B"/>
    <w:rsid w:val="00B836FC"/>
    <w:rsid w:val="00B8663E"/>
    <w:rsid w:val="00B87B37"/>
    <w:rsid w:val="00B87BEA"/>
    <w:rsid w:val="00B900C9"/>
    <w:rsid w:val="00B906C1"/>
    <w:rsid w:val="00B90767"/>
    <w:rsid w:val="00B91117"/>
    <w:rsid w:val="00B9145B"/>
    <w:rsid w:val="00B91A54"/>
    <w:rsid w:val="00B91C93"/>
    <w:rsid w:val="00B926E1"/>
    <w:rsid w:val="00B9286B"/>
    <w:rsid w:val="00B92A79"/>
    <w:rsid w:val="00B92C1D"/>
    <w:rsid w:val="00B92EB3"/>
    <w:rsid w:val="00B93813"/>
    <w:rsid w:val="00B93AA9"/>
    <w:rsid w:val="00B93AFF"/>
    <w:rsid w:val="00B947FB"/>
    <w:rsid w:val="00B94DD3"/>
    <w:rsid w:val="00B95A3D"/>
    <w:rsid w:val="00B965C0"/>
    <w:rsid w:val="00B97229"/>
    <w:rsid w:val="00B97669"/>
    <w:rsid w:val="00BA04C3"/>
    <w:rsid w:val="00BA0CC5"/>
    <w:rsid w:val="00BA1A6A"/>
    <w:rsid w:val="00BA1B9E"/>
    <w:rsid w:val="00BA3939"/>
    <w:rsid w:val="00BA4531"/>
    <w:rsid w:val="00BA482E"/>
    <w:rsid w:val="00BA61D3"/>
    <w:rsid w:val="00BA699C"/>
    <w:rsid w:val="00BB036C"/>
    <w:rsid w:val="00BB06B7"/>
    <w:rsid w:val="00BB0B12"/>
    <w:rsid w:val="00BB170B"/>
    <w:rsid w:val="00BB1720"/>
    <w:rsid w:val="00BB17DA"/>
    <w:rsid w:val="00BB3F6B"/>
    <w:rsid w:val="00BB4399"/>
    <w:rsid w:val="00BB45C5"/>
    <w:rsid w:val="00BB47D0"/>
    <w:rsid w:val="00BB4ED3"/>
    <w:rsid w:val="00BB56F8"/>
    <w:rsid w:val="00BB5710"/>
    <w:rsid w:val="00BB5975"/>
    <w:rsid w:val="00BB62B2"/>
    <w:rsid w:val="00BB6317"/>
    <w:rsid w:val="00BB6361"/>
    <w:rsid w:val="00BB69D2"/>
    <w:rsid w:val="00BB71C8"/>
    <w:rsid w:val="00BC05A8"/>
    <w:rsid w:val="00BC12FE"/>
    <w:rsid w:val="00BC1B3D"/>
    <w:rsid w:val="00BC2F93"/>
    <w:rsid w:val="00BC43FC"/>
    <w:rsid w:val="00BC4A14"/>
    <w:rsid w:val="00BC52CE"/>
    <w:rsid w:val="00BC5384"/>
    <w:rsid w:val="00BC5BC6"/>
    <w:rsid w:val="00BC5DB8"/>
    <w:rsid w:val="00BC5E20"/>
    <w:rsid w:val="00BC68D4"/>
    <w:rsid w:val="00BC715B"/>
    <w:rsid w:val="00BC769B"/>
    <w:rsid w:val="00BC7ABE"/>
    <w:rsid w:val="00BD03FA"/>
    <w:rsid w:val="00BD0B2B"/>
    <w:rsid w:val="00BD0B70"/>
    <w:rsid w:val="00BD0E80"/>
    <w:rsid w:val="00BD2FD9"/>
    <w:rsid w:val="00BD3533"/>
    <w:rsid w:val="00BD412C"/>
    <w:rsid w:val="00BD440B"/>
    <w:rsid w:val="00BD4606"/>
    <w:rsid w:val="00BD52E8"/>
    <w:rsid w:val="00BD54C2"/>
    <w:rsid w:val="00BD5CF4"/>
    <w:rsid w:val="00BD62D7"/>
    <w:rsid w:val="00BD7884"/>
    <w:rsid w:val="00BE0D88"/>
    <w:rsid w:val="00BE106F"/>
    <w:rsid w:val="00BE12E2"/>
    <w:rsid w:val="00BE2357"/>
    <w:rsid w:val="00BE245A"/>
    <w:rsid w:val="00BE27BA"/>
    <w:rsid w:val="00BE28D6"/>
    <w:rsid w:val="00BE28D7"/>
    <w:rsid w:val="00BE30DE"/>
    <w:rsid w:val="00BE38E5"/>
    <w:rsid w:val="00BE3CE2"/>
    <w:rsid w:val="00BE3DD3"/>
    <w:rsid w:val="00BE3E5B"/>
    <w:rsid w:val="00BE47B9"/>
    <w:rsid w:val="00BE536D"/>
    <w:rsid w:val="00BE662D"/>
    <w:rsid w:val="00BE6EA0"/>
    <w:rsid w:val="00BE6EB1"/>
    <w:rsid w:val="00BE79C9"/>
    <w:rsid w:val="00BE7EE6"/>
    <w:rsid w:val="00BF1865"/>
    <w:rsid w:val="00BF1FEA"/>
    <w:rsid w:val="00BF241C"/>
    <w:rsid w:val="00BF32AA"/>
    <w:rsid w:val="00BF3609"/>
    <w:rsid w:val="00BF394B"/>
    <w:rsid w:val="00BF46F0"/>
    <w:rsid w:val="00BF486C"/>
    <w:rsid w:val="00BF640F"/>
    <w:rsid w:val="00BF69EC"/>
    <w:rsid w:val="00BF6D80"/>
    <w:rsid w:val="00BF702C"/>
    <w:rsid w:val="00BF7DC8"/>
    <w:rsid w:val="00C0061A"/>
    <w:rsid w:val="00C0067B"/>
    <w:rsid w:val="00C007D2"/>
    <w:rsid w:val="00C00B9A"/>
    <w:rsid w:val="00C01068"/>
    <w:rsid w:val="00C01ACC"/>
    <w:rsid w:val="00C02B74"/>
    <w:rsid w:val="00C032B4"/>
    <w:rsid w:val="00C03AF8"/>
    <w:rsid w:val="00C03DBA"/>
    <w:rsid w:val="00C052E9"/>
    <w:rsid w:val="00C06039"/>
    <w:rsid w:val="00C062FE"/>
    <w:rsid w:val="00C0688A"/>
    <w:rsid w:val="00C069B0"/>
    <w:rsid w:val="00C10AAC"/>
    <w:rsid w:val="00C10B51"/>
    <w:rsid w:val="00C1126B"/>
    <w:rsid w:val="00C1126C"/>
    <w:rsid w:val="00C11555"/>
    <w:rsid w:val="00C116A0"/>
    <w:rsid w:val="00C118EE"/>
    <w:rsid w:val="00C12069"/>
    <w:rsid w:val="00C1266D"/>
    <w:rsid w:val="00C1311F"/>
    <w:rsid w:val="00C14D2B"/>
    <w:rsid w:val="00C14D93"/>
    <w:rsid w:val="00C15A7C"/>
    <w:rsid w:val="00C15CDB"/>
    <w:rsid w:val="00C160D6"/>
    <w:rsid w:val="00C163F7"/>
    <w:rsid w:val="00C1759F"/>
    <w:rsid w:val="00C1791E"/>
    <w:rsid w:val="00C17A90"/>
    <w:rsid w:val="00C20D36"/>
    <w:rsid w:val="00C20DEA"/>
    <w:rsid w:val="00C21A71"/>
    <w:rsid w:val="00C21EBD"/>
    <w:rsid w:val="00C22F51"/>
    <w:rsid w:val="00C238F9"/>
    <w:rsid w:val="00C2396A"/>
    <w:rsid w:val="00C23C93"/>
    <w:rsid w:val="00C24331"/>
    <w:rsid w:val="00C24B80"/>
    <w:rsid w:val="00C2529A"/>
    <w:rsid w:val="00C25586"/>
    <w:rsid w:val="00C25C71"/>
    <w:rsid w:val="00C25E21"/>
    <w:rsid w:val="00C263F6"/>
    <w:rsid w:val="00C2640C"/>
    <w:rsid w:val="00C26488"/>
    <w:rsid w:val="00C2678D"/>
    <w:rsid w:val="00C2728C"/>
    <w:rsid w:val="00C27540"/>
    <w:rsid w:val="00C30728"/>
    <w:rsid w:val="00C3074B"/>
    <w:rsid w:val="00C30F4E"/>
    <w:rsid w:val="00C31C9C"/>
    <w:rsid w:val="00C31F62"/>
    <w:rsid w:val="00C33102"/>
    <w:rsid w:val="00C337EE"/>
    <w:rsid w:val="00C33883"/>
    <w:rsid w:val="00C33E06"/>
    <w:rsid w:val="00C348B8"/>
    <w:rsid w:val="00C3561E"/>
    <w:rsid w:val="00C35C5C"/>
    <w:rsid w:val="00C36609"/>
    <w:rsid w:val="00C3678B"/>
    <w:rsid w:val="00C372FF"/>
    <w:rsid w:val="00C373A9"/>
    <w:rsid w:val="00C37CC8"/>
    <w:rsid w:val="00C40293"/>
    <w:rsid w:val="00C40F01"/>
    <w:rsid w:val="00C428B6"/>
    <w:rsid w:val="00C441CB"/>
    <w:rsid w:val="00C44971"/>
    <w:rsid w:val="00C44BBB"/>
    <w:rsid w:val="00C44BE9"/>
    <w:rsid w:val="00C454EF"/>
    <w:rsid w:val="00C4561A"/>
    <w:rsid w:val="00C4659B"/>
    <w:rsid w:val="00C47264"/>
    <w:rsid w:val="00C50140"/>
    <w:rsid w:val="00C5034A"/>
    <w:rsid w:val="00C508D6"/>
    <w:rsid w:val="00C50FFE"/>
    <w:rsid w:val="00C51013"/>
    <w:rsid w:val="00C51C48"/>
    <w:rsid w:val="00C51F0D"/>
    <w:rsid w:val="00C52412"/>
    <w:rsid w:val="00C5266F"/>
    <w:rsid w:val="00C52777"/>
    <w:rsid w:val="00C52855"/>
    <w:rsid w:val="00C52DD9"/>
    <w:rsid w:val="00C53967"/>
    <w:rsid w:val="00C53D35"/>
    <w:rsid w:val="00C54058"/>
    <w:rsid w:val="00C54073"/>
    <w:rsid w:val="00C541E2"/>
    <w:rsid w:val="00C54296"/>
    <w:rsid w:val="00C54ECA"/>
    <w:rsid w:val="00C5534F"/>
    <w:rsid w:val="00C55451"/>
    <w:rsid w:val="00C556EC"/>
    <w:rsid w:val="00C568D3"/>
    <w:rsid w:val="00C569BD"/>
    <w:rsid w:val="00C56C57"/>
    <w:rsid w:val="00C60300"/>
    <w:rsid w:val="00C60963"/>
    <w:rsid w:val="00C60C91"/>
    <w:rsid w:val="00C6177C"/>
    <w:rsid w:val="00C61B87"/>
    <w:rsid w:val="00C6251A"/>
    <w:rsid w:val="00C6294A"/>
    <w:rsid w:val="00C63328"/>
    <w:rsid w:val="00C63B9B"/>
    <w:rsid w:val="00C65330"/>
    <w:rsid w:val="00C6581B"/>
    <w:rsid w:val="00C65847"/>
    <w:rsid w:val="00C65AFF"/>
    <w:rsid w:val="00C6660A"/>
    <w:rsid w:val="00C67053"/>
    <w:rsid w:val="00C67A9E"/>
    <w:rsid w:val="00C67AB6"/>
    <w:rsid w:val="00C70F67"/>
    <w:rsid w:val="00C71906"/>
    <w:rsid w:val="00C71AE2"/>
    <w:rsid w:val="00C71B75"/>
    <w:rsid w:val="00C71E99"/>
    <w:rsid w:val="00C7229C"/>
    <w:rsid w:val="00C7241B"/>
    <w:rsid w:val="00C72EDB"/>
    <w:rsid w:val="00C731BE"/>
    <w:rsid w:val="00C73BD4"/>
    <w:rsid w:val="00C73BDF"/>
    <w:rsid w:val="00C74664"/>
    <w:rsid w:val="00C74A2F"/>
    <w:rsid w:val="00C74B58"/>
    <w:rsid w:val="00C7551A"/>
    <w:rsid w:val="00C757CD"/>
    <w:rsid w:val="00C75D7B"/>
    <w:rsid w:val="00C765FA"/>
    <w:rsid w:val="00C76C73"/>
    <w:rsid w:val="00C76CEA"/>
    <w:rsid w:val="00C76FB0"/>
    <w:rsid w:val="00C77721"/>
    <w:rsid w:val="00C7790C"/>
    <w:rsid w:val="00C77A66"/>
    <w:rsid w:val="00C77F53"/>
    <w:rsid w:val="00C80450"/>
    <w:rsid w:val="00C8063C"/>
    <w:rsid w:val="00C8134F"/>
    <w:rsid w:val="00C81BAC"/>
    <w:rsid w:val="00C82106"/>
    <w:rsid w:val="00C823B0"/>
    <w:rsid w:val="00C82657"/>
    <w:rsid w:val="00C82844"/>
    <w:rsid w:val="00C82DFB"/>
    <w:rsid w:val="00C838CB"/>
    <w:rsid w:val="00C84364"/>
    <w:rsid w:val="00C848DC"/>
    <w:rsid w:val="00C84D62"/>
    <w:rsid w:val="00C85512"/>
    <w:rsid w:val="00C85ECB"/>
    <w:rsid w:val="00C85F58"/>
    <w:rsid w:val="00C864C8"/>
    <w:rsid w:val="00C86858"/>
    <w:rsid w:val="00C86AD1"/>
    <w:rsid w:val="00C86C05"/>
    <w:rsid w:val="00C87828"/>
    <w:rsid w:val="00C87FDE"/>
    <w:rsid w:val="00C908F2"/>
    <w:rsid w:val="00C909CE"/>
    <w:rsid w:val="00C90E3D"/>
    <w:rsid w:val="00C91285"/>
    <w:rsid w:val="00C91880"/>
    <w:rsid w:val="00C91A9F"/>
    <w:rsid w:val="00C91C92"/>
    <w:rsid w:val="00C92594"/>
    <w:rsid w:val="00C92709"/>
    <w:rsid w:val="00C92CB3"/>
    <w:rsid w:val="00C92FE1"/>
    <w:rsid w:val="00C93056"/>
    <w:rsid w:val="00C94785"/>
    <w:rsid w:val="00C952BE"/>
    <w:rsid w:val="00C955EC"/>
    <w:rsid w:val="00C9582D"/>
    <w:rsid w:val="00C959D4"/>
    <w:rsid w:val="00C965FE"/>
    <w:rsid w:val="00C96CB0"/>
    <w:rsid w:val="00C9733B"/>
    <w:rsid w:val="00C97A1D"/>
    <w:rsid w:val="00CA036F"/>
    <w:rsid w:val="00CA0652"/>
    <w:rsid w:val="00CA0F5D"/>
    <w:rsid w:val="00CA1059"/>
    <w:rsid w:val="00CA1B0E"/>
    <w:rsid w:val="00CA1D84"/>
    <w:rsid w:val="00CA2A05"/>
    <w:rsid w:val="00CA2D93"/>
    <w:rsid w:val="00CA3552"/>
    <w:rsid w:val="00CA377C"/>
    <w:rsid w:val="00CA44B9"/>
    <w:rsid w:val="00CA5089"/>
    <w:rsid w:val="00CA5E82"/>
    <w:rsid w:val="00CA660E"/>
    <w:rsid w:val="00CA6D5A"/>
    <w:rsid w:val="00CA7265"/>
    <w:rsid w:val="00CA7A47"/>
    <w:rsid w:val="00CB0CF5"/>
    <w:rsid w:val="00CB0D15"/>
    <w:rsid w:val="00CB0EC5"/>
    <w:rsid w:val="00CB151A"/>
    <w:rsid w:val="00CB1FB2"/>
    <w:rsid w:val="00CB204B"/>
    <w:rsid w:val="00CB25C8"/>
    <w:rsid w:val="00CB287C"/>
    <w:rsid w:val="00CB2B38"/>
    <w:rsid w:val="00CB325C"/>
    <w:rsid w:val="00CB3311"/>
    <w:rsid w:val="00CB39FC"/>
    <w:rsid w:val="00CB452D"/>
    <w:rsid w:val="00CB5370"/>
    <w:rsid w:val="00CB53E8"/>
    <w:rsid w:val="00CB559A"/>
    <w:rsid w:val="00CB5970"/>
    <w:rsid w:val="00CB7731"/>
    <w:rsid w:val="00CC1961"/>
    <w:rsid w:val="00CC1C9F"/>
    <w:rsid w:val="00CC1D50"/>
    <w:rsid w:val="00CC211E"/>
    <w:rsid w:val="00CC26D9"/>
    <w:rsid w:val="00CC2BC0"/>
    <w:rsid w:val="00CC2C96"/>
    <w:rsid w:val="00CC2F5C"/>
    <w:rsid w:val="00CC30F8"/>
    <w:rsid w:val="00CC3852"/>
    <w:rsid w:val="00CC3BDE"/>
    <w:rsid w:val="00CC4573"/>
    <w:rsid w:val="00CC4F63"/>
    <w:rsid w:val="00CC5568"/>
    <w:rsid w:val="00CC5949"/>
    <w:rsid w:val="00CC7340"/>
    <w:rsid w:val="00CC748F"/>
    <w:rsid w:val="00CC7966"/>
    <w:rsid w:val="00CC7DBA"/>
    <w:rsid w:val="00CD09F4"/>
    <w:rsid w:val="00CD0B27"/>
    <w:rsid w:val="00CD167A"/>
    <w:rsid w:val="00CD1973"/>
    <w:rsid w:val="00CD1A9F"/>
    <w:rsid w:val="00CD2529"/>
    <w:rsid w:val="00CD3222"/>
    <w:rsid w:val="00CD334E"/>
    <w:rsid w:val="00CD358E"/>
    <w:rsid w:val="00CD383F"/>
    <w:rsid w:val="00CD40B0"/>
    <w:rsid w:val="00CD4236"/>
    <w:rsid w:val="00CD4DE5"/>
    <w:rsid w:val="00CD5052"/>
    <w:rsid w:val="00CD511F"/>
    <w:rsid w:val="00CD5E27"/>
    <w:rsid w:val="00CD68AC"/>
    <w:rsid w:val="00CD6C8A"/>
    <w:rsid w:val="00CE0882"/>
    <w:rsid w:val="00CE0EAE"/>
    <w:rsid w:val="00CE1C23"/>
    <w:rsid w:val="00CE1E4D"/>
    <w:rsid w:val="00CE202F"/>
    <w:rsid w:val="00CE2498"/>
    <w:rsid w:val="00CE2B8F"/>
    <w:rsid w:val="00CE39FB"/>
    <w:rsid w:val="00CE44FB"/>
    <w:rsid w:val="00CE4828"/>
    <w:rsid w:val="00CE4E50"/>
    <w:rsid w:val="00CE5A28"/>
    <w:rsid w:val="00CE62EE"/>
    <w:rsid w:val="00CE6334"/>
    <w:rsid w:val="00CE6882"/>
    <w:rsid w:val="00CE68EA"/>
    <w:rsid w:val="00CE6BA3"/>
    <w:rsid w:val="00CE6D0A"/>
    <w:rsid w:val="00CE7387"/>
    <w:rsid w:val="00CE774F"/>
    <w:rsid w:val="00CE792C"/>
    <w:rsid w:val="00CE7F89"/>
    <w:rsid w:val="00CF1408"/>
    <w:rsid w:val="00CF1AB0"/>
    <w:rsid w:val="00CF1B99"/>
    <w:rsid w:val="00CF20DD"/>
    <w:rsid w:val="00CF257A"/>
    <w:rsid w:val="00CF2C1E"/>
    <w:rsid w:val="00CF356C"/>
    <w:rsid w:val="00CF369E"/>
    <w:rsid w:val="00CF386D"/>
    <w:rsid w:val="00CF4321"/>
    <w:rsid w:val="00CF442A"/>
    <w:rsid w:val="00CF4579"/>
    <w:rsid w:val="00CF47F9"/>
    <w:rsid w:val="00CF48E2"/>
    <w:rsid w:val="00CF55D0"/>
    <w:rsid w:val="00CF5BA2"/>
    <w:rsid w:val="00CF5C3D"/>
    <w:rsid w:val="00CF6082"/>
    <w:rsid w:val="00CF63A7"/>
    <w:rsid w:val="00CF7431"/>
    <w:rsid w:val="00CF766D"/>
    <w:rsid w:val="00CF793C"/>
    <w:rsid w:val="00CF7E30"/>
    <w:rsid w:val="00CF7FC5"/>
    <w:rsid w:val="00D00383"/>
    <w:rsid w:val="00D01A86"/>
    <w:rsid w:val="00D01AC0"/>
    <w:rsid w:val="00D020AF"/>
    <w:rsid w:val="00D02182"/>
    <w:rsid w:val="00D02335"/>
    <w:rsid w:val="00D024DE"/>
    <w:rsid w:val="00D029D7"/>
    <w:rsid w:val="00D02B00"/>
    <w:rsid w:val="00D03E88"/>
    <w:rsid w:val="00D04EDF"/>
    <w:rsid w:val="00D056E8"/>
    <w:rsid w:val="00D05CF6"/>
    <w:rsid w:val="00D05D2A"/>
    <w:rsid w:val="00D06364"/>
    <w:rsid w:val="00D06CC8"/>
    <w:rsid w:val="00D074D1"/>
    <w:rsid w:val="00D0784C"/>
    <w:rsid w:val="00D079ED"/>
    <w:rsid w:val="00D10595"/>
    <w:rsid w:val="00D10CF2"/>
    <w:rsid w:val="00D10DCE"/>
    <w:rsid w:val="00D10DF5"/>
    <w:rsid w:val="00D11188"/>
    <w:rsid w:val="00D113AC"/>
    <w:rsid w:val="00D118F9"/>
    <w:rsid w:val="00D12CF9"/>
    <w:rsid w:val="00D13760"/>
    <w:rsid w:val="00D13D12"/>
    <w:rsid w:val="00D13FE8"/>
    <w:rsid w:val="00D14173"/>
    <w:rsid w:val="00D1436F"/>
    <w:rsid w:val="00D14457"/>
    <w:rsid w:val="00D14849"/>
    <w:rsid w:val="00D149D9"/>
    <w:rsid w:val="00D16A1B"/>
    <w:rsid w:val="00D1742E"/>
    <w:rsid w:val="00D17496"/>
    <w:rsid w:val="00D20373"/>
    <w:rsid w:val="00D207D1"/>
    <w:rsid w:val="00D20E3A"/>
    <w:rsid w:val="00D217B6"/>
    <w:rsid w:val="00D21E2A"/>
    <w:rsid w:val="00D22025"/>
    <w:rsid w:val="00D22AF0"/>
    <w:rsid w:val="00D22C56"/>
    <w:rsid w:val="00D23566"/>
    <w:rsid w:val="00D23F72"/>
    <w:rsid w:val="00D2534E"/>
    <w:rsid w:val="00D25561"/>
    <w:rsid w:val="00D25F79"/>
    <w:rsid w:val="00D27974"/>
    <w:rsid w:val="00D27A1B"/>
    <w:rsid w:val="00D27CA2"/>
    <w:rsid w:val="00D27D66"/>
    <w:rsid w:val="00D30005"/>
    <w:rsid w:val="00D30107"/>
    <w:rsid w:val="00D30598"/>
    <w:rsid w:val="00D30AB9"/>
    <w:rsid w:val="00D312E2"/>
    <w:rsid w:val="00D31B84"/>
    <w:rsid w:val="00D31F77"/>
    <w:rsid w:val="00D3235C"/>
    <w:rsid w:val="00D32C57"/>
    <w:rsid w:val="00D34354"/>
    <w:rsid w:val="00D34B46"/>
    <w:rsid w:val="00D34BB3"/>
    <w:rsid w:val="00D351CE"/>
    <w:rsid w:val="00D35DDF"/>
    <w:rsid w:val="00D36A38"/>
    <w:rsid w:val="00D372A3"/>
    <w:rsid w:val="00D37560"/>
    <w:rsid w:val="00D37568"/>
    <w:rsid w:val="00D3756C"/>
    <w:rsid w:val="00D37DDC"/>
    <w:rsid w:val="00D40CB4"/>
    <w:rsid w:val="00D40FE4"/>
    <w:rsid w:val="00D41074"/>
    <w:rsid w:val="00D411D1"/>
    <w:rsid w:val="00D4210C"/>
    <w:rsid w:val="00D42277"/>
    <w:rsid w:val="00D424A7"/>
    <w:rsid w:val="00D4281E"/>
    <w:rsid w:val="00D43E4B"/>
    <w:rsid w:val="00D44116"/>
    <w:rsid w:val="00D44311"/>
    <w:rsid w:val="00D444B1"/>
    <w:rsid w:val="00D44D87"/>
    <w:rsid w:val="00D45645"/>
    <w:rsid w:val="00D45DF3"/>
    <w:rsid w:val="00D45E4D"/>
    <w:rsid w:val="00D46C71"/>
    <w:rsid w:val="00D47136"/>
    <w:rsid w:val="00D4787A"/>
    <w:rsid w:val="00D50016"/>
    <w:rsid w:val="00D50B14"/>
    <w:rsid w:val="00D50D4D"/>
    <w:rsid w:val="00D5120E"/>
    <w:rsid w:val="00D51641"/>
    <w:rsid w:val="00D5184C"/>
    <w:rsid w:val="00D518A6"/>
    <w:rsid w:val="00D52037"/>
    <w:rsid w:val="00D52563"/>
    <w:rsid w:val="00D528FA"/>
    <w:rsid w:val="00D52D13"/>
    <w:rsid w:val="00D53B6F"/>
    <w:rsid w:val="00D5420F"/>
    <w:rsid w:val="00D54F65"/>
    <w:rsid w:val="00D5535C"/>
    <w:rsid w:val="00D553BD"/>
    <w:rsid w:val="00D553D3"/>
    <w:rsid w:val="00D55735"/>
    <w:rsid w:val="00D564F6"/>
    <w:rsid w:val="00D5690C"/>
    <w:rsid w:val="00D5719F"/>
    <w:rsid w:val="00D572E4"/>
    <w:rsid w:val="00D579DA"/>
    <w:rsid w:val="00D57E69"/>
    <w:rsid w:val="00D57E6C"/>
    <w:rsid w:val="00D60518"/>
    <w:rsid w:val="00D606BD"/>
    <w:rsid w:val="00D60910"/>
    <w:rsid w:val="00D60B86"/>
    <w:rsid w:val="00D61B12"/>
    <w:rsid w:val="00D6264F"/>
    <w:rsid w:val="00D62900"/>
    <w:rsid w:val="00D62DBA"/>
    <w:rsid w:val="00D62E43"/>
    <w:rsid w:val="00D62E4D"/>
    <w:rsid w:val="00D63010"/>
    <w:rsid w:val="00D63132"/>
    <w:rsid w:val="00D63140"/>
    <w:rsid w:val="00D6392D"/>
    <w:rsid w:val="00D64248"/>
    <w:rsid w:val="00D643AD"/>
    <w:rsid w:val="00D644DF"/>
    <w:rsid w:val="00D64DCF"/>
    <w:rsid w:val="00D6506B"/>
    <w:rsid w:val="00D65086"/>
    <w:rsid w:val="00D652C5"/>
    <w:rsid w:val="00D65D4F"/>
    <w:rsid w:val="00D65F49"/>
    <w:rsid w:val="00D66040"/>
    <w:rsid w:val="00D66B22"/>
    <w:rsid w:val="00D67048"/>
    <w:rsid w:val="00D70555"/>
    <w:rsid w:val="00D70828"/>
    <w:rsid w:val="00D711C0"/>
    <w:rsid w:val="00D71B97"/>
    <w:rsid w:val="00D7237E"/>
    <w:rsid w:val="00D724BA"/>
    <w:rsid w:val="00D7259A"/>
    <w:rsid w:val="00D73528"/>
    <w:rsid w:val="00D73EDC"/>
    <w:rsid w:val="00D7446C"/>
    <w:rsid w:val="00D74599"/>
    <w:rsid w:val="00D74A07"/>
    <w:rsid w:val="00D74C81"/>
    <w:rsid w:val="00D75D3E"/>
    <w:rsid w:val="00D75EF0"/>
    <w:rsid w:val="00D7649B"/>
    <w:rsid w:val="00D77886"/>
    <w:rsid w:val="00D801BB"/>
    <w:rsid w:val="00D80592"/>
    <w:rsid w:val="00D80E38"/>
    <w:rsid w:val="00D81484"/>
    <w:rsid w:val="00D817CC"/>
    <w:rsid w:val="00D81ADB"/>
    <w:rsid w:val="00D823DF"/>
    <w:rsid w:val="00D823EF"/>
    <w:rsid w:val="00D824FD"/>
    <w:rsid w:val="00D83938"/>
    <w:rsid w:val="00D8428C"/>
    <w:rsid w:val="00D843D7"/>
    <w:rsid w:val="00D847B9"/>
    <w:rsid w:val="00D84C88"/>
    <w:rsid w:val="00D857FF"/>
    <w:rsid w:val="00D85E33"/>
    <w:rsid w:val="00D86172"/>
    <w:rsid w:val="00D86308"/>
    <w:rsid w:val="00D86E30"/>
    <w:rsid w:val="00D86F53"/>
    <w:rsid w:val="00D8733E"/>
    <w:rsid w:val="00D87979"/>
    <w:rsid w:val="00D90572"/>
    <w:rsid w:val="00D907BD"/>
    <w:rsid w:val="00D920E5"/>
    <w:rsid w:val="00D921F8"/>
    <w:rsid w:val="00D92AE0"/>
    <w:rsid w:val="00D94651"/>
    <w:rsid w:val="00D95178"/>
    <w:rsid w:val="00D95253"/>
    <w:rsid w:val="00D96010"/>
    <w:rsid w:val="00D96D9F"/>
    <w:rsid w:val="00D96E2D"/>
    <w:rsid w:val="00D97A9A"/>
    <w:rsid w:val="00DA0964"/>
    <w:rsid w:val="00DA0F5B"/>
    <w:rsid w:val="00DA1602"/>
    <w:rsid w:val="00DA1E19"/>
    <w:rsid w:val="00DA3007"/>
    <w:rsid w:val="00DA36BF"/>
    <w:rsid w:val="00DA3A19"/>
    <w:rsid w:val="00DA3C31"/>
    <w:rsid w:val="00DA53E2"/>
    <w:rsid w:val="00DA5CEF"/>
    <w:rsid w:val="00DA600F"/>
    <w:rsid w:val="00DA6755"/>
    <w:rsid w:val="00DA7351"/>
    <w:rsid w:val="00DA7685"/>
    <w:rsid w:val="00DA78C1"/>
    <w:rsid w:val="00DA7E96"/>
    <w:rsid w:val="00DB016B"/>
    <w:rsid w:val="00DB0886"/>
    <w:rsid w:val="00DB1499"/>
    <w:rsid w:val="00DB1501"/>
    <w:rsid w:val="00DB1A02"/>
    <w:rsid w:val="00DB1A8F"/>
    <w:rsid w:val="00DB3124"/>
    <w:rsid w:val="00DB34D5"/>
    <w:rsid w:val="00DB3D8E"/>
    <w:rsid w:val="00DB4872"/>
    <w:rsid w:val="00DB5427"/>
    <w:rsid w:val="00DB6228"/>
    <w:rsid w:val="00DB66BE"/>
    <w:rsid w:val="00DB7F61"/>
    <w:rsid w:val="00DC1003"/>
    <w:rsid w:val="00DC18A2"/>
    <w:rsid w:val="00DC18BE"/>
    <w:rsid w:val="00DC1B92"/>
    <w:rsid w:val="00DC1FD7"/>
    <w:rsid w:val="00DC2192"/>
    <w:rsid w:val="00DC2432"/>
    <w:rsid w:val="00DC2E3B"/>
    <w:rsid w:val="00DC2E4D"/>
    <w:rsid w:val="00DC31B7"/>
    <w:rsid w:val="00DC4814"/>
    <w:rsid w:val="00DC5099"/>
    <w:rsid w:val="00DC6070"/>
    <w:rsid w:val="00DC6827"/>
    <w:rsid w:val="00DC6E4A"/>
    <w:rsid w:val="00DC703B"/>
    <w:rsid w:val="00DC7FF4"/>
    <w:rsid w:val="00DD0564"/>
    <w:rsid w:val="00DD0649"/>
    <w:rsid w:val="00DD1968"/>
    <w:rsid w:val="00DD1DA0"/>
    <w:rsid w:val="00DD3671"/>
    <w:rsid w:val="00DD449F"/>
    <w:rsid w:val="00DD5332"/>
    <w:rsid w:val="00DD543A"/>
    <w:rsid w:val="00DD559E"/>
    <w:rsid w:val="00DD59FC"/>
    <w:rsid w:val="00DD5E59"/>
    <w:rsid w:val="00DD6C3A"/>
    <w:rsid w:val="00DD6DF9"/>
    <w:rsid w:val="00DD79B9"/>
    <w:rsid w:val="00DD7A80"/>
    <w:rsid w:val="00DD7EE9"/>
    <w:rsid w:val="00DE0BAF"/>
    <w:rsid w:val="00DE0BC8"/>
    <w:rsid w:val="00DE1302"/>
    <w:rsid w:val="00DE199E"/>
    <w:rsid w:val="00DE33D0"/>
    <w:rsid w:val="00DE3956"/>
    <w:rsid w:val="00DE4314"/>
    <w:rsid w:val="00DE4466"/>
    <w:rsid w:val="00DE4C11"/>
    <w:rsid w:val="00DE50DF"/>
    <w:rsid w:val="00DE50EF"/>
    <w:rsid w:val="00DE5170"/>
    <w:rsid w:val="00DE5FC2"/>
    <w:rsid w:val="00DE65DE"/>
    <w:rsid w:val="00DE7669"/>
    <w:rsid w:val="00DE7B8D"/>
    <w:rsid w:val="00DE7E6F"/>
    <w:rsid w:val="00DF05BC"/>
    <w:rsid w:val="00DF097A"/>
    <w:rsid w:val="00DF185E"/>
    <w:rsid w:val="00DF2045"/>
    <w:rsid w:val="00DF2B54"/>
    <w:rsid w:val="00DF2F3D"/>
    <w:rsid w:val="00DF327A"/>
    <w:rsid w:val="00DF380A"/>
    <w:rsid w:val="00DF46C3"/>
    <w:rsid w:val="00DF5636"/>
    <w:rsid w:val="00DF59B5"/>
    <w:rsid w:val="00DF62DB"/>
    <w:rsid w:val="00DF6634"/>
    <w:rsid w:val="00DF6E1C"/>
    <w:rsid w:val="00DF7449"/>
    <w:rsid w:val="00DF74BE"/>
    <w:rsid w:val="00DF791B"/>
    <w:rsid w:val="00E00014"/>
    <w:rsid w:val="00E00312"/>
    <w:rsid w:val="00E00AE1"/>
    <w:rsid w:val="00E00B2B"/>
    <w:rsid w:val="00E00E48"/>
    <w:rsid w:val="00E00F20"/>
    <w:rsid w:val="00E02BE1"/>
    <w:rsid w:val="00E03096"/>
    <w:rsid w:val="00E03242"/>
    <w:rsid w:val="00E04139"/>
    <w:rsid w:val="00E05EBC"/>
    <w:rsid w:val="00E0777A"/>
    <w:rsid w:val="00E07859"/>
    <w:rsid w:val="00E07926"/>
    <w:rsid w:val="00E07946"/>
    <w:rsid w:val="00E1061B"/>
    <w:rsid w:val="00E10FEE"/>
    <w:rsid w:val="00E11786"/>
    <w:rsid w:val="00E11B4D"/>
    <w:rsid w:val="00E11B92"/>
    <w:rsid w:val="00E11D52"/>
    <w:rsid w:val="00E120E9"/>
    <w:rsid w:val="00E12592"/>
    <w:rsid w:val="00E1280A"/>
    <w:rsid w:val="00E12C6C"/>
    <w:rsid w:val="00E13F73"/>
    <w:rsid w:val="00E14394"/>
    <w:rsid w:val="00E1459E"/>
    <w:rsid w:val="00E145CE"/>
    <w:rsid w:val="00E14752"/>
    <w:rsid w:val="00E1552B"/>
    <w:rsid w:val="00E15556"/>
    <w:rsid w:val="00E166F4"/>
    <w:rsid w:val="00E16826"/>
    <w:rsid w:val="00E17216"/>
    <w:rsid w:val="00E17F24"/>
    <w:rsid w:val="00E20803"/>
    <w:rsid w:val="00E20F1F"/>
    <w:rsid w:val="00E22677"/>
    <w:rsid w:val="00E226D7"/>
    <w:rsid w:val="00E226E4"/>
    <w:rsid w:val="00E22CD8"/>
    <w:rsid w:val="00E23CA6"/>
    <w:rsid w:val="00E2439E"/>
    <w:rsid w:val="00E24D0A"/>
    <w:rsid w:val="00E2523C"/>
    <w:rsid w:val="00E25C23"/>
    <w:rsid w:val="00E26362"/>
    <w:rsid w:val="00E26403"/>
    <w:rsid w:val="00E26657"/>
    <w:rsid w:val="00E27682"/>
    <w:rsid w:val="00E278DF"/>
    <w:rsid w:val="00E27E91"/>
    <w:rsid w:val="00E30209"/>
    <w:rsid w:val="00E30AB8"/>
    <w:rsid w:val="00E30C93"/>
    <w:rsid w:val="00E30D3E"/>
    <w:rsid w:val="00E31828"/>
    <w:rsid w:val="00E334CA"/>
    <w:rsid w:val="00E335E7"/>
    <w:rsid w:val="00E342A7"/>
    <w:rsid w:val="00E37136"/>
    <w:rsid w:val="00E375B8"/>
    <w:rsid w:val="00E37655"/>
    <w:rsid w:val="00E37E6B"/>
    <w:rsid w:val="00E40857"/>
    <w:rsid w:val="00E40AFE"/>
    <w:rsid w:val="00E40B2D"/>
    <w:rsid w:val="00E40CD6"/>
    <w:rsid w:val="00E4110A"/>
    <w:rsid w:val="00E414F0"/>
    <w:rsid w:val="00E4160C"/>
    <w:rsid w:val="00E4205E"/>
    <w:rsid w:val="00E438A0"/>
    <w:rsid w:val="00E43E2C"/>
    <w:rsid w:val="00E4417C"/>
    <w:rsid w:val="00E44A9C"/>
    <w:rsid w:val="00E44CA4"/>
    <w:rsid w:val="00E4514E"/>
    <w:rsid w:val="00E452A9"/>
    <w:rsid w:val="00E46B2B"/>
    <w:rsid w:val="00E474D6"/>
    <w:rsid w:val="00E477B6"/>
    <w:rsid w:val="00E50616"/>
    <w:rsid w:val="00E516D4"/>
    <w:rsid w:val="00E51FB6"/>
    <w:rsid w:val="00E51FEA"/>
    <w:rsid w:val="00E52790"/>
    <w:rsid w:val="00E537E8"/>
    <w:rsid w:val="00E538DE"/>
    <w:rsid w:val="00E54177"/>
    <w:rsid w:val="00E5428A"/>
    <w:rsid w:val="00E547A5"/>
    <w:rsid w:val="00E55456"/>
    <w:rsid w:val="00E56108"/>
    <w:rsid w:val="00E572EB"/>
    <w:rsid w:val="00E57BCB"/>
    <w:rsid w:val="00E605B7"/>
    <w:rsid w:val="00E61359"/>
    <w:rsid w:val="00E617D0"/>
    <w:rsid w:val="00E61E1F"/>
    <w:rsid w:val="00E62340"/>
    <w:rsid w:val="00E62CB4"/>
    <w:rsid w:val="00E63475"/>
    <w:rsid w:val="00E63843"/>
    <w:rsid w:val="00E63DF5"/>
    <w:rsid w:val="00E63E7C"/>
    <w:rsid w:val="00E640D6"/>
    <w:rsid w:val="00E64587"/>
    <w:rsid w:val="00E645CD"/>
    <w:rsid w:val="00E64897"/>
    <w:rsid w:val="00E64AED"/>
    <w:rsid w:val="00E64ED3"/>
    <w:rsid w:val="00E6600B"/>
    <w:rsid w:val="00E66068"/>
    <w:rsid w:val="00E67146"/>
    <w:rsid w:val="00E67A4B"/>
    <w:rsid w:val="00E70103"/>
    <w:rsid w:val="00E70138"/>
    <w:rsid w:val="00E707BF"/>
    <w:rsid w:val="00E71A45"/>
    <w:rsid w:val="00E71CCD"/>
    <w:rsid w:val="00E71E3A"/>
    <w:rsid w:val="00E722DB"/>
    <w:rsid w:val="00E73320"/>
    <w:rsid w:val="00E7356A"/>
    <w:rsid w:val="00E73ED5"/>
    <w:rsid w:val="00E74666"/>
    <w:rsid w:val="00E747D0"/>
    <w:rsid w:val="00E74C79"/>
    <w:rsid w:val="00E75430"/>
    <w:rsid w:val="00E759BB"/>
    <w:rsid w:val="00E75D12"/>
    <w:rsid w:val="00E766FB"/>
    <w:rsid w:val="00E76EC2"/>
    <w:rsid w:val="00E7731C"/>
    <w:rsid w:val="00E7742A"/>
    <w:rsid w:val="00E77612"/>
    <w:rsid w:val="00E810C4"/>
    <w:rsid w:val="00E8113E"/>
    <w:rsid w:val="00E8224A"/>
    <w:rsid w:val="00E84DB5"/>
    <w:rsid w:val="00E8520F"/>
    <w:rsid w:val="00E853CB"/>
    <w:rsid w:val="00E85634"/>
    <w:rsid w:val="00E85C54"/>
    <w:rsid w:val="00E866FA"/>
    <w:rsid w:val="00E86ED8"/>
    <w:rsid w:val="00E87637"/>
    <w:rsid w:val="00E90168"/>
    <w:rsid w:val="00E908A7"/>
    <w:rsid w:val="00E91111"/>
    <w:rsid w:val="00E915EC"/>
    <w:rsid w:val="00E922AF"/>
    <w:rsid w:val="00E92622"/>
    <w:rsid w:val="00E9264D"/>
    <w:rsid w:val="00E92B15"/>
    <w:rsid w:val="00E92CAE"/>
    <w:rsid w:val="00E92EDC"/>
    <w:rsid w:val="00E94E32"/>
    <w:rsid w:val="00E9504A"/>
    <w:rsid w:val="00E9554B"/>
    <w:rsid w:val="00E95BF8"/>
    <w:rsid w:val="00E96ADE"/>
    <w:rsid w:val="00E96EEF"/>
    <w:rsid w:val="00E97528"/>
    <w:rsid w:val="00E9778B"/>
    <w:rsid w:val="00E979EC"/>
    <w:rsid w:val="00E97A1A"/>
    <w:rsid w:val="00E97B98"/>
    <w:rsid w:val="00E97D76"/>
    <w:rsid w:val="00E97E4F"/>
    <w:rsid w:val="00EA027C"/>
    <w:rsid w:val="00EA1213"/>
    <w:rsid w:val="00EA2541"/>
    <w:rsid w:val="00EA2B53"/>
    <w:rsid w:val="00EA3387"/>
    <w:rsid w:val="00EA370B"/>
    <w:rsid w:val="00EA3AF0"/>
    <w:rsid w:val="00EA4455"/>
    <w:rsid w:val="00EA4628"/>
    <w:rsid w:val="00EA4D9D"/>
    <w:rsid w:val="00EA5B6D"/>
    <w:rsid w:val="00EA5D19"/>
    <w:rsid w:val="00EA63A4"/>
    <w:rsid w:val="00EA6EEF"/>
    <w:rsid w:val="00EA787F"/>
    <w:rsid w:val="00EA7B6E"/>
    <w:rsid w:val="00EA7BBF"/>
    <w:rsid w:val="00EB0122"/>
    <w:rsid w:val="00EB017F"/>
    <w:rsid w:val="00EB0483"/>
    <w:rsid w:val="00EB0DEB"/>
    <w:rsid w:val="00EB16A6"/>
    <w:rsid w:val="00EB198F"/>
    <w:rsid w:val="00EB1C38"/>
    <w:rsid w:val="00EB1C82"/>
    <w:rsid w:val="00EB24F5"/>
    <w:rsid w:val="00EB29F6"/>
    <w:rsid w:val="00EB30DD"/>
    <w:rsid w:val="00EB34D8"/>
    <w:rsid w:val="00EB384C"/>
    <w:rsid w:val="00EB5119"/>
    <w:rsid w:val="00EB57C1"/>
    <w:rsid w:val="00EB591C"/>
    <w:rsid w:val="00EB5FC1"/>
    <w:rsid w:val="00EB60DD"/>
    <w:rsid w:val="00EB6DA4"/>
    <w:rsid w:val="00EB75BD"/>
    <w:rsid w:val="00EB77F8"/>
    <w:rsid w:val="00EB7B74"/>
    <w:rsid w:val="00EB7BD5"/>
    <w:rsid w:val="00EC0F86"/>
    <w:rsid w:val="00EC126F"/>
    <w:rsid w:val="00EC136D"/>
    <w:rsid w:val="00EC2764"/>
    <w:rsid w:val="00EC2EA9"/>
    <w:rsid w:val="00EC303B"/>
    <w:rsid w:val="00EC3AD4"/>
    <w:rsid w:val="00EC46EE"/>
    <w:rsid w:val="00EC471C"/>
    <w:rsid w:val="00EC4720"/>
    <w:rsid w:val="00EC5905"/>
    <w:rsid w:val="00EC61B9"/>
    <w:rsid w:val="00EC61BA"/>
    <w:rsid w:val="00EC622B"/>
    <w:rsid w:val="00EC645B"/>
    <w:rsid w:val="00EC6D29"/>
    <w:rsid w:val="00EC6DA7"/>
    <w:rsid w:val="00EC6FC1"/>
    <w:rsid w:val="00EC7157"/>
    <w:rsid w:val="00EC7751"/>
    <w:rsid w:val="00ED0159"/>
    <w:rsid w:val="00ED129D"/>
    <w:rsid w:val="00ED12A5"/>
    <w:rsid w:val="00ED1FA5"/>
    <w:rsid w:val="00ED30CE"/>
    <w:rsid w:val="00ED4C23"/>
    <w:rsid w:val="00ED4FC6"/>
    <w:rsid w:val="00ED512D"/>
    <w:rsid w:val="00ED545C"/>
    <w:rsid w:val="00ED58BE"/>
    <w:rsid w:val="00ED61D5"/>
    <w:rsid w:val="00ED6EE4"/>
    <w:rsid w:val="00ED7A75"/>
    <w:rsid w:val="00EE00E6"/>
    <w:rsid w:val="00EE0167"/>
    <w:rsid w:val="00EE0658"/>
    <w:rsid w:val="00EE06A6"/>
    <w:rsid w:val="00EE15A6"/>
    <w:rsid w:val="00EE2253"/>
    <w:rsid w:val="00EE2C51"/>
    <w:rsid w:val="00EE2D61"/>
    <w:rsid w:val="00EE30D4"/>
    <w:rsid w:val="00EE382B"/>
    <w:rsid w:val="00EE4AA5"/>
    <w:rsid w:val="00EE4B43"/>
    <w:rsid w:val="00EE4E8A"/>
    <w:rsid w:val="00EE4EE1"/>
    <w:rsid w:val="00EE5D8B"/>
    <w:rsid w:val="00EE61BA"/>
    <w:rsid w:val="00EE6312"/>
    <w:rsid w:val="00EE6359"/>
    <w:rsid w:val="00EE6B11"/>
    <w:rsid w:val="00EE6D19"/>
    <w:rsid w:val="00EE7670"/>
    <w:rsid w:val="00EE7716"/>
    <w:rsid w:val="00EE7F21"/>
    <w:rsid w:val="00EF0193"/>
    <w:rsid w:val="00EF03D7"/>
    <w:rsid w:val="00EF0682"/>
    <w:rsid w:val="00EF0C22"/>
    <w:rsid w:val="00EF0E9E"/>
    <w:rsid w:val="00EF0ED4"/>
    <w:rsid w:val="00EF142E"/>
    <w:rsid w:val="00EF17FB"/>
    <w:rsid w:val="00EF1E03"/>
    <w:rsid w:val="00EF1FA4"/>
    <w:rsid w:val="00EF29E4"/>
    <w:rsid w:val="00EF2A66"/>
    <w:rsid w:val="00EF34E0"/>
    <w:rsid w:val="00EF3A67"/>
    <w:rsid w:val="00EF3EAB"/>
    <w:rsid w:val="00EF4E99"/>
    <w:rsid w:val="00EF536F"/>
    <w:rsid w:val="00EF54D1"/>
    <w:rsid w:val="00EF5D38"/>
    <w:rsid w:val="00EF5EF3"/>
    <w:rsid w:val="00EF603F"/>
    <w:rsid w:val="00EF6404"/>
    <w:rsid w:val="00EF6A32"/>
    <w:rsid w:val="00EF744C"/>
    <w:rsid w:val="00EF7837"/>
    <w:rsid w:val="00EF78F7"/>
    <w:rsid w:val="00EF7DEF"/>
    <w:rsid w:val="00F00D08"/>
    <w:rsid w:val="00F00DE8"/>
    <w:rsid w:val="00F01C76"/>
    <w:rsid w:val="00F01E96"/>
    <w:rsid w:val="00F02263"/>
    <w:rsid w:val="00F03BBA"/>
    <w:rsid w:val="00F03DB3"/>
    <w:rsid w:val="00F03EAD"/>
    <w:rsid w:val="00F04D2B"/>
    <w:rsid w:val="00F04F2B"/>
    <w:rsid w:val="00F054A0"/>
    <w:rsid w:val="00F05862"/>
    <w:rsid w:val="00F05A93"/>
    <w:rsid w:val="00F061E2"/>
    <w:rsid w:val="00F06A32"/>
    <w:rsid w:val="00F1006F"/>
    <w:rsid w:val="00F106CC"/>
    <w:rsid w:val="00F11BBD"/>
    <w:rsid w:val="00F11F18"/>
    <w:rsid w:val="00F121FF"/>
    <w:rsid w:val="00F12547"/>
    <w:rsid w:val="00F12AB8"/>
    <w:rsid w:val="00F12BB1"/>
    <w:rsid w:val="00F12DD5"/>
    <w:rsid w:val="00F135CF"/>
    <w:rsid w:val="00F156B9"/>
    <w:rsid w:val="00F15BB2"/>
    <w:rsid w:val="00F15FA1"/>
    <w:rsid w:val="00F164D6"/>
    <w:rsid w:val="00F16AB8"/>
    <w:rsid w:val="00F16B20"/>
    <w:rsid w:val="00F17D1A"/>
    <w:rsid w:val="00F20337"/>
    <w:rsid w:val="00F2059C"/>
    <w:rsid w:val="00F2109B"/>
    <w:rsid w:val="00F215C4"/>
    <w:rsid w:val="00F2170F"/>
    <w:rsid w:val="00F21E87"/>
    <w:rsid w:val="00F221D8"/>
    <w:rsid w:val="00F2237D"/>
    <w:rsid w:val="00F2258A"/>
    <w:rsid w:val="00F22623"/>
    <w:rsid w:val="00F22F91"/>
    <w:rsid w:val="00F23149"/>
    <w:rsid w:val="00F237D9"/>
    <w:rsid w:val="00F24957"/>
    <w:rsid w:val="00F2498B"/>
    <w:rsid w:val="00F24E0C"/>
    <w:rsid w:val="00F25174"/>
    <w:rsid w:val="00F26130"/>
    <w:rsid w:val="00F26695"/>
    <w:rsid w:val="00F2678D"/>
    <w:rsid w:val="00F26F9A"/>
    <w:rsid w:val="00F27662"/>
    <w:rsid w:val="00F2777B"/>
    <w:rsid w:val="00F27A0E"/>
    <w:rsid w:val="00F27A7F"/>
    <w:rsid w:val="00F27BE6"/>
    <w:rsid w:val="00F27D25"/>
    <w:rsid w:val="00F305E4"/>
    <w:rsid w:val="00F306D9"/>
    <w:rsid w:val="00F31EC0"/>
    <w:rsid w:val="00F31F40"/>
    <w:rsid w:val="00F32E3F"/>
    <w:rsid w:val="00F32F8A"/>
    <w:rsid w:val="00F332D4"/>
    <w:rsid w:val="00F3375E"/>
    <w:rsid w:val="00F33C4C"/>
    <w:rsid w:val="00F345AD"/>
    <w:rsid w:val="00F34FD9"/>
    <w:rsid w:val="00F35E56"/>
    <w:rsid w:val="00F35F54"/>
    <w:rsid w:val="00F366EF"/>
    <w:rsid w:val="00F36B8E"/>
    <w:rsid w:val="00F3703F"/>
    <w:rsid w:val="00F37B7E"/>
    <w:rsid w:val="00F37BFD"/>
    <w:rsid w:val="00F37E21"/>
    <w:rsid w:val="00F40952"/>
    <w:rsid w:val="00F40B9E"/>
    <w:rsid w:val="00F41E04"/>
    <w:rsid w:val="00F422AF"/>
    <w:rsid w:val="00F426CB"/>
    <w:rsid w:val="00F44864"/>
    <w:rsid w:val="00F45802"/>
    <w:rsid w:val="00F45F64"/>
    <w:rsid w:val="00F464FB"/>
    <w:rsid w:val="00F4679A"/>
    <w:rsid w:val="00F46977"/>
    <w:rsid w:val="00F46EB5"/>
    <w:rsid w:val="00F4752C"/>
    <w:rsid w:val="00F4787F"/>
    <w:rsid w:val="00F47B8C"/>
    <w:rsid w:val="00F47F60"/>
    <w:rsid w:val="00F502BC"/>
    <w:rsid w:val="00F5093A"/>
    <w:rsid w:val="00F50A29"/>
    <w:rsid w:val="00F512A9"/>
    <w:rsid w:val="00F51419"/>
    <w:rsid w:val="00F517F8"/>
    <w:rsid w:val="00F52326"/>
    <w:rsid w:val="00F52513"/>
    <w:rsid w:val="00F527C4"/>
    <w:rsid w:val="00F52D3B"/>
    <w:rsid w:val="00F5329E"/>
    <w:rsid w:val="00F535B0"/>
    <w:rsid w:val="00F536BE"/>
    <w:rsid w:val="00F53E0B"/>
    <w:rsid w:val="00F53FCF"/>
    <w:rsid w:val="00F544ED"/>
    <w:rsid w:val="00F55228"/>
    <w:rsid w:val="00F5546C"/>
    <w:rsid w:val="00F55992"/>
    <w:rsid w:val="00F55BF7"/>
    <w:rsid w:val="00F56388"/>
    <w:rsid w:val="00F565E5"/>
    <w:rsid w:val="00F57567"/>
    <w:rsid w:val="00F5789E"/>
    <w:rsid w:val="00F611CD"/>
    <w:rsid w:val="00F61AA9"/>
    <w:rsid w:val="00F61FE1"/>
    <w:rsid w:val="00F625A8"/>
    <w:rsid w:val="00F62A57"/>
    <w:rsid w:val="00F62C84"/>
    <w:rsid w:val="00F62DCF"/>
    <w:rsid w:val="00F63963"/>
    <w:rsid w:val="00F639E6"/>
    <w:rsid w:val="00F63CFE"/>
    <w:rsid w:val="00F642C8"/>
    <w:rsid w:val="00F64594"/>
    <w:rsid w:val="00F645ED"/>
    <w:rsid w:val="00F64A90"/>
    <w:rsid w:val="00F64D90"/>
    <w:rsid w:val="00F650AE"/>
    <w:rsid w:val="00F659EB"/>
    <w:rsid w:val="00F661F5"/>
    <w:rsid w:val="00F66499"/>
    <w:rsid w:val="00F66B35"/>
    <w:rsid w:val="00F67894"/>
    <w:rsid w:val="00F679A7"/>
    <w:rsid w:val="00F67C75"/>
    <w:rsid w:val="00F702E1"/>
    <w:rsid w:val="00F70302"/>
    <w:rsid w:val="00F70480"/>
    <w:rsid w:val="00F707CB"/>
    <w:rsid w:val="00F712B2"/>
    <w:rsid w:val="00F71DFC"/>
    <w:rsid w:val="00F722B3"/>
    <w:rsid w:val="00F7277B"/>
    <w:rsid w:val="00F727BC"/>
    <w:rsid w:val="00F7353F"/>
    <w:rsid w:val="00F743E5"/>
    <w:rsid w:val="00F7686B"/>
    <w:rsid w:val="00F7708C"/>
    <w:rsid w:val="00F77E41"/>
    <w:rsid w:val="00F81389"/>
    <w:rsid w:val="00F81551"/>
    <w:rsid w:val="00F81890"/>
    <w:rsid w:val="00F81A8F"/>
    <w:rsid w:val="00F81FE5"/>
    <w:rsid w:val="00F82C30"/>
    <w:rsid w:val="00F82D12"/>
    <w:rsid w:val="00F8309A"/>
    <w:rsid w:val="00F831C0"/>
    <w:rsid w:val="00F832A4"/>
    <w:rsid w:val="00F835F1"/>
    <w:rsid w:val="00F83884"/>
    <w:rsid w:val="00F845B4"/>
    <w:rsid w:val="00F85B94"/>
    <w:rsid w:val="00F86712"/>
    <w:rsid w:val="00F86AF7"/>
    <w:rsid w:val="00F87471"/>
    <w:rsid w:val="00F87624"/>
    <w:rsid w:val="00F87D2C"/>
    <w:rsid w:val="00F90453"/>
    <w:rsid w:val="00F90655"/>
    <w:rsid w:val="00F91245"/>
    <w:rsid w:val="00F9163F"/>
    <w:rsid w:val="00F92842"/>
    <w:rsid w:val="00F936E8"/>
    <w:rsid w:val="00F93CE1"/>
    <w:rsid w:val="00F94623"/>
    <w:rsid w:val="00F9475B"/>
    <w:rsid w:val="00F94E19"/>
    <w:rsid w:val="00F9505D"/>
    <w:rsid w:val="00F95D86"/>
    <w:rsid w:val="00F95EF5"/>
    <w:rsid w:val="00F96AE6"/>
    <w:rsid w:val="00F978DE"/>
    <w:rsid w:val="00FA089A"/>
    <w:rsid w:val="00FA0BA0"/>
    <w:rsid w:val="00FA186C"/>
    <w:rsid w:val="00FA2578"/>
    <w:rsid w:val="00FA25AC"/>
    <w:rsid w:val="00FA268C"/>
    <w:rsid w:val="00FA29CA"/>
    <w:rsid w:val="00FA2B41"/>
    <w:rsid w:val="00FA2D76"/>
    <w:rsid w:val="00FA3F04"/>
    <w:rsid w:val="00FA3F62"/>
    <w:rsid w:val="00FA4600"/>
    <w:rsid w:val="00FA491F"/>
    <w:rsid w:val="00FA5851"/>
    <w:rsid w:val="00FA647E"/>
    <w:rsid w:val="00FA6FED"/>
    <w:rsid w:val="00FA701C"/>
    <w:rsid w:val="00FA7864"/>
    <w:rsid w:val="00FB030B"/>
    <w:rsid w:val="00FB06E6"/>
    <w:rsid w:val="00FB0A35"/>
    <w:rsid w:val="00FB10C0"/>
    <w:rsid w:val="00FB14C3"/>
    <w:rsid w:val="00FB182A"/>
    <w:rsid w:val="00FB3756"/>
    <w:rsid w:val="00FB3E8F"/>
    <w:rsid w:val="00FB436A"/>
    <w:rsid w:val="00FB4E3A"/>
    <w:rsid w:val="00FB4E87"/>
    <w:rsid w:val="00FB531C"/>
    <w:rsid w:val="00FB58F8"/>
    <w:rsid w:val="00FB5FE5"/>
    <w:rsid w:val="00FB62C8"/>
    <w:rsid w:val="00FB6807"/>
    <w:rsid w:val="00FB6F6F"/>
    <w:rsid w:val="00FB72F5"/>
    <w:rsid w:val="00FB7602"/>
    <w:rsid w:val="00FC17DF"/>
    <w:rsid w:val="00FC1C52"/>
    <w:rsid w:val="00FC1CF5"/>
    <w:rsid w:val="00FC26A7"/>
    <w:rsid w:val="00FC28BF"/>
    <w:rsid w:val="00FC2ADE"/>
    <w:rsid w:val="00FC2CCB"/>
    <w:rsid w:val="00FC316C"/>
    <w:rsid w:val="00FC3190"/>
    <w:rsid w:val="00FC37FA"/>
    <w:rsid w:val="00FC3A06"/>
    <w:rsid w:val="00FC40EF"/>
    <w:rsid w:val="00FC455D"/>
    <w:rsid w:val="00FC4CF4"/>
    <w:rsid w:val="00FC57BC"/>
    <w:rsid w:val="00FC5E0C"/>
    <w:rsid w:val="00FC6445"/>
    <w:rsid w:val="00FC663B"/>
    <w:rsid w:val="00FC6E53"/>
    <w:rsid w:val="00FC77CA"/>
    <w:rsid w:val="00FC7EDF"/>
    <w:rsid w:val="00FD0173"/>
    <w:rsid w:val="00FD02CF"/>
    <w:rsid w:val="00FD1048"/>
    <w:rsid w:val="00FD10CF"/>
    <w:rsid w:val="00FD16A0"/>
    <w:rsid w:val="00FD17F5"/>
    <w:rsid w:val="00FD1839"/>
    <w:rsid w:val="00FD1BBA"/>
    <w:rsid w:val="00FD2DF3"/>
    <w:rsid w:val="00FD3006"/>
    <w:rsid w:val="00FD30C4"/>
    <w:rsid w:val="00FD3403"/>
    <w:rsid w:val="00FD468B"/>
    <w:rsid w:val="00FD5B86"/>
    <w:rsid w:val="00FD602E"/>
    <w:rsid w:val="00FD60D1"/>
    <w:rsid w:val="00FD68F5"/>
    <w:rsid w:val="00FD6EC1"/>
    <w:rsid w:val="00FD6F2D"/>
    <w:rsid w:val="00FD798B"/>
    <w:rsid w:val="00FD7B02"/>
    <w:rsid w:val="00FD7B8C"/>
    <w:rsid w:val="00FD7DF8"/>
    <w:rsid w:val="00FE0450"/>
    <w:rsid w:val="00FE045F"/>
    <w:rsid w:val="00FE07F3"/>
    <w:rsid w:val="00FE0E3B"/>
    <w:rsid w:val="00FE0F14"/>
    <w:rsid w:val="00FE16F9"/>
    <w:rsid w:val="00FE1803"/>
    <w:rsid w:val="00FE20FA"/>
    <w:rsid w:val="00FE2263"/>
    <w:rsid w:val="00FE261A"/>
    <w:rsid w:val="00FE290A"/>
    <w:rsid w:val="00FE34B3"/>
    <w:rsid w:val="00FE3689"/>
    <w:rsid w:val="00FE3B2A"/>
    <w:rsid w:val="00FE3BB3"/>
    <w:rsid w:val="00FE3FCA"/>
    <w:rsid w:val="00FE4112"/>
    <w:rsid w:val="00FE47B6"/>
    <w:rsid w:val="00FE4E84"/>
    <w:rsid w:val="00FF00E0"/>
    <w:rsid w:val="00FF02D4"/>
    <w:rsid w:val="00FF0371"/>
    <w:rsid w:val="00FF0930"/>
    <w:rsid w:val="00FF0A5B"/>
    <w:rsid w:val="00FF13D2"/>
    <w:rsid w:val="00FF15D7"/>
    <w:rsid w:val="00FF25CE"/>
    <w:rsid w:val="00FF38D4"/>
    <w:rsid w:val="00FF481F"/>
    <w:rsid w:val="00FF4E28"/>
    <w:rsid w:val="00FF4EF7"/>
    <w:rsid w:val="00FF5B03"/>
    <w:rsid w:val="00FF5D8B"/>
    <w:rsid w:val="00FF5E3E"/>
    <w:rsid w:val="00FF6719"/>
    <w:rsid w:val="00FF7184"/>
    <w:rsid w:val="00FF762C"/>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unhideWhenUsed="1"/>
    <w:lsdException w:name="footnote text" w:locked="1" w:unhideWhenUsed="1" w:qFormat="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uiPriority w:val="99"/>
    <w:locked/>
    <w:rsid w:val="00C6660A"/>
    <w:rPr>
      <w:rFonts w:ascii="Arial" w:hAnsi="Arial"/>
      <w:sz w:val="20"/>
      <w:szCs w:val="20"/>
    </w:rPr>
  </w:style>
  <w:style w:type="paragraph" w:customStyle="1" w:styleId="Tabletext">
    <w:name w:val="Table text"/>
    <w:basedOn w:val="Normal"/>
    <w:link w:val="TabletextChar"/>
    <w:uiPriority w:val="99"/>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1"/>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59"/>
    <w:rsid w:val="004E5F1C"/>
    <w:pPr>
      <w:spacing w:before="40" w:after="40"/>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unhideWhenUsed="1"/>
    <w:lsdException w:name="footnote text" w:locked="1" w:unhideWhenUsed="1" w:qFormat="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59"/>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uiPriority w:val="99"/>
    <w:locked/>
    <w:rsid w:val="00C6660A"/>
    <w:rPr>
      <w:rFonts w:ascii="Arial" w:hAnsi="Arial"/>
      <w:sz w:val="20"/>
      <w:szCs w:val="20"/>
    </w:rPr>
  </w:style>
  <w:style w:type="paragraph" w:customStyle="1" w:styleId="Tabletext">
    <w:name w:val="Table text"/>
    <w:basedOn w:val="Normal"/>
    <w:link w:val="TabletextChar"/>
    <w:uiPriority w:val="99"/>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1"/>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59"/>
    <w:rsid w:val="004E5F1C"/>
    <w:pPr>
      <w:spacing w:before="40" w:after="40"/>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4099">
      <w:bodyDiv w:val="1"/>
      <w:marLeft w:val="0"/>
      <w:marRight w:val="0"/>
      <w:marTop w:val="0"/>
      <w:marBottom w:val="0"/>
      <w:divBdr>
        <w:top w:val="none" w:sz="0" w:space="0" w:color="auto"/>
        <w:left w:val="none" w:sz="0" w:space="0" w:color="auto"/>
        <w:bottom w:val="none" w:sz="0" w:space="0" w:color="auto"/>
        <w:right w:val="none" w:sz="0" w:space="0" w:color="auto"/>
      </w:divBdr>
    </w:div>
    <w:div w:id="91629386">
      <w:bodyDiv w:val="1"/>
      <w:marLeft w:val="0"/>
      <w:marRight w:val="0"/>
      <w:marTop w:val="0"/>
      <w:marBottom w:val="0"/>
      <w:divBdr>
        <w:top w:val="none" w:sz="0" w:space="0" w:color="auto"/>
        <w:left w:val="none" w:sz="0" w:space="0" w:color="auto"/>
        <w:bottom w:val="none" w:sz="0" w:space="0" w:color="auto"/>
        <w:right w:val="none" w:sz="0" w:space="0" w:color="auto"/>
      </w:divBdr>
    </w:div>
    <w:div w:id="211889992">
      <w:bodyDiv w:val="1"/>
      <w:marLeft w:val="0"/>
      <w:marRight w:val="0"/>
      <w:marTop w:val="0"/>
      <w:marBottom w:val="0"/>
      <w:divBdr>
        <w:top w:val="none" w:sz="0" w:space="0" w:color="auto"/>
        <w:left w:val="none" w:sz="0" w:space="0" w:color="auto"/>
        <w:bottom w:val="none" w:sz="0" w:space="0" w:color="auto"/>
        <w:right w:val="none" w:sz="0" w:space="0" w:color="auto"/>
      </w:divBdr>
    </w:div>
    <w:div w:id="213398354">
      <w:bodyDiv w:val="1"/>
      <w:marLeft w:val="0"/>
      <w:marRight w:val="0"/>
      <w:marTop w:val="0"/>
      <w:marBottom w:val="0"/>
      <w:divBdr>
        <w:top w:val="none" w:sz="0" w:space="0" w:color="auto"/>
        <w:left w:val="none" w:sz="0" w:space="0" w:color="auto"/>
        <w:bottom w:val="none" w:sz="0" w:space="0" w:color="auto"/>
        <w:right w:val="none" w:sz="0" w:space="0" w:color="auto"/>
      </w:divBdr>
    </w:div>
    <w:div w:id="367605564">
      <w:bodyDiv w:val="1"/>
      <w:marLeft w:val="0"/>
      <w:marRight w:val="0"/>
      <w:marTop w:val="0"/>
      <w:marBottom w:val="0"/>
      <w:divBdr>
        <w:top w:val="none" w:sz="0" w:space="0" w:color="auto"/>
        <w:left w:val="none" w:sz="0" w:space="0" w:color="auto"/>
        <w:bottom w:val="none" w:sz="0" w:space="0" w:color="auto"/>
        <w:right w:val="none" w:sz="0" w:space="0" w:color="auto"/>
      </w:divBdr>
    </w:div>
    <w:div w:id="374232635">
      <w:bodyDiv w:val="1"/>
      <w:marLeft w:val="0"/>
      <w:marRight w:val="0"/>
      <w:marTop w:val="0"/>
      <w:marBottom w:val="0"/>
      <w:divBdr>
        <w:top w:val="none" w:sz="0" w:space="0" w:color="auto"/>
        <w:left w:val="none" w:sz="0" w:space="0" w:color="auto"/>
        <w:bottom w:val="none" w:sz="0" w:space="0" w:color="auto"/>
        <w:right w:val="none" w:sz="0" w:space="0" w:color="auto"/>
      </w:divBdr>
    </w:div>
    <w:div w:id="381439553">
      <w:bodyDiv w:val="1"/>
      <w:marLeft w:val="0"/>
      <w:marRight w:val="0"/>
      <w:marTop w:val="0"/>
      <w:marBottom w:val="0"/>
      <w:divBdr>
        <w:top w:val="none" w:sz="0" w:space="0" w:color="auto"/>
        <w:left w:val="none" w:sz="0" w:space="0" w:color="auto"/>
        <w:bottom w:val="none" w:sz="0" w:space="0" w:color="auto"/>
        <w:right w:val="none" w:sz="0" w:space="0" w:color="auto"/>
      </w:divBdr>
    </w:div>
    <w:div w:id="542711359">
      <w:bodyDiv w:val="1"/>
      <w:marLeft w:val="0"/>
      <w:marRight w:val="0"/>
      <w:marTop w:val="0"/>
      <w:marBottom w:val="0"/>
      <w:divBdr>
        <w:top w:val="none" w:sz="0" w:space="0" w:color="auto"/>
        <w:left w:val="none" w:sz="0" w:space="0" w:color="auto"/>
        <w:bottom w:val="none" w:sz="0" w:space="0" w:color="auto"/>
        <w:right w:val="none" w:sz="0" w:space="0" w:color="auto"/>
      </w:divBdr>
    </w:div>
    <w:div w:id="670106025">
      <w:bodyDiv w:val="1"/>
      <w:marLeft w:val="0"/>
      <w:marRight w:val="0"/>
      <w:marTop w:val="0"/>
      <w:marBottom w:val="0"/>
      <w:divBdr>
        <w:top w:val="none" w:sz="0" w:space="0" w:color="auto"/>
        <w:left w:val="none" w:sz="0" w:space="0" w:color="auto"/>
        <w:bottom w:val="none" w:sz="0" w:space="0" w:color="auto"/>
        <w:right w:val="none" w:sz="0" w:space="0" w:color="auto"/>
      </w:divBdr>
    </w:div>
    <w:div w:id="903294862">
      <w:bodyDiv w:val="1"/>
      <w:marLeft w:val="0"/>
      <w:marRight w:val="0"/>
      <w:marTop w:val="0"/>
      <w:marBottom w:val="0"/>
      <w:divBdr>
        <w:top w:val="none" w:sz="0" w:space="0" w:color="auto"/>
        <w:left w:val="none" w:sz="0" w:space="0" w:color="auto"/>
        <w:bottom w:val="none" w:sz="0" w:space="0" w:color="auto"/>
        <w:right w:val="none" w:sz="0" w:space="0" w:color="auto"/>
      </w:divBdr>
    </w:div>
    <w:div w:id="908228730">
      <w:bodyDiv w:val="1"/>
      <w:marLeft w:val="0"/>
      <w:marRight w:val="0"/>
      <w:marTop w:val="0"/>
      <w:marBottom w:val="0"/>
      <w:divBdr>
        <w:top w:val="none" w:sz="0" w:space="0" w:color="auto"/>
        <w:left w:val="none" w:sz="0" w:space="0" w:color="auto"/>
        <w:bottom w:val="none" w:sz="0" w:space="0" w:color="auto"/>
        <w:right w:val="none" w:sz="0" w:space="0" w:color="auto"/>
      </w:divBdr>
    </w:div>
    <w:div w:id="936867259">
      <w:bodyDiv w:val="1"/>
      <w:marLeft w:val="0"/>
      <w:marRight w:val="0"/>
      <w:marTop w:val="0"/>
      <w:marBottom w:val="0"/>
      <w:divBdr>
        <w:top w:val="none" w:sz="0" w:space="0" w:color="auto"/>
        <w:left w:val="none" w:sz="0" w:space="0" w:color="auto"/>
        <w:bottom w:val="none" w:sz="0" w:space="0" w:color="auto"/>
        <w:right w:val="none" w:sz="0" w:space="0" w:color="auto"/>
      </w:divBdr>
    </w:div>
    <w:div w:id="1023285178">
      <w:bodyDiv w:val="1"/>
      <w:marLeft w:val="0"/>
      <w:marRight w:val="0"/>
      <w:marTop w:val="0"/>
      <w:marBottom w:val="0"/>
      <w:divBdr>
        <w:top w:val="none" w:sz="0" w:space="0" w:color="auto"/>
        <w:left w:val="none" w:sz="0" w:space="0" w:color="auto"/>
        <w:bottom w:val="none" w:sz="0" w:space="0" w:color="auto"/>
        <w:right w:val="none" w:sz="0" w:space="0" w:color="auto"/>
      </w:divBdr>
    </w:div>
    <w:div w:id="1068305982">
      <w:bodyDiv w:val="1"/>
      <w:marLeft w:val="0"/>
      <w:marRight w:val="0"/>
      <w:marTop w:val="0"/>
      <w:marBottom w:val="0"/>
      <w:divBdr>
        <w:top w:val="none" w:sz="0" w:space="0" w:color="auto"/>
        <w:left w:val="none" w:sz="0" w:space="0" w:color="auto"/>
        <w:bottom w:val="none" w:sz="0" w:space="0" w:color="auto"/>
        <w:right w:val="none" w:sz="0" w:space="0" w:color="auto"/>
      </w:divBdr>
    </w:div>
    <w:div w:id="1142232115">
      <w:bodyDiv w:val="1"/>
      <w:marLeft w:val="0"/>
      <w:marRight w:val="0"/>
      <w:marTop w:val="0"/>
      <w:marBottom w:val="0"/>
      <w:divBdr>
        <w:top w:val="none" w:sz="0" w:space="0" w:color="auto"/>
        <w:left w:val="none" w:sz="0" w:space="0" w:color="auto"/>
        <w:bottom w:val="none" w:sz="0" w:space="0" w:color="auto"/>
        <w:right w:val="none" w:sz="0" w:space="0" w:color="auto"/>
      </w:divBdr>
    </w:div>
    <w:div w:id="1281911426">
      <w:bodyDiv w:val="1"/>
      <w:marLeft w:val="0"/>
      <w:marRight w:val="0"/>
      <w:marTop w:val="0"/>
      <w:marBottom w:val="0"/>
      <w:divBdr>
        <w:top w:val="none" w:sz="0" w:space="0" w:color="auto"/>
        <w:left w:val="none" w:sz="0" w:space="0" w:color="auto"/>
        <w:bottom w:val="none" w:sz="0" w:space="0" w:color="auto"/>
        <w:right w:val="none" w:sz="0" w:space="0" w:color="auto"/>
      </w:divBdr>
    </w:div>
    <w:div w:id="1342854994">
      <w:bodyDiv w:val="1"/>
      <w:marLeft w:val="0"/>
      <w:marRight w:val="0"/>
      <w:marTop w:val="0"/>
      <w:marBottom w:val="0"/>
      <w:divBdr>
        <w:top w:val="none" w:sz="0" w:space="0" w:color="auto"/>
        <w:left w:val="none" w:sz="0" w:space="0" w:color="auto"/>
        <w:bottom w:val="none" w:sz="0" w:space="0" w:color="auto"/>
        <w:right w:val="none" w:sz="0" w:space="0" w:color="auto"/>
      </w:divBdr>
    </w:div>
    <w:div w:id="1558782845">
      <w:bodyDiv w:val="1"/>
      <w:marLeft w:val="0"/>
      <w:marRight w:val="0"/>
      <w:marTop w:val="0"/>
      <w:marBottom w:val="0"/>
      <w:divBdr>
        <w:top w:val="none" w:sz="0" w:space="0" w:color="auto"/>
        <w:left w:val="none" w:sz="0" w:space="0" w:color="auto"/>
        <w:bottom w:val="none" w:sz="0" w:space="0" w:color="auto"/>
        <w:right w:val="none" w:sz="0" w:space="0" w:color="auto"/>
      </w:divBdr>
    </w:div>
    <w:div w:id="1682316118">
      <w:bodyDiv w:val="1"/>
      <w:marLeft w:val="0"/>
      <w:marRight w:val="0"/>
      <w:marTop w:val="0"/>
      <w:marBottom w:val="0"/>
      <w:divBdr>
        <w:top w:val="none" w:sz="0" w:space="0" w:color="auto"/>
        <w:left w:val="none" w:sz="0" w:space="0" w:color="auto"/>
        <w:bottom w:val="none" w:sz="0" w:space="0" w:color="auto"/>
        <w:right w:val="none" w:sz="0" w:space="0" w:color="auto"/>
      </w:divBdr>
    </w:div>
    <w:div w:id="1731003013">
      <w:bodyDiv w:val="1"/>
      <w:marLeft w:val="0"/>
      <w:marRight w:val="0"/>
      <w:marTop w:val="0"/>
      <w:marBottom w:val="0"/>
      <w:divBdr>
        <w:top w:val="none" w:sz="0" w:space="0" w:color="auto"/>
        <w:left w:val="none" w:sz="0" w:space="0" w:color="auto"/>
        <w:bottom w:val="none" w:sz="0" w:space="0" w:color="auto"/>
        <w:right w:val="none" w:sz="0" w:space="0" w:color="auto"/>
      </w:divBdr>
    </w:div>
    <w:div w:id="1966156461">
      <w:bodyDiv w:val="1"/>
      <w:marLeft w:val="0"/>
      <w:marRight w:val="0"/>
      <w:marTop w:val="0"/>
      <w:marBottom w:val="0"/>
      <w:divBdr>
        <w:top w:val="none" w:sz="0" w:space="0" w:color="auto"/>
        <w:left w:val="none" w:sz="0" w:space="0" w:color="auto"/>
        <w:bottom w:val="none" w:sz="0" w:space="0" w:color="auto"/>
        <w:right w:val="none" w:sz="0" w:space="0" w:color="auto"/>
      </w:divBdr>
    </w:div>
    <w:div w:id="1981299749">
      <w:bodyDiv w:val="1"/>
      <w:marLeft w:val="0"/>
      <w:marRight w:val="0"/>
      <w:marTop w:val="0"/>
      <w:marBottom w:val="0"/>
      <w:divBdr>
        <w:top w:val="none" w:sz="0" w:space="0" w:color="auto"/>
        <w:left w:val="none" w:sz="0" w:space="0" w:color="auto"/>
        <w:bottom w:val="none" w:sz="0" w:space="0" w:color="auto"/>
        <w:right w:val="none" w:sz="0" w:space="0" w:color="auto"/>
      </w:divBdr>
    </w:div>
    <w:div w:id="2012246333">
      <w:bodyDiv w:val="1"/>
      <w:marLeft w:val="0"/>
      <w:marRight w:val="0"/>
      <w:marTop w:val="0"/>
      <w:marBottom w:val="0"/>
      <w:divBdr>
        <w:top w:val="none" w:sz="0" w:space="0" w:color="auto"/>
        <w:left w:val="none" w:sz="0" w:space="0" w:color="auto"/>
        <w:bottom w:val="none" w:sz="0" w:space="0" w:color="auto"/>
        <w:right w:val="none" w:sz="0" w:space="0" w:color="auto"/>
      </w:divBdr>
    </w:div>
    <w:div w:id="2060744313">
      <w:bodyDiv w:val="1"/>
      <w:marLeft w:val="0"/>
      <w:marRight w:val="0"/>
      <w:marTop w:val="0"/>
      <w:marBottom w:val="0"/>
      <w:divBdr>
        <w:top w:val="none" w:sz="0" w:space="0" w:color="auto"/>
        <w:left w:val="none" w:sz="0" w:space="0" w:color="auto"/>
        <w:bottom w:val="none" w:sz="0" w:space="0" w:color="auto"/>
        <w:right w:val="none" w:sz="0" w:space="0" w:color="auto"/>
      </w:divBdr>
    </w:div>
    <w:div w:id="2116364918">
      <w:marLeft w:val="0"/>
      <w:marRight w:val="0"/>
      <w:marTop w:val="0"/>
      <w:marBottom w:val="0"/>
      <w:divBdr>
        <w:top w:val="none" w:sz="0" w:space="0" w:color="auto"/>
        <w:left w:val="none" w:sz="0" w:space="0" w:color="auto"/>
        <w:bottom w:val="none" w:sz="0" w:space="0" w:color="auto"/>
        <w:right w:val="none" w:sz="0" w:space="0" w:color="auto"/>
      </w:divBdr>
    </w:div>
    <w:div w:id="2116364920">
      <w:marLeft w:val="0"/>
      <w:marRight w:val="0"/>
      <w:marTop w:val="0"/>
      <w:marBottom w:val="0"/>
      <w:divBdr>
        <w:top w:val="none" w:sz="0" w:space="0" w:color="auto"/>
        <w:left w:val="none" w:sz="0" w:space="0" w:color="auto"/>
        <w:bottom w:val="none" w:sz="0" w:space="0" w:color="auto"/>
        <w:right w:val="none" w:sz="0" w:space="0" w:color="auto"/>
      </w:divBdr>
    </w:div>
    <w:div w:id="2116364921">
      <w:marLeft w:val="0"/>
      <w:marRight w:val="0"/>
      <w:marTop w:val="0"/>
      <w:marBottom w:val="0"/>
      <w:divBdr>
        <w:top w:val="none" w:sz="0" w:space="0" w:color="auto"/>
        <w:left w:val="none" w:sz="0" w:space="0" w:color="auto"/>
        <w:bottom w:val="none" w:sz="0" w:space="0" w:color="auto"/>
        <w:right w:val="none" w:sz="0" w:space="0" w:color="auto"/>
      </w:divBdr>
    </w:div>
    <w:div w:id="2116364922">
      <w:marLeft w:val="0"/>
      <w:marRight w:val="0"/>
      <w:marTop w:val="0"/>
      <w:marBottom w:val="0"/>
      <w:divBdr>
        <w:top w:val="none" w:sz="0" w:space="0" w:color="auto"/>
        <w:left w:val="none" w:sz="0" w:space="0" w:color="auto"/>
        <w:bottom w:val="none" w:sz="0" w:space="0" w:color="auto"/>
        <w:right w:val="none" w:sz="0" w:space="0" w:color="auto"/>
      </w:divBdr>
    </w:div>
    <w:div w:id="2116364924">
      <w:marLeft w:val="0"/>
      <w:marRight w:val="0"/>
      <w:marTop w:val="0"/>
      <w:marBottom w:val="0"/>
      <w:divBdr>
        <w:top w:val="none" w:sz="0" w:space="0" w:color="auto"/>
        <w:left w:val="none" w:sz="0" w:space="0" w:color="auto"/>
        <w:bottom w:val="none" w:sz="0" w:space="0" w:color="auto"/>
        <w:right w:val="none" w:sz="0" w:space="0" w:color="auto"/>
      </w:divBdr>
    </w:div>
    <w:div w:id="2116364927">
      <w:marLeft w:val="0"/>
      <w:marRight w:val="0"/>
      <w:marTop w:val="0"/>
      <w:marBottom w:val="0"/>
      <w:divBdr>
        <w:top w:val="none" w:sz="0" w:space="0" w:color="auto"/>
        <w:left w:val="none" w:sz="0" w:space="0" w:color="auto"/>
        <w:bottom w:val="none" w:sz="0" w:space="0" w:color="auto"/>
        <w:right w:val="none" w:sz="0" w:space="0" w:color="auto"/>
      </w:divBdr>
    </w:div>
    <w:div w:id="2116364928">
      <w:marLeft w:val="0"/>
      <w:marRight w:val="0"/>
      <w:marTop w:val="0"/>
      <w:marBottom w:val="0"/>
      <w:divBdr>
        <w:top w:val="none" w:sz="0" w:space="0" w:color="auto"/>
        <w:left w:val="none" w:sz="0" w:space="0" w:color="auto"/>
        <w:bottom w:val="none" w:sz="0" w:space="0" w:color="auto"/>
        <w:right w:val="none" w:sz="0" w:space="0" w:color="auto"/>
      </w:divBdr>
    </w:div>
    <w:div w:id="2116364929">
      <w:marLeft w:val="0"/>
      <w:marRight w:val="0"/>
      <w:marTop w:val="0"/>
      <w:marBottom w:val="0"/>
      <w:divBdr>
        <w:top w:val="none" w:sz="0" w:space="0" w:color="auto"/>
        <w:left w:val="none" w:sz="0" w:space="0" w:color="auto"/>
        <w:bottom w:val="none" w:sz="0" w:space="0" w:color="auto"/>
        <w:right w:val="none" w:sz="0" w:space="0" w:color="auto"/>
      </w:divBdr>
    </w:div>
    <w:div w:id="2116364930">
      <w:marLeft w:val="0"/>
      <w:marRight w:val="0"/>
      <w:marTop w:val="0"/>
      <w:marBottom w:val="0"/>
      <w:divBdr>
        <w:top w:val="none" w:sz="0" w:space="0" w:color="auto"/>
        <w:left w:val="none" w:sz="0" w:space="0" w:color="auto"/>
        <w:bottom w:val="none" w:sz="0" w:space="0" w:color="auto"/>
        <w:right w:val="none" w:sz="0" w:space="0" w:color="auto"/>
      </w:divBdr>
    </w:div>
    <w:div w:id="2116364931">
      <w:marLeft w:val="0"/>
      <w:marRight w:val="0"/>
      <w:marTop w:val="0"/>
      <w:marBottom w:val="0"/>
      <w:divBdr>
        <w:top w:val="none" w:sz="0" w:space="0" w:color="auto"/>
        <w:left w:val="none" w:sz="0" w:space="0" w:color="auto"/>
        <w:bottom w:val="none" w:sz="0" w:space="0" w:color="auto"/>
        <w:right w:val="none" w:sz="0" w:space="0" w:color="auto"/>
      </w:divBdr>
    </w:div>
    <w:div w:id="2116364932">
      <w:marLeft w:val="0"/>
      <w:marRight w:val="0"/>
      <w:marTop w:val="0"/>
      <w:marBottom w:val="0"/>
      <w:divBdr>
        <w:top w:val="none" w:sz="0" w:space="0" w:color="auto"/>
        <w:left w:val="none" w:sz="0" w:space="0" w:color="auto"/>
        <w:bottom w:val="none" w:sz="0" w:space="0" w:color="auto"/>
        <w:right w:val="none" w:sz="0" w:space="0" w:color="auto"/>
      </w:divBdr>
    </w:div>
    <w:div w:id="2116364934">
      <w:marLeft w:val="0"/>
      <w:marRight w:val="0"/>
      <w:marTop w:val="0"/>
      <w:marBottom w:val="0"/>
      <w:divBdr>
        <w:top w:val="none" w:sz="0" w:space="0" w:color="auto"/>
        <w:left w:val="none" w:sz="0" w:space="0" w:color="auto"/>
        <w:bottom w:val="none" w:sz="0" w:space="0" w:color="auto"/>
        <w:right w:val="none" w:sz="0" w:space="0" w:color="auto"/>
      </w:divBdr>
      <w:divsChild>
        <w:div w:id="2116364933">
          <w:marLeft w:val="0"/>
          <w:marRight w:val="0"/>
          <w:marTop w:val="0"/>
          <w:marBottom w:val="0"/>
          <w:divBdr>
            <w:top w:val="none" w:sz="0" w:space="0" w:color="auto"/>
            <w:left w:val="none" w:sz="0" w:space="0" w:color="auto"/>
            <w:bottom w:val="none" w:sz="0" w:space="0" w:color="auto"/>
            <w:right w:val="none" w:sz="0" w:space="0" w:color="auto"/>
          </w:divBdr>
        </w:div>
      </w:divsChild>
    </w:div>
    <w:div w:id="2116364935">
      <w:marLeft w:val="0"/>
      <w:marRight w:val="0"/>
      <w:marTop w:val="0"/>
      <w:marBottom w:val="0"/>
      <w:divBdr>
        <w:top w:val="none" w:sz="0" w:space="0" w:color="auto"/>
        <w:left w:val="none" w:sz="0" w:space="0" w:color="auto"/>
        <w:bottom w:val="none" w:sz="0" w:space="0" w:color="auto"/>
        <w:right w:val="none" w:sz="0" w:space="0" w:color="auto"/>
      </w:divBdr>
    </w:div>
    <w:div w:id="2116364937">
      <w:marLeft w:val="0"/>
      <w:marRight w:val="0"/>
      <w:marTop w:val="0"/>
      <w:marBottom w:val="0"/>
      <w:divBdr>
        <w:top w:val="none" w:sz="0" w:space="0" w:color="auto"/>
        <w:left w:val="none" w:sz="0" w:space="0" w:color="auto"/>
        <w:bottom w:val="none" w:sz="0" w:space="0" w:color="auto"/>
        <w:right w:val="none" w:sz="0" w:space="0" w:color="auto"/>
      </w:divBdr>
      <w:divsChild>
        <w:div w:id="2116364936">
          <w:marLeft w:val="0"/>
          <w:marRight w:val="0"/>
          <w:marTop w:val="0"/>
          <w:marBottom w:val="0"/>
          <w:divBdr>
            <w:top w:val="none" w:sz="0" w:space="0" w:color="auto"/>
            <w:left w:val="none" w:sz="0" w:space="0" w:color="auto"/>
            <w:bottom w:val="none" w:sz="0" w:space="0" w:color="auto"/>
            <w:right w:val="none" w:sz="0" w:space="0" w:color="auto"/>
          </w:divBdr>
        </w:div>
      </w:divsChild>
    </w:div>
    <w:div w:id="2116364938">
      <w:marLeft w:val="0"/>
      <w:marRight w:val="0"/>
      <w:marTop w:val="0"/>
      <w:marBottom w:val="0"/>
      <w:divBdr>
        <w:top w:val="none" w:sz="0" w:space="0" w:color="auto"/>
        <w:left w:val="none" w:sz="0" w:space="0" w:color="auto"/>
        <w:bottom w:val="none" w:sz="0" w:space="0" w:color="auto"/>
        <w:right w:val="none" w:sz="0" w:space="0" w:color="auto"/>
      </w:divBdr>
    </w:div>
    <w:div w:id="2116364939">
      <w:marLeft w:val="0"/>
      <w:marRight w:val="0"/>
      <w:marTop w:val="0"/>
      <w:marBottom w:val="0"/>
      <w:divBdr>
        <w:top w:val="none" w:sz="0" w:space="0" w:color="auto"/>
        <w:left w:val="none" w:sz="0" w:space="0" w:color="auto"/>
        <w:bottom w:val="none" w:sz="0" w:space="0" w:color="auto"/>
        <w:right w:val="none" w:sz="0" w:space="0" w:color="auto"/>
      </w:divBdr>
    </w:div>
    <w:div w:id="2116364940">
      <w:marLeft w:val="0"/>
      <w:marRight w:val="0"/>
      <w:marTop w:val="0"/>
      <w:marBottom w:val="0"/>
      <w:divBdr>
        <w:top w:val="none" w:sz="0" w:space="0" w:color="auto"/>
        <w:left w:val="none" w:sz="0" w:space="0" w:color="auto"/>
        <w:bottom w:val="none" w:sz="0" w:space="0" w:color="auto"/>
        <w:right w:val="none" w:sz="0" w:space="0" w:color="auto"/>
      </w:divBdr>
    </w:div>
    <w:div w:id="2116364941">
      <w:marLeft w:val="0"/>
      <w:marRight w:val="0"/>
      <w:marTop w:val="0"/>
      <w:marBottom w:val="0"/>
      <w:divBdr>
        <w:top w:val="none" w:sz="0" w:space="0" w:color="auto"/>
        <w:left w:val="none" w:sz="0" w:space="0" w:color="auto"/>
        <w:bottom w:val="none" w:sz="0" w:space="0" w:color="auto"/>
        <w:right w:val="none" w:sz="0" w:space="0" w:color="auto"/>
      </w:divBdr>
    </w:div>
    <w:div w:id="2116364942">
      <w:marLeft w:val="0"/>
      <w:marRight w:val="0"/>
      <w:marTop w:val="0"/>
      <w:marBottom w:val="0"/>
      <w:divBdr>
        <w:top w:val="none" w:sz="0" w:space="0" w:color="auto"/>
        <w:left w:val="none" w:sz="0" w:space="0" w:color="auto"/>
        <w:bottom w:val="none" w:sz="0" w:space="0" w:color="auto"/>
        <w:right w:val="none" w:sz="0" w:space="0" w:color="auto"/>
      </w:divBdr>
    </w:div>
    <w:div w:id="2116364943">
      <w:marLeft w:val="0"/>
      <w:marRight w:val="0"/>
      <w:marTop w:val="0"/>
      <w:marBottom w:val="0"/>
      <w:divBdr>
        <w:top w:val="none" w:sz="0" w:space="0" w:color="auto"/>
        <w:left w:val="none" w:sz="0" w:space="0" w:color="auto"/>
        <w:bottom w:val="none" w:sz="0" w:space="0" w:color="auto"/>
        <w:right w:val="none" w:sz="0" w:space="0" w:color="auto"/>
      </w:divBdr>
    </w:div>
    <w:div w:id="2116364944">
      <w:marLeft w:val="0"/>
      <w:marRight w:val="0"/>
      <w:marTop w:val="0"/>
      <w:marBottom w:val="0"/>
      <w:divBdr>
        <w:top w:val="none" w:sz="0" w:space="0" w:color="auto"/>
        <w:left w:val="none" w:sz="0" w:space="0" w:color="auto"/>
        <w:bottom w:val="none" w:sz="0" w:space="0" w:color="auto"/>
        <w:right w:val="none" w:sz="0" w:space="0" w:color="auto"/>
      </w:divBdr>
    </w:div>
    <w:div w:id="2116364945">
      <w:marLeft w:val="0"/>
      <w:marRight w:val="0"/>
      <w:marTop w:val="0"/>
      <w:marBottom w:val="0"/>
      <w:divBdr>
        <w:top w:val="none" w:sz="0" w:space="0" w:color="auto"/>
        <w:left w:val="none" w:sz="0" w:space="0" w:color="auto"/>
        <w:bottom w:val="none" w:sz="0" w:space="0" w:color="auto"/>
        <w:right w:val="none" w:sz="0" w:space="0" w:color="auto"/>
      </w:divBdr>
    </w:div>
    <w:div w:id="2116364946">
      <w:marLeft w:val="0"/>
      <w:marRight w:val="0"/>
      <w:marTop w:val="0"/>
      <w:marBottom w:val="0"/>
      <w:divBdr>
        <w:top w:val="none" w:sz="0" w:space="0" w:color="auto"/>
        <w:left w:val="none" w:sz="0" w:space="0" w:color="auto"/>
        <w:bottom w:val="none" w:sz="0" w:space="0" w:color="auto"/>
        <w:right w:val="none" w:sz="0" w:space="0" w:color="auto"/>
      </w:divBdr>
    </w:div>
    <w:div w:id="2116364947">
      <w:marLeft w:val="0"/>
      <w:marRight w:val="0"/>
      <w:marTop w:val="0"/>
      <w:marBottom w:val="0"/>
      <w:divBdr>
        <w:top w:val="none" w:sz="0" w:space="0" w:color="auto"/>
        <w:left w:val="none" w:sz="0" w:space="0" w:color="auto"/>
        <w:bottom w:val="none" w:sz="0" w:space="0" w:color="auto"/>
        <w:right w:val="none" w:sz="0" w:space="0" w:color="auto"/>
      </w:divBdr>
    </w:div>
    <w:div w:id="2116364948">
      <w:marLeft w:val="0"/>
      <w:marRight w:val="0"/>
      <w:marTop w:val="0"/>
      <w:marBottom w:val="0"/>
      <w:divBdr>
        <w:top w:val="none" w:sz="0" w:space="0" w:color="auto"/>
        <w:left w:val="none" w:sz="0" w:space="0" w:color="auto"/>
        <w:bottom w:val="none" w:sz="0" w:space="0" w:color="auto"/>
        <w:right w:val="none" w:sz="0" w:space="0" w:color="auto"/>
      </w:divBdr>
    </w:div>
    <w:div w:id="2116364949">
      <w:marLeft w:val="0"/>
      <w:marRight w:val="0"/>
      <w:marTop w:val="0"/>
      <w:marBottom w:val="0"/>
      <w:divBdr>
        <w:top w:val="none" w:sz="0" w:space="0" w:color="auto"/>
        <w:left w:val="none" w:sz="0" w:space="0" w:color="auto"/>
        <w:bottom w:val="none" w:sz="0" w:space="0" w:color="auto"/>
        <w:right w:val="none" w:sz="0" w:space="0" w:color="auto"/>
      </w:divBdr>
    </w:div>
    <w:div w:id="2116364950">
      <w:marLeft w:val="0"/>
      <w:marRight w:val="0"/>
      <w:marTop w:val="0"/>
      <w:marBottom w:val="0"/>
      <w:divBdr>
        <w:top w:val="none" w:sz="0" w:space="0" w:color="auto"/>
        <w:left w:val="none" w:sz="0" w:space="0" w:color="auto"/>
        <w:bottom w:val="none" w:sz="0" w:space="0" w:color="auto"/>
        <w:right w:val="none" w:sz="0" w:space="0" w:color="auto"/>
      </w:divBdr>
      <w:divsChild>
        <w:div w:id="2116364925">
          <w:marLeft w:val="0"/>
          <w:marRight w:val="0"/>
          <w:marTop w:val="0"/>
          <w:marBottom w:val="0"/>
          <w:divBdr>
            <w:top w:val="none" w:sz="0" w:space="0" w:color="auto"/>
            <w:left w:val="none" w:sz="0" w:space="0" w:color="auto"/>
            <w:bottom w:val="none" w:sz="0" w:space="0" w:color="auto"/>
            <w:right w:val="none" w:sz="0" w:space="0" w:color="auto"/>
          </w:divBdr>
          <w:divsChild>
            <w:div w:id="2116364919">
              <w:marLeft w:val="0"/>
              <w:marRight w:val="0"/>
              <w:marTop w:val="0"/>
              <w:marBottom w:val="0"/>
              <w:divBdr>
                <w:top w:val="none" w:sz="0" w:space="0" w:color="auto"/>
                <w:left w:val="none" w:sz="0" w:space="0" w:color="auto"/>
                <w:bottom w:val="none" w:sz="0" w:space="0" w:color="auto"/>
                <w:right w:val="none" w:sz="0" w:space="0" w:color="auto"/>
              </w:divBdr>
              <w:divsChild>
                <w:div w:id="2116364926">
                  <w:marLeft w:val="0"/>
                  <w:marRight w:val="0"/>
                  <w:marTop w:val="225"/>
                  <w:marBottom w:val="225"/>
                  <w:divBdr>
                    <w:top w:val="none" w:sz="0" w:space="0" w:color="auto"/>
                    <w:left w:val="none" w:sz="0" w:space="0" w:color="auto"/>
                    <w:bottom w:val="none" w:sz="0" w:space="0" w:color="auto"/>
                    <w:right w:val="none" w:sz="0" w:space="0" w:color="auto"/>
                  </w:divBdr>
                  <w:divsChild>
                    <w:div w:id="2116364951">
                      <w:marLeft w:val="0"/>
                      <w:marRight w:val="0"/>
                      <w:marTop w:val="0"/>
                      <w:marBottom w:val="0"/>
                      <w:divBdr>
                        <w:top w:val="none" w:sz="0" w:space="0" w:color="auto"/>
                        <w:left w:val="none" w:sz="0" w:space="0" w:color="auto"/>
                        <w:bottom w:val="none" w:sz="0" w:space="0" w:color="auto"/>
                        <w:right w:val="none" w:sz="0" w:space="0" w:color="auto"/>
                      </w:divBdr>
                      <w:divsChild>
                        <w:div w:id="21163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364952">
      <w:marLeft w:val="0"/>
      <w:marRight w:val="0"/>
      <w:marTop w:val="0"/>
      <w:marBottom w:val="0"/>
      <w:divBdr>
        <w:top w:val="none" w:sz="0" w:space="0" w:color="auto"/>
        <w:left w:val="none" w:sz="0" w:space="0" w:color="auto"/>
        <w:bottom w:val="none" w:sz="0" w:space="0" w:color="auto"/>
        <w:right w:val="none" w:sz="0" w:space="0" w:color="auto"/>
      </w:divBdr>
    </w:div>
    <w:div w:id="2116364953">
      <w:marLeft w:val="0"/>
      <w:marRight w:val="0"/>
      <w:marTop w:val="0"/>
      <w:marBottom w:val="0"/>
      <w:divBdr>
        <w:top w:val="none" w:sz="0" w:space="0" w:color="auto"/>
        <w:left w:val="none" w:sz="0" w:space="0" w:color="auto"/>
        <w:bottom w:val="none" w:sz="0" w:space="0" w:color="auto"/>
        <w:right w:val="none" w:sz="0" w:space="0" w:color="auto"/>
      </w:divBdr>
    </w:div>
    <w:div w:id="2116364954">
      <w:marLeft w:val="0"/>
      <w:marRight w:val="0"/>
      <w:marTop w:val="0"/>
      <w:marBottom w:val="0"/>
      <w:divBdr>
        <w:top w:val="none" w:sz="0" w:space="0" w:color="auto"/>
        <w:left w:val="none" w:sz="0" w:space="0" w:color="auto"/>
        <w:bottom w:val="none" w:sz="0" w:space="0" w:color="auto"/>
        <w:right w:val="none" w:sz="0" w:space="0" w:color="auto"/>
      </w:divBdr>
    </w:div>
    <w:div w:id="2116364955">
      <w:marLeft w:val="0"/>
      <w:marRight w:val="0"/>
      <w:marTop w:val="0"/>
      <w:marBottom w:val="0"/>
      <w:divBdr>
        <w:top w:val="none" w:sz="0" w:space="0" w:color="auto"/>
        <w:left w:val="none" w:sz="0" w:space="0" w:color="auto"/>
        <w:bottom w:val="none" w:sz="0" w:space="0" w:color="auto"/>
        <w:right w:val="none" w:sz="0" w:space="0" w:color="auto"/>
      </w:divBdr>
    </w:div>
    <w:div w:id="21434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1.wmf"/><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2954B-A5A8-4DF6-A234-329E5E24C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794</Words>
  <Characters>55827</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Chapter 2</vt:lpstr>
    </vt:vector>
  </TitlesOfParts>
  <Company>RTI International</Company>
  <LinksUpToDate>false</LinksUpToDate>
  <CharactersWithSpaces>65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creator>elyjak</dc:creator>
  <cp:lastModifiedBy>Axt, Kathy</cp:lastModifiedBy>
  <cp:revision>2</cp:revision>
  <cp:lastPrinted>2013-09-19T17:48:00Z</cp:lastPrinted>
  <dcterms:created xsi:type="dcterms:W3CDTF">2014-02-05T18:06:00Z</dcterms:created>
  <dcterms:modified xsi:type="dcterms:W3CDTF">2014-02-0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2.1.1"&gt;&lt;session id="La8kxnAF"/&gt;&lt;style id="http://www.zotero.org/styles/apa" hasBibliography="1" bibliographyStyleHasBeenSet="0"/&gt;&lt;prefs&gt;&lt;pref name="fieldType" value="Field"/&gt;&lt;pref name="noteType" value="0"/&gt;&lt;/prefs&gt;&lt;</vt:lpwstr>
  </property>
  <property fmtid="{D5CDD505-2E9C-101B-9397-08002B2CF9AE}" pid="4" name="ZOTERO_PREF_2">
    <vt:lpwstr>/data&gt;</vt:lpwstr>
  </property>
</Properties>
</file>